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322CC" w14:textId="6AAF89C6" w:rsidR="00C203C4" w:rsidRPr="008B64BB" w:rsidRDefault="00C203C4" w:rsidP="001618D1">
      <w:pPr>
        <w:widowControl w:val="0"/>
        <w:spacing w:before="0" w:after="160" w:line="259" w:lineRule="auto"/>
        <w:jc w:val="left"/>
      </w:pPr>
    </w:p>
    <w:p w14:paraId="77E14E0C"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bookmarkStart w:id="0" w:name="_Hlk132700507"/>
      <w:bookmarkStart w:id="1" w:name="_Toc44633161"/>
      <w:bookmarkEnd w:id="0"/>
      <w:r w:rsidRPr="008B64BB">
        <w:rPr>
          <w:rFonts w:eastAsia="Times New Roman" w:cs="Times New Roman"/>
          <w:b/>
          <w:bCs/>
          <w:noProof/>
          <w:szCs w:val="24"/>
          <w:lang w:eastAsia="ro-RO"/>
        </w:rPr>
        <w:drawing>
          <wp:anchor distT="0" distB="0" distL="114300" distR="114300" simplePos="0" relativeHeight="251659264" behindDoc="0" locked="0" layoutInCell="1" allowOverlap="1" wp14:anchorId="19EF92D5" wp14:editId="589F19D9">
            <wp:simplePos x="0" y="0"/>
            <wp:positionH relativeFrom="column">
              <wp:posOffset>13031</wp:posOffset>
            </wp:positionH>
            <wp:positionV relativeFrom="paragraph">
              <wp:posOffset>0</wp:posOffset>
            </wp:positionV>
            <wp:extent cx="1139190" cy="862330"/>
            <wp:effectExtent l="0" t="0" r="3810" b="0"/>
            <wp:wrapThrough wrapText="bothSides">
              <wp:wrapPolygon edited="0">
                <wp:start x="0" y="0"/>
                <wp:lineTo x="0" y="20996"/>
                <wp:lineTo x="21311" y="20996"/>
                <wp:lineTo x="21311" y="0"/>
                <wp:lineTo x="0" y="0"/>
              </wp:wrapPolygon>
            </wp:wrapThrough>
            <wp:docPr id="112" name="Imagine 112" descr="Ro) Universitatea Tehnică a Moldovei este lider printre universitățile din  Republica Moldova, conform unui prestigios clasament internațional |  TRIBUN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 Universitatea Tehnică a Moldovei este lider printre universitățile din  Republica Moldova, conform unui prestigios clasament internațional |  TRIBUNA.M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258" t="22060" r="13352" b="17848"/>
                    <a:stretch/>
                  </pic:blipFill>
                  <pic:spPr bwMode="auto">
                    <a:xfrm>
                      <a:off x="0" y="0"/>
                      <a:ext cx="1139190" cy="8623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7C27F6"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r w:rsidRPr="008B64BB">
        <w:rPr>
          <w:rFonts w:eastAsia="Times New Roman" w:cs="Times New Roman"/>
          <w:b/>
          <w:bCs/>
          <w:sz w:val="32"/>
          <w:szCs w:val="32"/>
          <w:lang w:eastAsia="ru-RU"/>
        </w:rPr>
        <w:t>Universitatea Tehnică a Moldovei</w:t>
      </w:r>
    </w:p>
    <w:p w14:paraId="4B15B6BF"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p>
    <w:p w14:paraId="1B10A7F0" w14:textId="77777777" w:rsidR="00C203C4" w:rsidRPr="008B64BB" w:rsidRDefault="00C203C4" w:rsidP="001618D1">
      <w:pPr>
        <w:widowControl w:val="0"/>
        <w:spacing w:after="0" w:line="240" w:lineRule="auto"/>
        <w:jc w:val="center"/>
        <w:rPr>
          <w:rFonts w:eastAsia="Times New Roman" w:cs="Times New Roman"/>
          <w:sz w:val="32"/>
          <w:szCs w:val="32"/>
          <w:lang w:eastAsia="ru-RU"/>
        </w:rPr>
      </w:pPr>
    </w:p>
    <w:p w14:paraId="690760E6" w14:textId="77777777" w:rsidR="00C203C4" w:rsidRPr="008B64BB" w:rsidRDefault="00C203C4" w:rsidP="001618D1">
      <w:pPr>
        <w:widowControl w:val="0"/>
        <w:spacing w:after="0" w:line="240" w:lineRule="auto"/>
        <w:jc w:val="center"/>
        <w:rPr>
          <w:rFonts w:eastAsia="Times New Roman" w:cs="Times New Roman"/>
          <w:szCs w:val="24"/>
          <w:lang w:eastAsia="ru-RU"/>
        </w:rPr>
      </w:pPr>
    </w:p>
    <w:p w14:paraId="5B1D5908" w14:textId="77777777" w:rsidR="00C203C4" w:rsidRPr="008B64BB" w:rsidRDefault="00C203C4" w:rsidP="001618D1">
      <w:pPr>
        <w:widowControl w:val="0"/>
        <w:spacing w:after="0" w:line="240" w:lineRule="auto"/>
        <w:rPr>
          <w:rFonts w:eastAsia="Times New Roman" w:cs="Times New Roman"/>
          <w:sz w:val="32"/>
          <w:szCs w:val="32"/>
          <w:lang w:eastAsia="ru-RU"/>
        </w:rPr>
      </w:pPr>
    </w:p>
    <w:p w14:paraId="0FED5CF4" w14:textId="77777777" w:rsidR="00C203C4" w:rsidRPr="008B64BB" w:rsidRDefault="00C203C4" w:rsidP="001618D1">
      <w:pPr>
        <w:widowControl w:val="0"/>
        <w:spacing w:after="0" w:line="240" w:lineRule="auto"/>
        <w:rPr>
          <w:rFonts w:eastAsia="Times New Roman" w:cs="Times New Roman"/>
          <w:sz w:val="44"/>
          <w:szCs w:val="44"/>
          <w:lang w:eastAsia="ru-RU"/>
        </w:rPr>
      </w:pPr>
    </w:p>
    <w:p w14:paraId="2013B656" w14:textId="77777777" w:rsidR="00C203C4" w:rsidRPr="008B64BB" w:rsidRDefault="00C203C4" w:rsidP="001618D1">
      <w:pPr>
        <w:widowControl w:val="0"/>
        <w:tabs>
          <w:tab w:val="left" w:pos="6615"/>
        </w:tabs>
        <w:spacing w:after="0" w:line="240" w:lineRule="auto"/>
        <w:rPr>
          <w:rFonts w:eastAsia="Times New Roman" w:cs="Times New Roman"/>
          <w:b/>
          <w:sz w:val="40"/>
          <w:szCs w:val="56"/>
          <w:lang w:eastAsia="ru-RU"/>
        </w:rPr>
      </w:pPr>
    </w:p>
    <w:p w14:paraId="2F46D5D6" w14:textId="77777777" w:rsidR="00C203C4" w:rsidRPr="008B64BB" w:rsidRDefault="00C203C4" w:rsidP="001618D1">
      <w:pPr>
        <w:widowControl w:val="0"/>
        <w:tabs>
          <w:tab w:val="left" w:pos="6615"/>
        </w:tabs>
        <w:spacing w:after="0" w:line="240" w:lineRule="auto"/>
        <w:rPr>
          <w:rFonts w:eastAsia="Times New Roman" w:cs="Times New Roman"/>
          <w:b/>
          <w:sz w:val="40"/>
          <w:szCs w:val="56"/>
          <w:lang w:eastAsia="ru-RU"/>
        </w:rPr>
      </w:pPr>
    </w:p>
    <w:p w14:paraId="4528FCD1" w14:textId="77777777" w:rsidR="00C203C4" w:rsidRPr="008B64BB" w:rsidRDefault="00C203C4" w:rsidP="001618D1">
      <w:pPr>
        <w:widowControl w:val="0"/>
        <w:tabs>
          <w:tab w:val="left" w:pos="6615"/>
        </w:tabs>
        <w:spacing w:after="0"/>
        <w:rPr>
          <w:rFonts w:cs="Times New Roman"/>
          <w:sz w:val="28"/>
          <w:szCs w:val="28"/>
        </w:rPr>
      </w:pPr>
    </w:p>
    <w:p w14:paraId="5077BA29" w14:textId="17EC20B7" w:rsidR="00C203C4" w:rsidRPr="008B64BB" w:rsidRDefault="00765688" w:rsidP="001618D1">
      <w:pPr>
        <w:widowControl w:val="0"/>
        <w:spacing w:before="0" w:after="0" w:line="240" w:lineRule="auto"/>
        <w:jc w:val="center"/>
        <w:rPr>
          <w:rFonts w:eastAsia="Times New Roman" w:cs="Times New Roman"/>
          <w:b/>
          <w:bCs/>
          <w:kern w:val="0"/>
          <w:sz w:val="36"/>
          <w:szCs w:val="24"/>
          <w14:ligatures w14:val="none"/>
        </w:rPr>
      </w:pPr>
      <w:bookmarkStart w:id="2" w:name="_Hlk198809810"/>
      <w:r w:rsidRPr="008B64BB">
        <w:rPr>
          <w:rFonts w:eastAsia="Times New Roman" w:cs="Times New Roman"/>
          <w:b/>
          <w:bCs/>
          <w:kern w:val="0"/>
          <w:sz w:val="36"/>
          <w:szCs w:val="24"/>
          <w14:ligatures w14:val="none"/>
        </w:rPr>
        <w:t>Aplicație pentru identificarea hash-urilor</w:t>
      </w:r>
    </w:p>
    <w:bookmarkEnd w:id="2"/>
    <w:p w14:paraId="1C2DA7BD"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51D89511" w14:textId="77777777" w:rsidR="00B8729C" w:rsidRPr="008B64BB" w:rsidRDefault="00B8729C" w:rsidP="001618D1">
      <w:pPr>
        <w:widowControl w:val="0"/>
        <w:spacing w:before="0" w:after="0" w:line="240" w:lineRule="auto"/>
        <w:jc w:val="center"/>
        <w:rPr>
          <w:rFonts w:eastAsia="Times New Roman" w:cs="Times New Roman"/>
          <w:b/>
          <w:bCs/>
          <w:kern w:val="0"/>
          <w:sz w:val="36"/>
          <w14:ligatures w14:val="none"/>
        </w:rPr>
      </w:pPr>
      <w:r w:rsidRPr="00B8729C">
        <w:rPr>
          <w:rFonts w:eastAsia="Times New Roman" w:cs="Times New Roman"/>
          <w:b/>
          <w:bCs/>
          <w:kern w:val="0"/>
          <w:sz w:val="36"/>
          <w14:ligatures w14:val="none"/>
        </w:rPr>
        <w:t>Hash identification app</w:t>
      </w:r>
    </w:p>
    <w:p w14:paraId="5E2BD9E9" w14:textId="33662289"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7FD3811A"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79E1795A"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53539DAE" w14:textId="77777777" w:rsidR="00C203C4" w:rsidRPr="008B64BB" w:rsidRDefault="00C203C4" w:rsidP="001618D1">
      <w:pPr>
        <w:pStyle w:val="Default"/>
        <w:widowControl w:val="0"/>
      </w:pPr>
    </w:p>
    <w:tbl>
      <w:tblPr>
        <w:tblW w:w="6240" w:type="dxa"/>
        <w:tblInd w:w="4000" w:type="dxa"/>
        <w:tblBorders>
          <w:top w:val="nil"/>
          <w:left w:val="nil"/>
          <w:bottom w:val="nil"/>
          <w:right w:val="nil"/>
        </w:tblBorders>
        <w:tblLayout w:type="fixed"/>
        <w:tblLook w:val="0000" w:firstRow="0" w:lastRow="0" w:firstColumn="0" w:lastColumn="0" w:noHBand="0" w:noVBand="0"/>
      </w:tblPr>
      <w:tblGrid>
        <w:gridCol w:w="3120"/>
        <w:gridCol w:w="3120"/>
      </w:tblGrid>
      <w:tr w:rsidR="00C203C4" w:rsidRPr="008B64BB" w14:paraId="0B1EBF91" w14:textId="77777777" w:rsidTr="00290F9A">
        <w:trPr>
          <w:trHeight w:val="328"/>
        </w:trPr>
        <w:tc>
          <w:tcPr>
            <w:tcW w:w="3120" w:type="dxa"/>
          </w:tcPr>
          <w:p w14:paraId="49D4F47A" w14:textId="77777777" w:rsidR="00C203C4" w:rsidRPr="008B64BB" w:rsidRDefault="00C203C4" w:rsidP="001618D1">
            <w:pPr>
              <w:pStyle w:val="Default"/>
              <w:widowControl w:val="0"/>
              <w:rPr>
                <w:sz w:val="32"/>
                <w:szCs w:val="32"/>
              </w:rPr>
            </w:pPr>
            <w:r w:rsidRPr="008B64BB">
              <w:t xml:space="preserve"> </w:t>
            </w:r>
            <w:r w:rsidRPr="008B64BB">
              <w:rPr>
                <w:b/>
                <w:bCs/>
                <w:sz w:val="32"/>
                <w:szCs w:val="32"/>
              </w:rPr>
              <w:t xml:space="preserve">Student: </w:t>
            </w:r>
          </w:p>
        </w:tc>
        <w:tc>
          <w:tcPr>
            <w:tcW w:w="3120" w:type="dxa"/>
          </w:tcPr>
          <w:p w14:paraId="09B3C51D" w14:textId="280E72A1" w:rsidR="00C203C4" w:rsidRPr="008B64BB" w:rsidRDefault="00C203C4" w:rsidP="001618D1">
            <w:pPr>
              <w:pStyle w:val="Default"/>
              <w:widowControl w:val="0"/>
              <w:rPr>
                <w:color w:val="auto"/>
                <w:sz w:val="32"/>
                <w:szCs w:val="32"/>
              </w:rPr>
            </w:pPr>
            <w:r w:rsidRPr="008B64BB">
              <w:rPr>
                <w:b/>
                <w:bCs/>
                <w:color w:val="auto"/>
                <w:sz w:val="32"/>
                <w:szCs w:val="32"/>
              </w:rPr>
              <w:t xml:space="preserve">gr. SI-211, </w:t>
            </w:r>
          </w:p>
          <w:p w14:paraId="509DA660" w14:textId="494F6382" w:rsidR="00C203C4" w:rsidRPr="008B64BB" w:rsidRDefault="00C203C4" w:rsidP="001618D1">
            <w:pPr>
              <w:pStyle w:val="Default"/>
              <w:widowControl w:val="0"/>
              <w:rPr>
                <w:b/>
                <w:bCs/>
                <w:color w:val="auto"/>
                <w:sz w:val="32"/>
                <w:szCs w:val="32"/>
              </w:rPr>
            </w:pPr>
            <w:r w:rsidRPr="008B64BB">
              <w:rPr>
                <w:b/>
                <w:bCs/>
                <w:color w:val="auto"/>
                <w:sz w:val="32"/>
                <w:szCs w:val="32"/>
              </w:rPr>
              <w:t>Chihai Adrian</w:t>
            </w:r>
          </w:p>
          <w:p w14:paraId="4B049D98" w14:textId="77777777" w:rsidR="00C203C4" w:rsidRPr="008B64BB" w:rsidRDefault="00C203C4" w:rsidP="001618D1">
            <w:pPr>
              <w:pStyle w:val="Default"/>
              <w:widowControl w:val="0"/>
              <w:rPr>
                <w:color w:val="auto"/>
                <w:sz w:val="32"/>
                <w:szCs w:val="32"/>
              </w:rPr>
            </w:pPr>
          </w:p>
        </w:tc>
      </w:tr>
      <w:tr w:rsidR="00C203C4" w:rsidRPr="008B64BB" w14:paraId="2A7AA0D9" w14:textId="77777777" w:rsidTr="00290F9A">
        <w:trPr>
          <w:trHeight w:val="325"/>
        </w:trPr>
        <w:tc>
          <w:tcPr>
            <w:tcW w:w="3120" w:type="dxa"/>
          </w:tcPr>
          <w:p w14:paraId="35A7CE01" w14:textId="77777777" w:rsidR="00C203C4" w:rsidRPr="008B64BB" w:rsidRDefault="00C203C4" w:rsidP="001618D1">
            <w:pPr>
              <w:pStyle w:val="Default"/>
              <w:widowControl w:val="0"/>
              <w:rPr>
                <w:sz w:val="32"/>
                <w:szCs w:val="32"/>
              </w:rPr>
            </w:pPr>
            <w:r w:rsidRPr="008B64BB">
              <w:rPr>
                <w:b/>
                <w:bCs/>
                <w:sz w:val="32"/>
                <w:szCs w:val="32"/>
              </w:rPr>
              <w:t xml:space="preserve">Coordonator: </w:t>
            </w:r>
          </w:p>
        </w:tc>
        <w:tc>
          <w:tcPr>
            <w:tcW w:w="3120" w:type="dxa"/>
          </w:tcPr>
          <w:p w14:paraId="0196DC47" w14:textId="3700394B" w:rsidR="00C203C4" w:rsidRPr="008B64BB" w:rsidRDefault="00C203C4" w:rsidP="001618D1">
            <w:pPr>
              <w:pStyle w:val="Default"/>
              <w:widowControl w:val="0"/>
              <w:rPr>
                <w:color w:val="auto"/>
                <w:sz w:val="32"/>
                <w:szCs w:val="32"/>
              </w:rPr>
            </w:pPr>
            <w:r w:rsidRPr="008B64BB">
              <w:rPr>
                <w:b/>
                <w:bCs/>
                <w:color w:val="auto"/>
                <w:sz w:val="32"/>
                <w:szCs w:val="32"/>
              </w:rPr>
              <w:t>Masiutin Maxim</w:t>
            </w:r>
          </w:p>
          <w:p w14:paraId="138D3017" w14:textId="31DE40B1" w:rsidR="00C203C4" w:rsidRPr="008B64BB" w:rsidRDefault="00C203C4" w:rsidP="001618D1">
            <w:pPr>
              <w:pStyle w:val="Default"/>
              <w:widowControl w:val="0"/>
              <w:rPr>
                <w:color w:val="auto"/>
                <w:sz w:val="32"/>
                <w:szCs w:val="32"/>
              </w:rPr>
            </w:pPr>
            <w:r w:rsidRPr="008B64BB">
              <w:rPr>
                <w:b/>
                <w:bCs/>
                <w:color w:val="auto"/>
                <w:sz w:val="32"/>
                <w:szCs w:val="32"/>
              </w:rPr>
              <w:t>asist. univ.</w:t>
            </w:r>
          </w:p>
        </w:tc>
      </w:tr>
    </w:tbl>
    <w:p w14:paraId="3D79768B"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6E3A1CBE"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466DA706"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746D40ED"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03A2B4A5"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2A32BD23" w14:textId="3298D8F9" w:rsidR="00A7500D" w:rsidRPr="00A7500D" w:rsidRDefault="00C203C4" w:rsidP="00A7500D">
      <w:pPr>
        <w:widowControl w:val="0"/>
        <w:tabs>
          <w:tab w:val="left" w:pos="6615"/>
        </w:tabs>
        <w:spacing w:after="0" w:line="240" w:lineRule="auto"/>
        <w:jc w:val="center"/>
      </w:pPr>
      <w:r w:rsidRPr="008B64BB">
        <w:rPr>
          <w:rFonts w:eastAsia="Times New Roman" w:cs="Times New Roman"/>
          <w:b/>
          <w:sz w:val="32"/>
          <w:szCs w:val="32"/>
          <w:lang w:eastAsia="ru-RU"/>
        </w:rPr>
        <w:t>Chișinău, 2025</w:t>
      </w:r>
    </w:p>
    <w:p w14:paraId="2FFF596F" w14:textId="5570793A" w:rsidR="00A7500D" w:rsidRDefault="00A7500D" w:rsidP="00A7500D">
      <w:pPr>
        <w:widowControl w:val="0"/>
        <w:tabs>
          <w:tab w:val="left" w:pos="6615"/>
        </w:tabs>
        <w:spacing w:after="0" w:line="240" w:lineRule="auto"/>
        <w:jc w:val="center"/>
        <w:rPr>
          <w:rFonts w:eastAsia="Times New Roman" w:cs="Times New Roman"/>
          <w:b/>
          <w:sz w:val="32"/>
          <w:szCs w:val="32"/>
          <w:lang w:eastAsia="ru-RU"/>
        </w:rPr>
      </w:pPr>
      <w:r>
        <w:rPr>
          <w:noProof/>
        </w:rPr>
        <w:lastRenderedPageBreak/>
        <w:drawing>
          <wp:inline distT="0" distB="0" distL="0" distR="0" wp14:anchorId="660B0563" wp14:editId="4FDA945C">
            <wp:extent cx="6402070" cy="9259570"/>
            <wp:effectExtent l="0" t="0" r="0" b="0"/>
            <wp:docPr id="767915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915043" name=""/>
                    <pic:cNvPicPr/>
                  </pic:nvPicPr>
                  <pic:blipFill>
                    <a:blip r:embed="rId9"/>
                    <a:stretch>
                      <a:fillRect/>
                    </a:stretch>
                  </pic:blipFill>
                  <pic:spPr>
                    <a:xfrm>
                      <a:off x="0" y="0"/>
                      <a:ext cx="6402070" cy="9259570"/>
                    </a:xfrm>
                    <a:prstGeom prst="rect">
                      <a:avLst/>
                    </a:prstGeom>
                  </pic:spPr>
                </pic:pic>
              </a:graphicData>
            </a:graphic>
          </wp:inline>
        </w:drawing>
      </w:r>
    </w:p>
    <w:p w14:paraId="26A7C599" w14:textId="77777777" w:rsidR="00A7500D" w:rsidRDefault="00A7500D" w:rsidP="00A7500D">
      <w:pPr>
        <w:widowControl w:val="0"/>
        <w:tabs>
          <w:tab w:val="left" w:pos="6615"/>
        </w:tabs>
        <w:spacing w:after="0" w:line="240" w:lineRule="auto"/>
        <w:rPr>
          <w:rFonts w:eastAsia="Times New Roman" w:cs="Times New Roman"/>
          <w:b/>
          <w:sz w:val="32"/>
          <w:szCs w:val="32"/>
          <w:lang w:eastAsia="ru-RU"/>
        </w:rPr>
      </w:pPr>
      <w:r>
        <w:rPr>
          <w:noProof/>
        </w:rPr>
        <w:lastRenderedPageBreak/>
        <w:drawing>
          <wp:inline distT="0" distB="0" distL="0" distR="0" wp14:anchorId="045A93EE" wp14:editId="21E9B9ED">
            <wp:extent cx="6351905" cy="9259570"/>
            <wp:effectExtent l="0" t="0" r="0" b="0"/>
            <wp:docPr id="1317272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72457" name=""/>
                    <pic:cNvPicPr/>
                  </pic:nvPicPr>
                  <pic:blipFill>
                    <a:blip r:embed="rId10"/>
                    <a:stretch>
                      <a:fillRect/>
                    </a:stretch>
                  </pic:blipFill>
                  <pic:spPr>
                    <a:xfrm>
                      <a:off x="0" y="0"/>
                      <a:ext cx="6351905" cy="9259570"/>
                    </a:xfrm>
                    <a:prstGeom prst="rect">
                      <a:avLst/>
                    </a:prstGeom>
                  </pic:spPr>
                </pic:pic>
              </a:graphicData>
            </a:graphic>
          </wp:inline>
        </w:drawing>
      </w:r>
    </w:p>
    <w:p w14:paraId="13F8C9DA" w14:textId="7FE53C6A" w:rsidR="00A7500D" w:rsidRPr="008B64BB" w:rsidRDefault="00A7500D" w:rsidP="00A7500D">
      <w:pPr>
        <w:widowControl w:val="0"/>
        <w:tabs>
          <w:tab w:val="left" w:pos="6615"/>
        </w:tabs>
        <w:spacing w:after="0" w:line="240" w:lineRule="auto"/>
        <w:rPr>
          <w:rFonts w:eastAsia="Times New Roman" w:cs="Times New Roman"/>
          <w:b/>
          <w:sz w:val="32"/>
          <w:szCs w:val="32"/>
          <w:lang w:eastAsia="ru-RU"/>
        </w:rPr>
        <w:sectPr w:rsidR="00A7500D" w:rsidRPr="008B64BB" w:rsidSect="00C203C4">
          <w:footerReference w:type="default" r:id="rId11"/>
          <w:footerReference w:type="first" r:id="rId12"/>
          <w:pgSz w:w="11930" w:h="16850"/>
          <w:pgMar w:top="1134" w:right="567" w:bottom="1134" w:left="1134" w:header="113" w:footer="113" w:gutter="0"/>
          <w:pgNumType w:start="1"/>
          <w:cols w:space="720"/>
          <w:titlePg/>
          <w:docGrid w:linePitch="326"/>
        </w:sectPr>
      </w:pPr>
      <w:r>
        <w:rPr>
          <w:noProof/>
        </w:rPr>
        <w:lastRenderedPageBreak/>
        <w:drawing>
          <wp:inline distT="0" distB="0" distL="0" distR="0" wp14:anchorId="4DA90BB2" wp14:editId="69328401">
            <wp:extent cx="6351905" cy="9259570"/>
            <wp:effectExtent l="0" t="0" r="0" b="0"/>
            <wp:docPr id="1536538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38812" name=""/>
                    <pic:cNvPicPr/>
                  </pic:nvPicPr>
                  <pic:blipFill>
                    <a:blip r:embed="rId13"/>
                    <a:stretch>
                      <a:fillRect/>
                    </a:stretch>
                  </pic:blipFill>
                  <pic:spPr>
                    <a:xfrm>
                      <a:off x="0" y="0"/>
                      <a:ext cx="6351905" cy="9259570"/>
                    </a:xfrm>
                    <a:prstGeom prst="rect">
                      <a:avLst/>
                    </a:prstGeom>
                  </pic:spPr>
                </pic:pic>
              </a:graphicData>
            </a:graphic>
          </wp:inline>
        </w:drawing>
      </w:r>
      <w:r>
        <w:rPr>
          <w:noProof/>
        </w:rPr>
        <w:lastRenderedPageBreak/>
        <w:drawing>
          <wp:inline distT="0" distB="0" distL="0" distR="0" wp14:anchorId="15798A9D" wp14:editId="72C77037">
            <wp:extent cx="6300470" cy="9259570"/>
            <wp:effectExtent l="0" t="0" r="5080" b="0"/>
            <wp:docPr id="21204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469261" name=""/>
                    <pic:cNvPicPr/>
                  </pic:nvPicPr>
                  <pic:blipFill>
                    <a:blip r:embed="rId14"/>
                    <a:stretch>
                      <a:fillRect/>
                    </a:stretch>
                  </pic:blipFill>
                  <pic:spPr>
                    <a:xfrm>
                      <a:off x="0" y="0"/>
                      <a:ext cx="6300470" cy="9259570"/>
                    </a:xfrm>
                    <a:prstGeom prst="rect">
                      <a:avLst/>
                    </a:prstGeom>
                  </pic:spPr>
                </pic:pic>
              </a:graphicData>
            </a:graphic>
          </wp:inline>
        </w:drawing>
      </w:r>
      <w:r>
        <w:rPr>
          <w:noProof/>
        </w:rPr>
        <w:lastRenderedPageBreak/>
        <w:drawing>
          <wp:inline distT="0" distB="0" distL="0" distR="0" wp14:anchorId="5C3979FA" wp14:editId="24094C1B">
            <wp:extent cx="6278880" cy="9259570"/>
            <wp:effectExtent l="0" t="0" r="7620" b="0"/>
            <wp:docPr id="1654292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292943" name=""/>
                    <pic:cNvPicPr/>
                  </pic:nvPicPr>
                  <pic:blipFill>
                    <a:blip r:embed="rId15"/>
                    <a:stretch>
                      <a:fillRect/>
                    </a:stretch>
                  </pic:blipFill>
                  <pic:spPr>
                    <a:xfrm>
                      <a:off x="0" y="0"/>
                      <a:ext cx="6278880" cy="9259570"/>
                    </a:xfrm>
                    <a:prstGeom prst="rect">
                      <a:avLst/>
                    </a:prstGeom>
                  </pic:spPr>
                </pic:pic>
              </a:graphicData>
            </a:graphic>
          </wp:inline>
        </w:drawing>
      </w:r>
      <w:r>
        <w:rPr>
          <w:noProof/>
        </w:rPr>
        <w:lastRenderedPageBreak/>
        <w:drawing>
          <wp:inline distT="0" distB="0" distL="0" distR="0" wp14:anchorId="184B9A42" wp14:editId="2769913F">
            <wp:extent cx="6228080" cy="9259570"/>
            <wp:effectExtent l="0" t="0" r="1270" b="0"/>
            <wp:docPr id="510463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63511" name=""/>
                    <pic:cNvPicPr/>
                  </pic:nvPicPr>
                  <pic:blipFill>
                    <a:blip r:embed="rId16"/>
                    <a:stretch>
                      <a:fillRect/>
                    </a:stretch>
                  </pic:blipFill>
                  <pic:spPr>
                    <a:xfrm>
                      <a:off x="0" y="0"/>
                      <a:ext cx="6228080" cy="9259570"/>
                    </a:xfrm>
                    <a:prstGeom prst="rect">
                      <a:avLst/>
                    </a:prstGeom>
                  </pic:spPr>
                </pic:pic>
              </a:graphicData>
            </a:graphic>
          </wp:inline>
        </w:drawing>
      </w:r>
    </w:p>
    <w:bookmarkEnd w:id="1"/>
    <w:p w14:paraId="597BCD8D" w14:textId="4A869125" w:rsidR="001207BE" w:rsidRPr="008B64BB" w:rsidRDefault="001207BE" w:rsidP="001618D1">
      <w:pPr>
        <w:widowControl w:val="0"/>
        <w:contextualSpacing/>
        <w:jc w:val="center"/>
        <w:rPr>
          <w:szCs w:val="24"/>
        </w:rPr>
      </w:pPr>
      <w:r w:rsidRPr="008B64BB">
        <w:rPr>
          <w:b/>
          <w:bCs/>
          <w:sz w:val="26"/>
          <w:szCs w:val="26"/>
        </w:rPr>
        <w:lastRenderedPageBreak/>
        <w:t>REZUMAT</w:t>
      </w:r>
      <w:r w:rsidRPr="008B64BB">
        <w:rPr>
          <w:szCs w:val="24"/>
        </w:rPr>
        <w:t xml:space="preserve"> </w:t>
      </w:r>
    </w:p>
    <w:p w14:paraId="233B6F75" w14:textId="6345CDD0" w:rsidR="001207BE" w:rsidRPr="001207BE" w:rsidRDefault="001207BE" w:rsidP="001618D1">
      <w:pPr>
        <w:widowControl w:val="0"/>
        <w:ind w:firstLine="720"/>
        <w:contextualSpacing/>
      </w:pPr>
      <w:r w:rsidRPr="001207BE">
        <w:t xml:space="preserve">În cadrul acestui proiect de licență, se urmărește dezvoltarea unei aplicații dedicate </w:t>
      </w:r>
      <w:r w:rsidR="001B0465" w:rsidRPr="008B64BB">
        <w:t xml:space="preserve">spargerii algoritmilor de hash </w:t>
      </w:r>
      <w:r w:rsidRPr="001207BE">
        <w:t xml:space="preserve">prin aplicarea tehnicilor brute-force. </w:t>
      </w:r>
      <w:r w:rsidR="001B0465" w:rsidRPr="008B64BB">
        <w:t xml:space="preserve">Astfel utilizatorii vor avea </w:t>
      </w:r>
      <w:r w:rsidRPr="001207BE">
        <w:t>un instrument interactiv și eficient care să permită testarea, precum și identificarea</w:t>
      </w:r>
      <w:r w:rsidRPr="008B64BB">
        <w:t xml:space="preserve"> tipurilor de hash</w:t>
      </w:r>
      <w:r w:rsidRPr="001207BE">
        <w:t>. În prima parte a lucrării este realizată o analiză detaliată a metodelor brute-force, evidențiindu-se avantajele</w:t>
      </w:r>
      <w:r w:rsidR="001B0465" w:rsidRPr="008B64BB">
        <w:t xml:space="preserve"> și dezavantajele</w:t>
      </w:r>
      <w:r w:rsidRPr="001207BE">
        <w:t>. Totodată, sunt analizate aplicații similare existente pentru a identifica elementele utile, precum și lipsurile pe care această lucrare își propune să le acopere.</w:t>
      </w:r>
    </w:p>
    <w:p w14:paraId="3A2FA95B" w14:textId="0E31865C" w:rsidR="001207BE" w:rsidRPr="001207BE" w:rsidRDefault="001207BE" w:rsidP="001618D1">
      <w:pPr>
        <w:widowControl w:val="0"/>
        <w:ind w:firstLine="720"/>
        <w:contextualSpacing/>
      </w:pPr>
      <w:r w:rsidRPr="001207BE">
        <w:t xml:space="preserve">Următoarea etapă, prezentată în capitolul al doilea, constă în proiectarea arhitecturii aplicației. Sunt identificate cerințele funcționale și non-funcționale ale sistemului, sunt elaborate diagrame UML, iar interfața grafică este schițată pentru a stabili </w:t>
      </w:r>
      <w:r w:rsidRPr="008B64BB">
        <w:t xml:space="preserve">modul </w:t>
      </w:r>
      <w:r w:rsidRPr="001207BE">
        <w:t xml:space="preserve">de utilizare. Acest capitol definește structura logică a sistemului, precum și modul în care interacționează cele două componente esențiale: interfața dezvoltată în Python și motorul de </w:t>
      </w:r>
      <w:r w:rsidRPr="008B64BB">
        <w:t xml:space="preserve">spargere </w:t>
      </w:r>
      <w:r w:rsidRPr="001207BE">
        <w:t>implementat în Go.</w:t>
      </w:r>
    </w:p>
    <w:p w14:paraId="5180D755" w14:textId="6D3D111F" w:rsidR="001207BE" w:rsidRPr="001207BE" w:rsidRDefault="001207BE" w:rsidP="001618D1">
      <w:pPr>
        <w:widowControl w:val="0"/>
        <w:ind w:firstLine="720"/>
        <w:contextualSpacing/>
      </w:pPr>
      <w:r w:rsidRPr="001207BE">
        <w:t>În capitolul trei este detaliat procesul de implementare. Sunt descrise limbajele, bibliotecile și tehnologiile utilizate, precum și structura codului sursă. Este explicată funcționarea sistemului de identificare a tipului hash, modul de inițializare a atacului, algoritmii de cracking, gestionarea sesiunilor de lucru și generarea rapoartelor.</w:t>
      </w:r>
    </w:p>
    <w:p w14:paraId="56D1B876" w14:textId="77777777" w:rsidR="001207BE" w:rsidRPr="001207BE" w:rsidRDefault="001207BE" w:rsidP="001618D1">
      <w:pPr>
        <w:widowControl w:val="0"/>
        <w:ind w:firstLine="720"/>
        <w:contextualSpacing/>
      </w:pPr>
      <w:r w:rsidRPr="001207BE">
        <w:t>După implementare, în capitolul patru este realizată documentarea completă a aplicației. Sunt incluse capturi de ecran, explicații pentru fiecare fereastră și funcționalitate, precum și indicații clare pentru utilizatori privind rularea aplicației și interpretarea rezultatelor. Tot aici se regăsește și structura directoarelor și fișierelor generate automat de sistem.</w:t>
      </w:r>
    </w:p>
    <w:p w14:paraId="469E65E0" w14:textId="77777777" w:rsidR="001207BE" w:rsidRPr="001207BE" w:rsidRDefault="001207BE" w:rsidP="001618D1">
      <w:pPr>
        <w:widowControl w:val="0"/>
        <w:ind w:firstLine="720"/>
        <w:contextualSpacing/>
      </w:pPr>
      <w:r w:rsidRPr="001207BE">
        <w:t>Capitolul cinci oferă o privire de ansamblu asupra desfășurării proiectului, prin prezentarea unei diagrame WBS care evidențiază etapele principale de dezvoltare. Este inclusă o diagramă Gantt care detaliază planificarea temporală a sarcinilor, precum și o estimare a costurilor pentru fiecare etapă, reflectând efortul depus și resursele implicate.</w:t>
      </w:r>
    </w:p>
    <w:p w14:paraId="45B72881" w14:textId="07F59F00" w:rsidR="001207BE" w:rsidRPr="008B64BB" w:rsidRDefault="001207BE" w:rsidP="001618D1">
      <w:pPr>
        <w:widowControl w:val="0"/>
        <w:ind w:firstLine="720"/>
        <w:contextualSpacing/>
      </w:pPr>
      <w:r w:rsidRPr="001207BE">
        <w:t>Prin finalizarea acestui proiect, se oferă o soluție modernă și funcțională pentru testarea securității criptografice, ușor de utilizat și adaptabilă nevoilor reale din domeniul securității informaționale.</w:t>
      </w:r>
    </w:p>
    <w:p w14:paraId="5149E74D" w14:textId="77777777" w:rsidR="001B0465" w:rsidRPr="001207BE" w:rsidRDefault="001B0465" w:rsidP="001618D1">
      <w:pPr>
        <w:widowControl w:val="0"/>
        <w:contextualSpacing/>
      </w:pPr>
    </w:p>
    <w:p w14:paraId="21AB475C" w14:textId="77777777" w:rsidR="001618D1" w:rsidRDefault="001618D1" w:rsidP="001618D1">
      <w:pPr>
        <w:widowControl w:val="0"/>
        <w:contextualSpacing/>
        <w:jc w:val="center"/>
        <w:rPr>
          <w:b/>
          <w:bCs/>
          <w:sz w:val="26"/>
        </w:rPr>
      </w:pPr>
    </w:p>
    <w:p w14:paraId="4101B2DC" w14:textId="77777777" w:rsidR="001618D1" w:rsidRDefault="001618D1" w:rsidP="001618D1">
      <w:pPr>
        <w:widowControl w:val="0"/>
        <w:contextualSpacing/>
        <w:jc w:val="center"/>
        <w:rPr>
          <w:b/>
          <w:bCs/>
          <w:sz w:val="26"/>
        </w:rPr>
      </w:pPr>
    </w:p>
    <w:p w14:paraId="62262768" w14:textId="77777777" w:rsidR="001618D1" w:rsidRDefault="001618D1" w:rsidP="001618D1">
      <w:pPr>
        <w:widowControl w:val="0"/>
        <w:contextualSpacing/>
        <w:jc w:val="center"/>
        <w:rPr>
          <w:b/>
          <w:bCs/>
          <w:sz w:val="26"/>
        </w:rPr>
      </w:pPr>
    </w:p>
    <w:p w14:paraId="006D9A8B" w14:textId="77777777" w:rsidR="001618D1" w:rsidRDefault="001618D1" w:rsidP="001618D1">
      <w:pPr>
        <w:widowControl w:val="0"/>
        <w:contextualSpacing/>
        <w:jc w:val="center"/>
        <w:rPr>
          <w:b/>
          <w:bCs/>
          <w:sz w:val="26"/>
        </w:rPr>
      </w:pPr>
    </w:p>
    <w:p w14:paraId="0DB9F16E" w14:textId="77777777" w:rsidR="00EA50D4" w:rsidRDefault="00EA50D4" w:rsidP="001618D1">
      <w:pPr>
        <w:widowControl w:val="0"/>
        <w:contextualSpacing/>
        <w:jc w:val="center"/>
        <w:rPr>
          <w:b/>
          <w:bCs/>
          <w:sz w:val="26"/>
        </w:rPr>
      </w:pPr>
    </w:p>
    <w:p w14:paraId="2DA2C9BC" w14:textId="243E867B" w:rsidR="001207BE" w:rsidRPr="008B64BB" w:rsidRDefault="001B0465" w:rsidP="001618D1">
      <w:pPr>
        <w:widowControl w:val="0"/>
        <w:contextualSpacing/>
        <w:jc w:val="center"/>
        <w:rPr>
          <w:b/>
          <w:bCs/>
          <w:sz w:val="26"/>
        </w:rPr>
      </w:pPr>
      <w:r w:rsidRPr="008B64BB">
        <w:rPr>
          <w:b/>
          <w:bCs/>
          <w:sz w:val="26"/>
        </w:rPr>
        <w:t>ABSTRACT</w:t>
      </w:r>
    </w:p>
    <w:p w14:paraId="05AC0006" w14:textId="5CA893C0" w:rsidR="001B0465" w:rsidRPr="008B64BB" w:rsidRDefault="001B0465" w:rsidP="001618D1">
      <w:pPr>
        <w:widowControl w:val="0"/>
        <w:ind w:firstLine="720"/>
        <w:contextualSpacing/>
      </w:pPr>
      <w:r w:rsidRPr="008B64BB">
        <w:t>As part of this bachelor's thesis project, the development of an application dedicated to cracking hash algorithms using brute-force techniques is pursued. This way, users will have access to an interactive and efficient tool that enables testing and identification of various hash types. In the first part of the paper, a detailed analysis of brute-force methods is conducted, highlighting both their advantages and limitations. Additionally, existing similar applications are reviewed to identify useful features as well as the gaps that this project aims to address.</w:t>
      </w:r>
    </w:p>
    <w:p w14:paraId="664297E5" w14:textId="29C3EEB0" w:rsidR="001B0465" w:rsidRPr="008B64BB" w:rsidRDefault="001B0465" w:rsidP="001618D1">
      <w:pPr>
        <w:widowControl w:val="0"/>
        <w:ind w:firstLine="720"/>
        <w:contextualSpacing/>
      </w:pPr>
      <w:r w:rsidRPr="008B64BB">
        <w:t>The next step, presented in the second chapter, focuses on designing the application’s architecture. Functional and non-functional requirements are identified, UML diagrams are developed, and the user interface is sketched to define the intended user flow. This chapter establishes the logical structure of the system and describes how the two main components interact: the frontend developed in Python and the cracking engine implemented in Go.</w:t>
      </w:r>
    </w:p>
    <w:p w14:paraId="1D77D77B" w14:textId="6984E14B" w:rsidR="001B0465" w:rsidRPr="008B64BB" w:rsidRDefault="001B0465" w:rsidP="001618D1">
      <w:pPr>
        <w:widowControl w:val="0"/>
        <w:ind w:firstLine="720"/>
        <w:contextualSpacing/>
      </w:pPr>
      <w:r w:rsidRPr="008B64BB">
        <w:t>Chapter three details the implementation process. It presents the programming languages, libraries, and technologies used, as well as the structure of the source code. The chapter explains the mechanism for detecting the hash type, initiating the attack, implementing the cracking algorithms, managing session states, and generating reports.</w:t>
      </w:r>
    </w:p>
    <w:p w14:paraId="19A8C66C" w14:textId="6213F2F4" w:rsidR="001B0465" w:rsidRPr="008B64BB" w:rsidRDefault="001B0465" w:rsidP="001618D1">
      <w:pPr>
        <w:widowControl w:val="0"/>
        <w:ind w:firstLine="720"/>
        <w:contextualSpacing/>
      </w:pPr>
      <w:r w:rsidRPr="008B64BB">
        <w:t>After implementation, chapter four provides complete documentation of the application. It includes screenshots, explanations for each window and feature, and clear user instructions for running the application and interpreting the results. The structure of the automatically generated folders and files is also described.</w:t>
      </w:r>
    </w:p>
    <w:p w14:paraId="3BCEDAA8" w14:textId="6C5DB5CA" w:rsidR="001B0465" w:rsidRPr="008B64BB" w:rsidRDefault="001B0465" w:rsidP="001618D1">
      <w:pPr>
        <w:widowControl w:val="0"/>
        <w:ind w:firstLine="720"/>
        <w:contextualSpacing/>
      </w:pPr>
      <w:r w:rsidRPr="008B64BB">
        <w:t>Chapter five offers an overview of the project development process through a WBS (Work Breakdown Structure) diagram that outlines the main development stages. A Gantt chart is also included, detailing the project timeline, along with a cost estimate for each development phase, reflecting the effort and resources involved.</w:t>
      </w:r>
    </w:p>
    <w:p w14:paraId="62E5348D" w14:textId="09A725B1" w:rsidR="001207BE" w:rsidRPr="008B64BB" w:rsidRDefault="001B0465" w:rsidP="001618D1">
      <w:pPr>
        <w:widowControl w:val="0"/>
        <w:ind w:firstLine="720"/>
        <w:contextualSpacing/>
      </w:pPr>
      <w:r w:rsidRPr="008B64BB">
        <w:t>By completing this project, a modern and functional solution is provided for testing cryptographic security. The resulting application is user-friendly and adaptable to real-world needs in the field of information security.</w:t>
      </w:r>
    </w:p>
    <w:p w14:paraId="505D133D" w14:textId="77777777" w:rsidR="001207BE" w:rsidRDefault="001207BE" w:rsidP="001618D1">
      <w:pPr>
        <w:widowControl w:val="0"/>
        <w:contextualSpacing/>
      </w:pPr>
    </w:p>
    <w:p w14:paraId="14B1B396" w14:textId="77777777" w:rsidR="001618D1" w:rsidRDefault="001618D1" w:rsidP="001618D1">
      <w:pPr>
        <w:widowControl w:val="0"/>
        <w:contextualSpacing/>
      </w:pPr>
    </w:p>
    <w:p w14:paraId="5BB4629E" w14:textId="77777777" w:rsidR="001618D1" w:rsidRDefault="001618D1" w:rsidP="001618D1">
      <w:pPr>
        <w:widowControl w:val="0"/>
        <w:contextualSpacing/>
      </w:pPr>
    </w:p>
    <w:p w14:paraId="7FF80C39" w14:textId="77777777" w:rsidR="00CD6BB1" w:rsidRDefault="00CD6BB1" w:rsidP="001618D1">
      <w:pPr>
        <w:widowControl w:val="0"/>
        <w:contextualSpacing/>
      </w:pPr>
    </w:p>
    <w:p w14:paraId="1007FF41" w14:textId="77777777" w:rsidR="001618D1" w:rsidRDefault="001618D1" w:rsidP="001618D1">
      <w:pPr>
        <w:widowControl w:val="0"/>
        <w:contextualSpacing/>
      </w:pPr>
    </w:p>
    <w:p w14:paraId="159C3775" w14:textId="77777777" w:rsidR="001618D1" w:rsidRPr="008B64BB" w:rsidRDefault="001618D1" w:rsidP="001618D1">
      <w:pPr>
        <w:widowControl w:val="0"/>
        <w:contextualSpacing/>
      </w:pPr>
    </w:p>
    <w:p w14:paraId="0BA5F7AE" w14:textId="77777777" w:rsidR="00AB55AC" w:rsidRDefault="00AB55AC" w:rsidP="00AB55AC"/>
    <w:p w14:paraId="10DFD1DA" w14:textId="334ECE7C" w:rsidR="00CD6BB1" w:rsidRPr="00295600" w:rsidRDefault="00CD6BB1" w:rsidP="00CD6BB1">
      <w:pPr>
        <w:jc w:val="center"/>
        <w:rPr>
          <w:b/>
          <w:bCs/>
          <w:sz w:val="26"/>
          <w:szCs w:val="26"/>
        </w:rPr>
      </w:pPr>
      <w:r w:rsidRPr="00295600">
        <w:rPr>
          <w:b/>
          <w:bCs/>
          <w:sz w:val="26"/>
          <w:szCs w:val="26"/>
        </w:rPr>
        <w:t>CUPRINS</w:t>
      </w:r>
    </w:p>
    <w:sdt>
      <w:sdtPr>
        <w:rPr>
          <w:rFonts w:cs="Times New Roman"/>
          <w:szCs w:val="24"/>
        </w:rPr>
        <w:id w:val="2144083926"/>
        <w:docPartObj>
          <w:docPartGallery w:val="Table of Contents"/>
          <w:docPartUnique/>
        </w:docPartObj>
      </w:sdtPr>
      <w:sdtContent>
        <w:p w14:paraId="55909307" w14:textId="55802330" w:rsidR="00AB55AC" w:rsidRPr="009D5272" w:rsidRDefault="00AB55AC" w:rsidP="00B54DB3">
          <w:pPr>
            <w:keepNext/>
            <w:keepLines/>
            <w:spacing w:before="60" w:after="0" w:line="240" w:lineRule="auto"/>
            <w:contextualSpacing/>
            <w:mirrorIndents/>
            <w:jc w:val="left"/>
            <w:rPr>
              <w:rFonts w:cs="Times New Roman"/>
              <w:szCs w:val="24"/>
            </w:rPr>
          </w:pPr>
        </w:p>
        <w:p w14:paraId="0B795EEB" w14:textId="43155D75" w:rsidR="006969F0" w:rsidRDefault="009D5272">
          <w:pPr>
            <w:pStyle w:val="TOC1"/>
            <w:rPr>
              <w:rFonts w:asciiTheme="minorHAnsi" w:eastAsiaTheme="minorEastAsia" w:hAnsiTheme="minorHAnsi" w:cstheme="minorBidi"/>
              <w:b w:val="0"/>
              <w:bCs w:val="0"/>
              <w:lang w:val="en-US"/>
            </w:rPr>
          </w:pPr>
          <w:r w:rsidRPr="009D5272">
            <w:rPr>
              <w:i/>
              <w:iCs/>
            </w:rPr>
            <w:fldChar w:fldCharType="begin"/>
          </w:r>
          <w:r w:rsidRPr="009D5272">
            <w:rPr>
              <w:i/>
              <w:iCs/>
            </w:rPr>
            <w:instrText xml:space="preserve"> TOC \o "1-2" \h \z \u </w:instrText>
          </w:r>
          <w:r w:rsidRPr="009D5272">
            <w:rPr>
              <w:i/>
              <w:iCs/>
            </w:rPr>
            <w:fldChar w:fldCharType="separate"/>
          </w:r>
          <w:hyperlink w:anchor="_Toc199279762" w:history="1">
            <w:r w:rsidR="006969F0" w:rsidRPr="009D7021">
              <w:rPr>
                <w:rStyle w:val="Hyperlink"/>
              </w:rPr>
              <w:t>INTRODUCERE</w:t>
            </w:r>
            <w:r w:rsidR="006969F0">
              <w:rPr>
                <w:webHidden/>
              </w:rPr>
              <w:tab/>
            </w:r>
            <w:r w:rsidR="006969F0">
              <w:rPr>
                <w:webHidden/>
              </w:rPr>
              <w:fldChar w:fldCharType="begin"/>
            </w:r>
            <w:r w:rsidR="006969F0">
              <w:rPr>
                <w:webHidden/>
              </w:rPr>
              <w:instrText xml:space="preserve"> PAGEREF _Toc199279762 \h </w:instrText>
            </w:r>
            <w:r w:rsidR="006969F0">
              <w:rPr>
                <w:webHidden/>
              </w:rPr>
            </w:r>
            <w:r w:rsidR="006969F0">
              <w:rPr>
                <w:webHidden/>
              </w:rPr>
              <w:fldChar w:fldCharType="separate"/>
            </w:r>
            <w:r w:rsidR="006969F0">
              <w:rPr>
                <w:webHidden/>
              </w:rPr>
              <w:t>13</w:t>
            </w:r>
            <w:r w:rsidR="006969F0">
              <w:rPr>
                <w:webHidden/>
              </w:rPr>
              <w:fldChar w:fldCharType="end"/>
            </w:r>
          </w:hyperlink>
        </w:p>
        <w:p w14:paraId="4A3B15A4" w14:textId="04BBDC0B" w:rsidR="006969F0" w:rsidRDefault="006969F0">
          <w:pPr>
            <w:pStyle w:val="TOC1"/>
            <w:rPr>
              <w:rFonts w:asciiTheme="minorHAnsi" w:eastAsiaTheme="minorEastAsia" w:hAnsiTheme="minorHAnsi" w:cstheme="minorBidi"/>
              <w:b w:val="0"/>
              <w:bCs w:val="0"/>
              <w:lang w:val="en-US"/>
            </w:rPr>
          </w:pPr>
          <w:hyperlink w:anchor="_Toc199279763" w:history="1">
            <w:r w:rsidRPr="009D7021">
              <w:rPr>
                <w:rStyle w:val="Hyperlink"/>
              </w:rPr>
              <w:t>1 ANALIZA ȘI DEFINIREA DOMENIULUI DE STUDIU</w:t>
            </w:r>
            <w:r>
              <w:rPr>
                <w:webHidden/>
              </w:rPr>
              <w:tab/>
            </w:r>
            <w:r>
              <w:rPr>
                <w:webHidden/>
              </w:rPr>
              <w:fldChar w:fldCharType="begin"/>
            </w:r>
            <w:r>
              <w:rPr>
                <w:webHidden/>
              </w:rPr>
              <w:instrText xml:space="preserve"> PAGEREF _Toc199279763 \h </w:instrText>
            </w:r>
            <w:r>
              <w:rPr>
                <w:webHidden/>
              </w:rPr>
            </w:r>
            <w:r>
              <w:rPr>
                <w:webHidden/>
              </w:rPr>
              <w:fldChar w:fldCharType="separate"/>
            </w:r>
            <w:r>
              <w:rPr>
                <w:webHidden/>
              </w:rPr>
              <w:t>14</w:t>
            </w:r>
            <w:r>
              <w:rPr>
                <w:webHidden/>
              </w:rPr>
              <w:fldChar w:fldCharType="end"/>
            </w:r>
          </w:hyperlink>
        </w:p>
        <w:p w14:paraId="57BA1E3A" w14:textId="2D3F4C25" w:rsidR="006969F0" w:rsidRDefault="006969F0">
          <w:pPr>
            <w:pStyle w:val="TOC2"/>
            <w:rPr>
              <w:rFonts w:asciiTheme="minorHAnsi" w:eastAsiaTheme="minorEastAsia" w:hAnsiTheme="minorHAnsi" w:cstheme="minorBidi"/>
              <w:lang w:val="en-US"/>
            </w:rPr>
          </w:pPr>
          <w:hyperlink w:anchor="_Toc199279764" w:history="1">
            <w:r w:rsidRPr="009D7021">
              <w:rPr>
                <w:rStyle w:val="Hyperlink"/>
              </w:rPr>
              <w:t>1.1 Analiza și cercetarea soluțiilor existente</w:t>
            </w:r>
            <w:r>
              <w:rPr>
                <w:webHidden/>
              </w:rPr>
              <w:tab/>
            </w:r>
            <w:r>
              <w:rPr>
                <w:webHidden/>
              </w:rPr>
              <w:fldChar w:fldCharType="begin"/>
            </w:r>
            <w:r>
              <w:rPr>
                <w:webHidden/>
              </w:rPr>
              <w:instrText xml:space="preserve"> PAGEREF _Toc199279764 \h </w:instrText>
            </w:r>
            <w:r>
              <w:rPr>
                <w:webHidden/>
              </w:rPr>
            </w:r>
            <w:r>
              <w:rPr>
                <w:webHidden/>
              </w:rPr>
              <w:fldChar w:fldCharType="separate"/>
            </w:r>
            <w:r>
              <w:rPr>
                <w:webHidden/>
              </w:rPr>
              <w:t>15</w:t>
            </w:r>
            <w:r>
              <w:rPr>
                <w:webHidden/>
              </w:rPr>
              <w:fldChar w:fldCharType="end"/>
            </w:r>
          </w:hyperlink>
        </w:p>
        <w:p w14:paraId="1A267542" w14:textId="5A1BF0AC" w:rsidR="006969F0" w:rsidRDefault="006969F0">
          <w:pPr>
            <w:pStyle w:val="TOC2"/>
            <w:rPr>
              <w:rFonts w:asciiTheme="minorHAnsi" w:eastAsiaTheme="minorEastAsia" w:hAnsiTheme="minorHAnsi" w:cstheme="minorBidi"/>
              <w:lang w:val="en-US"/>
            </w:rPr>
          </w:pPr>
          <w:hyperlink w:anchor="_Toc199279765" w:history="1">
            <w:r w:rsidRPr="009D7021">
              <w:rPr>
                <w:rStyle w:val="Hyperlink"/>
                <w:bCs/>
              </w:rPr>
              <w:t>1.2</w:t>
            </w:r>
            <w:r w:rsidRPr="009D7021">
              <w:rPr>
                <w:rStyle w:val="Hyperlink"/>
              </w:rPr>
              <w:t xml:space="preserve"> Definirea scopului și obiectivul proiectului</w:t>
            </w:r>
            <w:r>
              <w:rPr>
                <w:webHidden/>
              </w:rPr>
              <w:tab/>
            </w:r>
            <w:r>
              <w:rPr>
                <w:webHidden/>
              </w:rPr>
              <w:fldChar w:fldCharType="begin"/>
            </w:r>
            <w:r>
              <w:rPr>
                <w:webHidden/>
              </w:rPr>
              <w:instrText xml:space="preserve"> PAGEREF _Toc199279765 \h </w:instrText>
            </w:r>
            <w:r>
              <w:rPr>
                <w:webHidden/>
              </w:rPr>
            </w:r>
            <w:r>
              <w:rPr>
                <w:webHidden/>
              </w:rPr>
              <w:fldChar w:fldCharType="separate"/>
            </w:r>
            <w:r>
              <w:rPr>
                <w:webHidden/>
              </w:rPr>
              <w:t>18</w:t>
            </w:r>
            <w:r>
              <w:rPr>
                <w:webHidden/>
              </w:rPr>
              <w:fldChar w:fldCharType="end"/>
            </w:r>
          </w:hyperlink>
        </w:p>
        <w:p w14:paraId="506D24D1" w14:textId="67D38B7B" w:rsidR="006969F0" w:rsidRDefault="006969F0">
          <w:pPr>
            <w:pStyle w:val="TOC1"/>
            <w:rPr>
              <w:rFonts w:asciiTheme="minorHAnsi" w:eastAsiaTheme="minorEastAsia" w:hAnsiTheme="minorHAnsi" w:cstheme="minorBidi"/>
              <w:b w:val="0"/>
              <w:bCs w:val="0"/>
              <w:lang w:val="en-US"/>
            </w:rPr>
          </w:pPr>
          <w:hyperlink w:anchor="_Toc199279766" w:history="1">
            <w:r w:rsidRPr="009D7021">
              <w:rPr>
                <w:rStyle w:val="Hyperlink"/>
              </w:rPr>
              <w:t>2 PROIECTAREA ȘI ARHITECTURA SISTEMUL INFORMATIC</w:t>
            </w:r>
            <w:r>
              <w:rPr>
                <w:webHidden/>
              </w:rPr>
              <w:tab/>
            </w:r>
            <w:r>
              <w:rPr>
                <w:webHidden/>
              </w:rPr>
              <w:fldChar w:fldCharType="begin"/>
            </w:r>
            <w:r>
              <w:rPr>
                <w:webHidden/>
              </w:rPr>
              <w:instrText xml:space="preserve"> PAGEREF _Toc199279766 \h </w:instrText>
            </w:r>
            <w:r>
              <w:rPr>
                <w:webHidden/>
              </w:rPr>
            </w:r>
            <w:r>
              <w:rPr>
                <w:webHidden/>
              </w:rPr>
              <w:fldChar w:fldCharType="separate"/>
            </w:r>
            <w:r>
              <w:rPr>
                <w:webHidden/>
              </w:rPr>
              <w:t>20</w:t>
            </w:r>
            <w:r>
              <w:rPr>
                <w:webHidden/>
              </w:rPr>
              <w:fldChar w:fldCharType="end"/>
            </w:r>
          </w:hyperlink>
        </w:p>
        <w:p w14:paraId="062A367A" w14:textId="0D6B75AC" w:rsidR="006969F0" w:rsidRDefault="006969F0">
          <w:pPr>
            <w:pStyle w:val="TOC2"/>
            <w:rPr>
              <w:rFonts w:asciiTheme="minorHAnsi" w:eastAsiaTheme="minorEastAsia" w:hAnsiTheme="minorHAnsi" w:cstheme="minorBidi"/>
              <w:lang w:val="en-US"/>
            </w:rPr>
          </w:pPr>
          <w:hyperlink w:anchor="_Toc199279767" w:history="1">
            <w:r w:rsidRPr="009D7021">
              <w:rPr>
                <w:rStyle w:val="Hyperlink"/>
              </w:rPr>
              <w:t>2.1 Cerințele funcționale ale sistemului</w:t>
            </w:r>
            <w:r>
              <w:rPr>
                <w:webHidden/>
              </w:rPr>
              <w:tab/>
            </w:r>
            <w:r>
              <w:rPr>
                <w:webHidden/>
              </w:rPr>
              <w:fldChar w:fldCharType="begin"/>
            </w:r>
            <w:r>
              <w:rPr>
                <w:webHidden/>
              </w:rPr>
              <w:instrText xml:space="preserve"> PAGEREF _Toc199279767 \h </w:instrText>
            </w:r>
            <w:r>
              <w:rPr>
                <w:webHidden/>
              </w:rPr>
            </w:r>
            <w:r>
              <w:rPr>
                <w:webHidden/>
              </w:rPr>
              <w:fldChar w:fldCharType="separate"/>
            </w:r>
            <w:r>
              <w:rPr>
                <w:webHidden/>
              </w:rPr>
              <w:t>20</w:t>
            </w:r>
            <w:r>
              <w:rPr>
                <w:webHidden/>
              </w:rPr>
              <w:fldChar w:fldCharType="end"/>
            </w:r>
          </w:hyperlink>
        </w:p>
        <w:p w14:paraId="1C78A3EA" w14:textId="5F93EDDE" w:rsidR="006969F0" w:rsidRDefault="006969F0">
          <w:pPr>
            <w:pStyle w:val="TOC2"/>
            <w:rPr>
              <w:rFonts w:asciiTheme="minorHAnsi" w:eastAsiaTheme="minorEastAsia" w:hAnsiTheme="minorHAnsi" w:cstheme="minorBidi"/>
              <w:lang w:val="en-US"/>
            </w:rPr>
          </w:pPr>
          <w:hyperlink w:anchor="_Toc199279768" w:history="1">
            <w:r w:rsidRPr="009D7021">
              <w:rPr>
                <w:rStyle w:val="Hyperlink"/>
              </w:rPr>
              <w:t>2.2 Cerințele non-funcționale ale sistemului</w:t>
            </w:r>
            <w:r>
              <w:rPr>
                <w:webHidden/>
              </w:rPr>
              <w:tab/>
            </w:r>
            <w:r>
              <w:rPr>
                <w:webHidden/>
              </w:rPr>
              <w:fldChar w:fldCharType="begin"/>
            </w:r>
            <w:r>
              <w:rPr>
                <w:webHidden/>
              </w:rPr>
              <w:instrText xml:space="preserve"> PAGEREF _Toc199279768 \h </w:instrText>
            </w:r>
            <w:r>
              <w:rPr>
                <w:webHidden/>
              </w:rPr>
            </w:r>
            <w:r>
              <w:rPr>
                <w:webHidden/>
              </w:rPr>
              <w:fldChar w:fldCharType="separate"/>
            </w:r>
            <w:r>
              <w:rPr>
                <w:webHidden/>
              </w:rPr>
              <w:t>21</w:t>
            </w:r>
            <w:r>
              <w:rPr>
                <w:webHidden/>
              </w:rPr>
              <w:fldChar w:fldCharType="end"/>
            </w:r>
          </w:hyperlink>
        </w:p>
        <w:p w14:paraId="5B350752" w14:textId="437BE131" w:rsidR="006969F0" w:rsidRDefault="006969F0">
          <w:pPr>
            <w:pStyle w:val="TOC2"/>
            <w:rPr>
              <w:rFonts w:asciiTheme="minorHAnsi" w:eastAsiaTheme="minorEastAsia" w:hAnsiTheme="minorHAnsi" w:cstheme="minorBidi"/>
              <w:lang w:val="en-US"/>
            </w:rPr>
          </w:pPr>
          <w:hyperlink w:anchor="_Toc199279769" w:history="1">
            <w:r w:rsidRPr="009D7021">
              <w:rPr>
                <w:rStyle w:val="Hyperlink"/>
              </w:rPr>
              <w:t>2.3 Modelarea comportamentală a sistemului</w:t>
            </w:r>
            <w:r>
              <w:rPr>
                <w:webHidden/>
              </w:rPr>
              <w:tab/>
            </w:r>
            <w:r>
              <w:rPr>
                <w:webHidden/>
              </w:rPr>
              <w:fldChar w:fldCharType="begin"/>
            </w:r>
            <w:r>
              <w:rPr>
                <w:webHidden/>
              </w:rPr>
              <w:instrText xml:space="preserve"> PAGEREF _Toc199279769 \h </w:instrText>
            </w:r>
            <w:r>
              <w:rPr>
                <w:webHidden/>
              </w:rPr>
            </w:r>
            <w:r>
              <w:rPr>
                <w:webHidden/>
              </w:rPr>
              <w:fldChar w:fldCharType="separate"/>
            </w:r>
            <w:r>
              <w:rPr>
                <w:webHidden/>
              </w:rPr>
              <w:t>22</w:t>
            </w:r>
            <w:r>
              <w:rPr>
                <w:webHidden/>
              </w:rPr>
              <w:fldChar w:fldCharType="end"/>
            </w:r>
          </w:hyperlink>
        </w:p>
        <w:p w14:paraId="1C66C14A" w14:textId="68654574" w:rsidR="006969F0" w:rsidRDefault="006969F0">
          <w:pPr>
            <w:pStyle w:val="TOC2"/>
            <w:rPr>
              <w:rFonts w:asciiTheme="minorHAnsi" w:eastAsiaTheme="minorEastAsia" w:hAnsiTheme="minorHAnsi" w:cstheme="minorBidi"/>
              <w:lang w:val="en-US"/>
            </w:rPr>
          </w:pPr>
          <w:hyperlink w:anchor="_Toc199279770" w:history="1">
            <w:r w:rsidRPr="009D7021">
              <w:rPr>
                <w:rStyle w:val="Hyperlink"/>
              </w:rPr>
              <w:t>2.3.1 Generalitățile sistemului informatic</w:t>
            </w:r>
            <w:r>
              <w:rPr>
                <w:webHidden/>
              </w:rPr>
              <w:tab/>
            </w:r>
            <w:r>
              <w:rPr>
                <w:webHidden/>
              </w:rPr>
              <w:fldChar w:fldCharType="begin"/>
            </w:r>
            <w:r>
              <w:rPr>
                <w:webHidden/>
              </w:rPr>
              <w:instrText xml:space="preserve"> PAGEREF _Toc199279770 \h </w:instrText>
            </w:r>
            <w:r>
              <w:rPr>
                <w:webHidden/>
              </w:rPr>
            </w:r>
            <w:r>
              <w:rPr>
                <w:webHidden/>
              </w:rPr>
              <w:fldChar w:fldCharType="separate"/>
            </w:r>
            <w:r>
              <w:rPr>
                <w:webHidden/>
              </w:rPr>
              <w:t>23</w:t>
            </w:r>
            <w:r>
              <w:rPr>
                <w:webHidden/>
              </w:rPr>
              <w:fldChar w:fldCharType="end"/>
            </w:r>
          </w:hyperlink>
        </w:p>
        <w:p w14:paraId="2D11E7F6" w14:textId="2E518966" w:rsidR="006969F0" w:rsidRDefault="006969F0">
          <w:pPr>
            <w:pStyle w:val="TOC2"/>
            <w:rPr>
              <w:rFonts w:asciiTheme="minorHAnsi" w:eastAsiaTheme="minorEastAsia" w:hAnsiTheme="minorHAnsi" w:cstheme="minorBidi"/>
              <w:lang w:val="en-US"/>
            </w:rPr>
          </w:pPr>
          <w:hyperlink w:anchor="_Toc199279771" w:history="1">
            <w:r w:rsidRPr="009D7021">
              <w:rPr>
                <w:rStyle w:val="Hyperlink"/>
              </w:rPr>
              <w:t>2.3.2 Fluxul operațional al aplicației</w:t>
            </w:r>
            <w:r>
              <w:rPr>
                <w:webHidden/>
              </w:rPr>
              <w:tab/>
            </w:r>
            <w:r>
              <w:rPr>
                <w:webHidden/>
              </w:rPr>
              <w:fldChar w:fldCharType="begin"/>
            </w:r>
            <w:r>
              <w:rPr>
                <w:webHidden/>
              </w:rPr>
              <w:instrText xml:space="preserve"> PAGEREF _Toc199279771 \h </w:instrText>
            </w:r>
            <w:r>
              <w:rPr>
                <w:webHidden/>
              </w:rPr>
            </w:r>
            <w:r>
              <w:rPr>
                <w:webHidden/>
              </w:rPr>
              <w:fldChar w:fldCharType="separate"/>
            </w:r>
            <w:r>
              <w:rPr>
                <w:webHidden/>
              </w:rPr>
              <w:t>26</w:t>
            </w:r>
            <w:r>
              <w:rPr>
                <w:webHidden/>
              </w:rPr>
              <w:fldChar w:fldCharType="end"/>
            </w:r>
          </w:hyperlink>
        </w:p>
        <w:p w14:paraId="22FC8510" w14:textId="439D69CD" w:rsidR="006969F0" w:rsidRDefault="006969F0">
          <w:pPr>
            <w:pStyle w:val="TOC2"/>
            <w:rPr>
              <w:rFonts w:asciiTheme="minorHAnsi" w:eastAsiaTheme="minorEastAsia" w:hAnsiTheme="minorHAnsi" w:cstheme="minorBidi"/>
              <w:lang w:val="en-US"/>
            </w:rPr>
          </w:pPr>
          <w:hyperlink w:anchor="_Toc199279772" w:history="1">
            <w:r w:rsidRPr="009D7021">
              <w:rPr>
                <w:rStyle w:val="Hyperlink"/>
              </w:rPr>
              <w:t>2.3.3 Modelarea comportamentului sistemului</w:t>
            </w:r>
            <w:r>
              <w:rPr>
                <w:webHidden/>
              </w:rPr>
              <w:tab/>
            </w:r>
            <w:r>
              <w:rPr>
                <w:webHidden/>
              </w:rPr>
              <w:fldChar w:fldCharType="begin"/>
            </w:r>
            <w:r>
              <w:rPr>
                <w:webHidden/>
              </w:rPr>
              <w:instrText xml:space="preserve"> PAGEREF _Toc199279772 \h </w:instrText>
            </w:r>
            <w:r>
              <w:rPr>
                <w:webHidden/>
              </w:rPr>
            </w:r>
            <w:r>
              <w:rPr>
                <w:webHidden/>
              </w:rPr>
              <w:fldChar w:fldCharType="separate"/>
            </w:r>
            <w:r>
              <w:rPr>
                <w:webHidden/>
              </w:rPr>
              <w:t>28</w:t>
            </w:r>
            <w:r>
              <w:rPr>
                <w:webHidden/>
              </w:rPr>
              <w:fldChar w:fldCharType="end"/>
            </w:r>
          </w:hyperlink>
        </w:p>
        <w:p w14:paraId="4C896F3C" w14:textId="0ACA2B56" w:rsidR="006969F0" w:rsidRDefault="006969F0">
          <w:pPr>
            <w:pStyle w:val="TOC2"/>
            <w:rPr>
              <w:rFonts w:asciiTheme="minorHAnsi" w:eastAsiaTheme="minorEastAsia" w:hAnsiTheme="minorHAnsi" w:cstheme="minorBidi"/>
              <w:lang w:val="en-US"/>
            </w:rPr>
          </w:pPr>
          <w:hyperlink w:anchor="_Toc199279773" w:history="1">
            <w:r w:rsidRPr="009D7021">
              <w:rPr>
                <w:rStyle w:val="Hyperlink"/>
              </w:rPr>
              <w:t>2.3.4 Descrierea fluxurilor de interacțiune utilizator–sistem</w:t>
            </w:r>
            <w:r>
              <w:rPr>
                <w:webHidden/>
              </w:rPr>
              <w:tab/>
            </w:r>
            <w:r>
              <w:rPr>
                <w:webHidden/>
              </w:rPr>
              <w:fldChar w:fldCharType="begin"/>
            </w:r>
            <w:r>
              <w:rPr>
                <w:webHidden/>
              </w:rPr>
              <w:instrText xml:space="preserve"> PAGEREF _Toc199279773 \h </w:instrText>
            </w:r>
            <w:r>
              <w:rPr>
                <w:webHidden/>
              </w:rPr>
            </w:r>
            <w:r>
              <w:rPr>
                <w:webHidden/>
              </w:rPr>
              <w:fldChar w:fldCharType="separate"/>
            </w:r>
            <w:r>
              <w:rPr>
                <w:webHidden/>
              </w:rPr>
              <w:t>29</w:t>
            </w:r>
            <w:r>
              <w:rPr>
                <w:webHidden/>
              </w:rPr>
              <w:fldChar w:fldCharType="end"/>
            </w:r>
          </w:hyperlink>
        </w:p>
        <w:p w14:paraId="4F7D2205" w14:textId="3A8BF095" w:rsidR="006969F0" w:rsidRDefault="006969F0">
          <w:pPr>
            <w:pStyle w:val="TOC2"/>
            <w:rPr>
              <w:rFonts w:asciiTheme="minorHAnsi" w:eastAsiaTheme="minorEastAsia" w:hAnsiTheme="minorHAnsi" w:cstheme="minorBidi"/>
              <w:lang w:val="en-US"/>
            </w:rPr>
          </w:pPr>
          <w:hyperlink w:anchor="_Toc199279774" w:history="1">
            <w:r w:rsidRPr="009D7021">
              <w:rPr>
                <w:rStyle w:val="Hyperlink"/>
              </w:rPr>
              <w:t>2.3.5 Utilizarea diagramelor de comunicare pentru evidențierea fluxurilor informaționale</w:t>
            </w:r>
            <w:r>
              <w:rPr>
                <w:webHidden/>
              </w:rPr>
              <w:tab/>
            </w:r>
            <w:r>
              <w:rPr>
                <w:webHidden/>
              </w:rPr>
              <w:fldChar w:fldCharType="begin"/>
            </w:r>
            <w:r>
              <w:rPr>
                <w:webHidden/>
              </w:rPr>
              <w:instrText xml:space="preserve"> PAGEREF _Toc199279774 \h </w:instrText>
            </w:r>
            <w:r>
              <w:rPr>
                <w:webHidden/>
              </w:rPr>
            </w:r>
            <w:r>
              <w:rPr>
                <w:webHidden/>
              </w:rPr>
              <w:fldChar w:fldCharType="separate"/>
            </w:r>
            <w:r>
              <w:rPr>
                <w:webHidden/>
              </w:rPr>
              <w:t>32</w:t>
            </w:r>
            <w:r>
              <w:rPr>
                <w:webHidden/>
              </w:rPr>
              <w:fldChar w:fldCharType="end"/>
            </w:r>
          </w:hyperlink>
        </w:p>
        <w:p w14:paraId="0E8EEFC3" w14:textId="23D65EB5" w:rsidR="006969F0" w:rsidRDefault="006969F0">
          <w:pPr>
            <w:pStyle w:val="TOC2"/>
            <w:rPr>
              <w:rFonts w:asciiTheme="minorHAnsi" w:eastAsiaTheme="minorEastAsia" w:hAnsiTheme="minorHAnsi" w:cstheme="minorBidi"/>
              <w:lang w:val="en-US"/>
            </w:rPr>
          </w:pPr>
          <w:hyperlink w:anchor="_Toc199279775" w:history="1">
            <w:r w:rsidRPr="009D7021">
              <w:rPr>
                <w:rStyle w:val="Hyperlink"/>
              </w:rPr>
              <w:t>2.3.6 Utilizarea diagramelor de clasă pentru modelarea componentelor sistemului</w:t>
            </w:r>
            <w:r>
              <w:rPr>
                <w:webHidden/>
              </w:rPr>
              <w:tab/>
            </w:r>
            <w:r>
              <w:rPr>
                <w:webHidden/>
              </w:rPr>
              <w:fldChar w:fldCharType="begin"/>
            </w:r>
            <w:r>
              <w:rPr>
                <w:webHidden/>
              </w:rPr>
              <w:instrText xml:space="preserve"> PAGEREF _Toc199279775 \h </w:instrText>
            </w:r>
            <w:r>
              <w:rPr>
                <w:webHidden/>
              </w:rPr>
            </w:r>
            <w:r>
              <w:rPr>
                <w:webHidden/>
              </w:rPr>
              <w:fldChar w:fldCharType="separate"/>
            </w:r>
            <w:r>
              <w:rPr>
                <w:webHidden/>
              </w:rPr>
              <w:t>33</w:t>
            </w:r>
            <w:r>
              <w:rPr>
                <w:webHidden/>
              </w:rPr>
              <w:fldChar w:fldCharType="end"/>
            </w:r>
          </w:hyperlink>
        </w:p>
        <w:p w14:paraId="1C90CC6E" w14:textId="674888DD" w:rsidR="006969F0" w:rsidRDefault="006969F0">
          <w:pPr>
            <w:pStyle w:val="TOC2"/>
            <w:rPr>
              <w:rFonts w:asciiTheme="minorHAnsi" w:eastAsiaTheme="minorEastAsia" w:hAnsiTheme="minorHAnsi" w:cstheme="minorBidi"/>
              <w:lang w:val="en-US"/>
            </w:rPr>
          </w:pPr>
          <w:hyperlink w:anchor="_Toc199279776" w:history="1">
            <w:r w:rsidRPr="009D7021">
              <w:rPr>
                <w:rStyle w:val="Hyperlink"/>
              </w:rPr>
              <w:t>2.3.7 Modelarea arhitecturii sistemului prin diagrame de componente</w:t>
            </w:r>
            <w:r>
              <w:rPr>
                <w:webHidden/>
              </w:rPr>
              <w:tab/>
            </w:r>
            <w:r>
              <w:rPr>
                <w:webHidden/>
              </w:rPr>
              <w:fldChar w:fldCharType="begin"/>
            </w:r>
            <w:r>
              <w:rPr>
                <w:webHidden/>
              </w:rPr>
              <w:instrText xml:space="preserve"> PAGEREF _Toc199279776 \h </w:instrText>
            </w:r>
            <w:r>
              <w:rPr>
                <w:webHidden/>
              </w:rPr>
            </w:r>
            <w:r>
              <w:rPr>
                <w:webHidden/>
              </w:rPr>
              <w:fldChar w:fldCharType="separate"/>
            </w:r>
            <w:r>
              <w:rPr>
                <w:webHidden/>
              </w:rPr>
              <w:t>35</w:t>
            </w:r>
            <w:r>
              <w:rPr>
                <w:webHidden/>
              </w:rPr>
              <w:fldChar w:fldCharType="end"/>
            </w:r>
          </w:hyperlink>
        </w:p>
        <w:p w14:paraId="79FF6176" w14:textId="6E5AC690" w:rsidR="006969F0" w:rsidRDefault="006969F0">
          <w:pPr>
            <w:pStyle w:val="TOC2"/>
            <w:rPr>
              <w:rFonts w:asciiTheme="minorHAnsi" w:eastAsiaTheme="minorEastAsia" w:hAnsiTheme="minorHAnsi" w:cstheme="minorBidi"/>
              <w:lang w:val="en-US"/>
            </w:rPr>
          </w:pPr>
          <w:hyperlink w:anchor="_Toc199279777" w:history="1">
            <w:r w:rsidRPr="009D7021">
              <w:rPr>
                <w:rStyle w:val="Hyperlink"/>
              </w:rPr>
              <w:t>2.3.8 Modelarea implementării aplicației</w:t>
            </w:r>
            <w:r>
              <w:rPr>
                <w:webHidden/>
              </w:rPr>
              <w:tab/>
            </w:r>
            <w:r>
              <w:rPr>
                <w:webHidden/>
              </w:rPr>
              <w:fldChar w:fldCharType="begin"/>
            </w:r>
            <w:r>
              <w:rPr>
                <w:webHidden/>
              </w:rPr>
              <w:instrText xml:space="preserve"> PAGEREF _Toc199279777 \h </w:instrText>
            </w:r>
            <w:r>
              <w:rPr>
                <w:webHidden/>
              </w:rPr>
            </w:r>
            <w:r>
              <w:rPr>
                <w:webHidden/>
              </w:rPr>
              <w:fldChar w:fldCharType="separate"/>
            </w:r>
            <w:r>
              <w:rPr>
                <w:webHidden/>
              </w:rPr>
              <w:t>37</w:t>
            </w:r>
            <w:r>
              <w:rPr>
                <w:webHidden/>
              </w:rPr>
              <w:fldChar w:fldCharType="end"/>
            </w:r>
          </w:hyperlink>
        </w:p>
        <w:p w14:paraId="554AF356" w14:textId="76A13844" w:rsidR="006969F0" w:rsidRDefault="006969F0">
          <w:pPr>
            <w:pStyle w:val="TOC1"/>
            <w:rPr>
              <w:rFonts w:asciiTheme="minorHAnsi" w:eastAsiaTheme="minorEastAsia" w:hAnsiTheme="minorHAnsi" w:cstheme="minorBidi"/>
              <w:b w:val="0"/>
              <w:bCs w:val="0"/>
              <w:lang w:val="en-US"/>
            </w:rPr>
          </w:pPr>
          <w:hyperlink w:anchor="_Toc199279778" w:history="1">
            <w:r w:rsidRPr="009D7021">
              <w:rPr>
                <w:rStyle w:val="Hyperlink"/>
              </w:rPr>
              <w:t>3 ELABORAREA SISTEMULUI</w:t>
            </w:r>
            <w:r>
              <w:rPr>
                <w:webHidden/>
              </w:rPr>
              <w:tab/>
            </w:r>
            <w:r>
              <w:rPr>
                <w:webHidden/>
              </w:rPr>
              <w:fldChar w:fldCharType="begin"/>
            </w:r>
            <w:r>
              <w:rPr>
                <w:webHidden/>
              </w:rPr>
              <w:instrText xml:space="preserve"> PAGEREF _Toc199279778 \h </w:instrText>
            </w:r>
            <w:r>
              <w:rPr>
                <w:webHidden/>
              </w:rPr>
            </w:r>
            <w:r>
              <w:rPr>
                <w:webHidden/>
              </w:rPr>
              <w:fldChar w:fldCharType="separate"/>
            </w:r>
            <w:r>
              <w:rPr>
                <w:webHidden/>
              </w:rPr>
              <w:t>39</w:t>
            </w:r>
            <w:r>
              <w:rPr>
                <w:webHidden/>
              </w:rPr>
              <w:fldChar w:fldCharType="end"/>
            </w:r>
          </w:hyperlink>
        </w:p>
        <w:p w14:paraId="376613AB" w14:textId="1ED5F675" w:rsidR="006969F0" w:rsidRDefault="006969F0">
          <w:pPr>
            <w:pStyle w:val="TOC2"/>
            <w:rPr>
              <w:rFonts w:asciiTheme="minorHAnsi" w:eastAsiaTheme="minorEastAsia" w:hAnsiTheme="minorHAnsi" w:cstheme="minorBidi"/>
              <w:lang w:val="en-US"/>
            </w:rPr>
          </w:pPr>
          <w:hyperlink w:anchor="_Toc199279779" w:history="1">
            <w:r w:rsidRPr="009D7021">
              <w:rPr>
                <w:rStyle w:val="Hyperlink"/>
              </w:rPr>
              <w:t>3.1 Funcționalitatea aplicației</w:t>
            </w:r>
            <w:r>
              <w:rPr>
                <w:webHidden/>
              </w:rPr>
              <w:tab/>
            </w:r>
            <w:r>
              <w:rPr>
                <w:webHidden/>
              </w:rPr>
              <w:fldChar w:fldCharType="begin"/>
            </w:r>
            <w:r>
              <w:rPr>
                <w:webHidden/>
              </w:rPr>
              <w:instrText xml:space="preserve"> PAGEREF _Toc199279779 \h </w:instrText>
            </w:r>
            <w:r>
              <w:rPr>
                <w:webHidden/>
              </w:rPr>
            </w:r>
            <w:r>
              <w:rPr>
                <w:webHidden/>
              </w:rPr>
              <w:fldChar w:fldCharType="separate"/>
            </w:r>
            <w:r>
              <w:rPr>
                <w:webHidden/>
              </w:rPr>
              <w:t>39</w:t>
            </w:r>
            <w:r>
              <w:rPr>
                <w:webHidden/>
              </w:rPr>
              <w:fldChar w:fldCharType="end"/>
            </w:r>
          </w:hyperlink>
        </w:p>
        <w:p w14:paraId="620D5066" w14:textId="0CA40EBC" w:rsidR="006969F0" w:rsidRDefault="006969F0">
          <w:pPr>
            <w:pStyle w:val="TOC2"/>
            <w:rPr>
              <w:rFonts w:asciiTheme="minorHAnsi" w:eastAsiaTheme="minorEastAsia" w:hAnsiTheme="minorHAnsi" w:cstheme="minorBidi"/>
              <w:lang w:val="en-US"/>
            </w:rPr>
          </w:pPr>
          <w:hyperlink w:anchor="_Toc199279780" w:history="1">
            <w:r w:rsidRPr="009D7021">
              <w:rPr>
                <w:rStyle w:val="Hyperlink"/>
              </w:rPr>
              <w:t>3.2 Detecția automată a algoritmului de hashing în HashSentinel</w:t>
            </w:r>
            <w:r>
              <w:rPr>
                <w:webHidden/>
              </w:rPr>
              <w:tab/>
            </w:r>
            <w:r>
              <w:rPr>
                <w:webHidden/>
              </w:rPr>
              <w:fldChar w:fldCharType="begin"/>
            </w:r>
            <w:r>
              <w:rPr>
                <w:webHidden/>
              </w:rPr>
              <w:instrText xml:space="preserve"> PAGEREF _Toc199279780 \h </w:instrText>
            </w:r>
            <w:r>
              <w:rPr>
                <w:webHidden/>
              </w:rPr>
            </w:r>
            <w:r>
              <w:rPr>
                <w:webHidden/>
              </w:rPr>
              <w:fldChar w:fldCharType="separate"/>
            </w:r>
            <w:r>
              <w:rPr>
                <w:webHidden/>
              </w:rPr>
              <w:t>40</w:t>
            </w:r>
            <w:r>
              <w:rPr>
                <w:webHidden/>
              </w:rPr>
              <w:fldChar w:fldCharType="end"/>
            </w:r>
          </w:hyperlink>
        </w:p>
        <w:p w14:paraId="33D24B9F" w14:textId="7F221633" w:rsidR="006969F0" w:rsidRDefault="006969F0">
          <w:pPr>
            <w:pStyle w:val="TOC2"/>
            <w:rPr>
              <w:rFonts w:asciiTheme="minorHAnsi" w:eastAsiaTheme="minorEastAsia" w:hAnsiTheme="minorHAnsi" w:cstheme="minorBidi"/>
              <w:lang w:val="en-US"/>
            </w:rPr>
          </w:pPr>
          <w:hyperlink w:anchor="_Toc199279781" w:history="1">
            <w:r w:rsidRPr="009D7021">
              <w:rPr>
                <w:rStyle w:val="Hyperlink"/>
              </w:rPr>
              <w:t>3.3 Generarea automată de wordlist-uri</w:t>
            </w:r>
            <w:r>
              <w:rPr>
                <w:webHidden/>
              </w:rPr>
              <w:tab/>
            </w:r>
            <w:r>
              <w:rPr>
                <w:webHidden/>
              </w:rPr>
              <w:fldChar w:fldCharType="begin"/>
            </w:r>
            <w:r>
              <w:rPr>
                <w:webHidden/>
              </w:rPr>
              <w:instrText xml:space="preserve"> PAGEREF _Toc199279781 \h </w:instrText>
            </w:r>
            <w:r>
              <w:rPr>
                <w:webHidden/>
              </w:rPr>
            </w:r>
            <w:r>
              <w:rPr>
                <w:webHidden/>
              </w:rPr>
              <w:fldChar w:fldCharType="separate"/>
            </w:r>
            <w:r>
              <w:rPr>
                <w:webHidden/>
              </w:rPr>
              <w:t>41</w:t>
            </w:r>
            <w:r>
              <w:rPr>
                <w:webHidden/>
              </w:rPr>
              <w:fldChar w:fldCharType="end"/>
            </w:r>
          </w:hyperlink>
        </w:p>
        <w:p w14:paraId="25ABE230" w14:textId="306C81CF" w:rsidR="006969F0" w:rsidRDefault="006969F0">
          <w:pPr>
            <w:pStyle w:val="TOC2"/>
            <w:rPr>
              <w:rFonts w:asciiTheme="minorHAnsi" w:eastAsiaTheme="minorEastAsia" w:hAnsiTheme="minorHAnsi" w:cstheme="minorBidi"/>
              <w:lang w:val="en-US"/>
            </w:rPr>
          </w:pPr>
          <w:hyperlink w:anchor="_Toc199279782" w:history="1">
            <w:r w:rsidRPr="009D7021">
              <w:rPr>
                <w:rStyle w:val="Hyperlink"/>
              </w:rPr>
              <w:t>3.4 Arhitectura și optimizarea algoritmilor de spargere hash</w:t>
            </w:r>
            <w:r>
              <w:rPr>
                <w:webHidden/>
              </w:rPr>
              <w:tab/>
            </w:r>
            <w:r>
              <w:rPr>
                <w:webHidden/>
              </w:rPr>
              <w:fldChar w:fldCharType="begin"/>
            </w:r>
            <w:r>
              <w:rPr>
                <w:webHidden/>
              </w:rPr>
              <w:instrText xml:space="preserve"> PAGEREF _Toc199279782 \h </w:instrText>
            </w:r>
            <w:r>
              <w:rPr>
                <w:webHidden/>
              </w:rPr>
            </w:r>
            <w:r>
              <w:rPr>
                <w:webHidden/>
              </w:rPr>
              <w:fldChar w:fldCharType="separate"/>
            </w:r>
            <w:r>
              <w:rPr>
                <w:webHidden/>
              </w:rPr>
              <w:t>43</w:t>
            </w:r>
            <w:r>
              <w:rPr>
                <w:webHidden/>
              </w:rPr>
              <w:fldChar w:fldCharType="end"/>
            </w:r>
          </w:hyperlink>
        </w:p>
        <w:p w14:paraId="4E111398" w14:textId="21F153F0" w:rsidR="006969F0" w:rsidRDefault="006969F0">
          <w:pPr>
            <w:pStyle w:val="TOC2"/>
            <w:rPr>
              <w:rFonts w:asciiTheme="minorHAnsi" w:eastAsiaTheme="minorEastAsia" w:hAnsiTheme="minorHAnsi" w:cstheme="minorBidi"/>
              <w:lang w:val="en-US"/>
            </w:rPr>
          </w:pPr>
          <w:hyperlink w:anchor="_Toc199279783" w:history="1">
            <w:r w:rsidRPr="009D7021">
              <w:rPr>
                <w:rStyle w:val="Hyperlink"/>
              </w:rPr>
              <w:t>3.5 Mecanismul de control al sesiunii de cracking</w:t>
            </w:r>
            <w:r>
              <w:rPr>
                <w:webHidden/>
              </w:rPr>
              <w:tab/>
            </w:r>
            <w:r>
              <w:rPr>
                <w:webHidden/>
              </w:rPr>
              <w:fldChar w:fldCharType="begin"/>
            </w:r>
            <w:r>
              <w:rPr>
                <w:webHidden/>
              </w:rPr>
              <w:instrText xml:space="preserve"> PAGEREF _Toc199279783 \h </w:instrText>
            </w:r>
            <w:r>
              <w:rPr>
                <w:webHidden/>
              </w:rPr>
            </w:r>
            <w:r>
              <w:rPr>
                <w:webHidden/>
              </w:rPr>
              <w:fldChar w:fldCharType="separate"/>
            </w:r>
            <w:r>
              <w:rPr>
                <w:webHidden/>
              </w:rPr>
              <w:t>44</w:t>
            </w:r>
            <w:r>
              <w:rPr>
                <w:webHidden/>
              </w:rPr>
              <w:fldChar w:fldCharType="end"/>
            </w:r>
          </w:hyperlink>
        </w:p>
        <w:p w14:paraId="002984FD" w14:textId="6A7AAE69" w:rsidR="006969F0" w:rsidRDefault="006969F0">
          <w:pPr>
            <w:pStyle w:val="TOC2"/>
            <w:rPr>
              <w:rFonts w:asciiTheme="minorHAnsi" w:eastAsiaTheme="minorEastAsia" w:hAnsiTheme="minorHAnsi" w:cstheme="minorBidi"/>
              <w:lang w:val="en-US"/>
            </w:rPr>
          </w:pPr>
          <w:hyperlink w:anchor="_Toc199279784" w:history="1">
            <w:r w:rsidRPr="009D7021">
              <w:rPr>
                <w:rStyle w:val="Hyperlink"/>
              </w:rPr>
              <w:t>3.6 Generarea raportului</w:t>
            </w:r>
            <w:r>
              <w:rPr>
                <w:webHidden/>
              </w:rPr>
              <w:tab/>
            </w:r>
            <w:r>
              <w:rPr>
                <w:webHidden/>
              </w:rPr>
              <w:fldChar w:fldCharType="begin"/>
            </w:r>
            <w:r>
              <w:rPr>
                <w:webHidden/>
              </w:rPr>
              <w:instrText xml:space="preserve"> PAGEREF _Toc199279784 \h </w:instrText>
            </w:r>
            <w:r>
              <w:rPr>
                <w:webHidden/>
              </w:rPr>
            </w:r>
            <w:r>
              <w:rPr>
                <w:webHidden/>
              </w:rPr>
              <w:fldChar w:fldCharType="separate"/>
            </w:r>
            <w:r>
              <w:rPr>
                <w:webHidden/>
              </w:rPr>
              <w:t>46</w:t>
            </w:r>
            <w:r>
              <w:rPr>
                <w:webHidden/>
              </w:rPr>
              <w:fldChar w:fldCharType="end"/>
            </w:r>
          </w:hyperlink>
        </w:p>
        <w:p w14:paraId="53DF9E6C" w14:textId="2F795216" w:rsidR="006969F0" w:rsidRDefault="006969F0">
          <w:pPr>
            <w:pStyle w:val="TOC2"/>
            <w:rPr>
              <w:rFonts w:asciiTheme="minorHAnsi" w:eastAsiaTheme="minorEastAsia" w:hAnsiTheme="minorHAnsi" w:cstheme="minorBidi"/>
              <w:lang w:val="en-US"/>
            </w:rPr>
          </w:pPr>
          <w:hyperlink w:anchor="_Toc199279785" w:history="1">
            <w:r w:rsidRPr="009D7021">
              <w:rPr>
                <w:rStyle w:val="Hyperlink"/>
              </w:rPr>
              <w:t>3.7 Testarea componentelor aplicției</w:t>
            </w:r>
            <w:r>
              <w:rPr>
                <w:webHidden/>
              </w:rPr>
              <w:tab/>
            </w:r>
            <w:r>
              <w:rPr>
                <w:webHidden/>
              </w:rPr>
              <w:fldChar w:fldCharType="begin"/>
            </w:r>
            <w:r>
              <w:rPr>
                <w:webHidden/>
              </w:rPr>
              <w:instrText xml:space="preserve"> PAGEREF _Toc199279785 \h </w:instrText>
            </w:r>
            <w:r>
              <w:rPr>
                <w:webHidden/>
              </w:rPr>
            </w:r>
            <w:r>
              <w:rPr>
                <w:webHidden/>
              </w:rPr>
              <w:fldChar w:fldCharType="separate"/>
            </w:r>
            <w:r>
              <w:rPr>
                <w:webHidden/>
              </w:rPr>
              <w:t>47</w:t>
            </w:r>
            <w:r>
              <w:rPr>
                <w:webHidden/>
              </w:rPr>
              <w:fldChar w:fldCharType="end"/>
            </w:r>
          </w:hyperlink>
        </w:p>
        <w:p w14:paraId="44CD7E23" w14:textId="539A9FA7" w:rsidR="006969F0" w:rsidRDefault="006969F0">
          <w:pPr>
            <w:pStyle w:val="TOC1"/>
            <w:rPr>
              <w:rFonts w:asciiTheme="minorHAnsi" w:eastAsiaTheme="minorEastAsia" w:hAnsiTheme="minorHAnsi" w:cstheme="minorBidi"/>
              <w:b w:val="0"/>
              <w:bCs w:val="0"/>
              <w:lang w:val="en-US"/>
            </w:rPr>
          </w:pPr>
          <w:hyperlink w:anchor="_Toc199279786" w:history="1">
            <w:r w:rsidRPr="009D7021">
              <w:rPr>
                <w:rStyle w:val="Hyperlink"/>
              </w:rPr>
              <w:t>4 DOCUMENTAREA SISTEMULUI</w:t>
            </w:r>
            <w:r>
              <w:rPr>
                <w:webHidden/>
              </w:rPr>
              <w:tab/>
            </w:r>
            <w:r>
              <w:rPr>
                <w:webHidden/>
              </w:rPr>
              <w:fldChar w:fldCharType="begin"/>
            </w:r>
            <w:r>
              <w:rPr>
                <w:webHidden/>
              </w:rPr>
              <w:instrText xml:space="preserve"> PAGEREF _Toc199279786 \h </w:instrText>
            </w:r>
            <w:r>
              <w:rPr>
                <w:webHidden/>
              </w:rPr>
            </w:r>
            <w:r>
              <w:rPr>
                <w:webHidden/>
              </w:rPr>
              <w:fldChar w:fldCharType="separate"/>
            </w:r>
            <w:r>
              <w:rPr>
                <w:webHidden/>
              </w:rPr>
              <w:t>50</w:t>
            </w:r>
            <w:r>
              <w:rPr>
                <w:webHidden/>
              </w:rPr>
              <w:fldChar w:fldCharType="end"/>
            </w:r>
          </w:hyperlink>
        </w:p>
        <w:p w14:paraId="1A6CD1F8" w14:textId="2BA4ECC7" w:rsidR="006969F0" w:rsidRDefault="006969F0">
          <w:pPr>
            <w:pStyle w:val="TOC2"/>
            <w:rPr>
              <w:rFonts w:asciiTheme="minorHAnsi" w:eastAsiaTheme="minorEastAsia" w:hAnsiTheme="minorHAnsi" w:cstheme="minorBidi"/>
              <w:lang w:val="en-US"/>
            </w:rPr>
          </w:pPr>
          <w:hyperlink w:anchor="_Toc199279787" w:history="1">
            <w:r w:rsidRPr="009D7021">
              <w:rPr>
                <w:rStyle w:val="Hyperlink"/>
              </w:rPr>
              <w:t>4.1 Interfața HashSentinel configurarea parametrilor de execuție</w:t>
            </w:r>
            <w:r>
              <w:rPr>
                <w:webHidden/>
              </w:rPr>
              <w:tab/>
            </w:r>
            <w:r>
              <w:rPr>
                <w:webHidden/>
              </w:rPr>
              <w:fldChar w:fldCharType="begin"/>
            </w:r>
            <w:r>
              <w:rPr>
                <w:webHidden/>
              </w:rPr>
              <w:instrText xml:space="preserve"> PAGEREF _Toc199279787 \h </w:instrText>
            </w:r>
            <w:r>
              <w:rPr>
                <w:webHidden/>
              </w:rPr>
            </w:r>
            <w:r>
              <w:rPr>
                <w:webHidden/>
              </w:rPr>
              <w:fldChar w:fldCharType="separate"/>
            </w:r>
            <w:r>
              <w:rPr>
                <w:webHidden/>
              </w:rPr>
              <w:t>50</w:t>
            </w:r>
            <w:r>
              <w:rPr>
                <w:webHidden/>
              </w:rPr>
              <w:fldChar w:fldCharType="end"/>
            </w:r>
          </w:hyperlink>
        </w:p>
        <w:p w14:paraId="5BBFD4FC" w14:textId="0CA693EA" w:rsidR="006969F0" w:rsidRDefault="006969F0">
          <w:pPr>
            <w:pStyle w:val="TOC2"/>
            <w:rPr>
              <w:rFonts w:asciiTheme="minorHAnsi" w:eastAsiaTheme="minorEastAsia" w:hAnsiTheme="minorHAnsi" w:cstheme="minorBidi"/>
              <w:lang w:val="en-US"/>
            </w:rPr>
          </w:pPr>
          <w:hyperlink w:anchor="_Toc199279788" w:history="1">
            <w:r w:rsidRPr="009D7021">
              <w:rPr>
                <w:rStyle w:val="Hyperlink"/>
              </w:rPr>
              <w:t>4.2 Estimarea costurilor proiectului</w:t>
            </w:r>
            <w:r>
              <w:rPr>
                <w:webHidden/>
              </w:rPr>
              <w:tab/>
            </w:r>
            <w:r>
              <w:rPr>
                <w:webHidden/>
              </w:rPr>
              <w:fldChar w:fldCharType="begin"/>
            </w:r>
            <w:r>
              <w:rPr>
                <w:webHidden/>
              </w:rPr>
              <w:instrText xml:space="preserve"> PAGEREF _Toc199279788 \h </w:instrText>
            </w:r>
            <w:r>
              <w:rPr>
                <w:webHidden/>
              </w:rPr>
            </w:r>
            <w:r>
              <w:rPr>
                <w:webHidden/>
              </w:rPr>
              <w:fldChar w:fldCharType="separate"/>
            </w:r>
            <w:r>
              <w:rPr>
                <w:webHidden/>
              </w:rPr>
              <w:t>56</w:t>
            </w:r>
            <w:r>
              <w:rPr>
                <w:webHidden/>
              </w:rPr>
              <w:fldChar w:fldCharType="end"/>
            </w:r>
          </w:hyperlink>
        </w:p>
        <w:p w14:paraId="695AA2BB" w14:textId="5657EF4C" w:rsidR="006969F0" w:rsidRDefault="006969F0">
          <w:pPr>
            <w:pStyle w:val="TOC1"/>
            <w:rPr>
              <w:rFonts w:asciiTheme="minorHAnsi" w:eastAsiaTheme="minorEastAsia" w:hAnsiTheme="minorHAnsi" w:cstheme="minorBidi"/>
              <w:b w:val="0"/>
              <w:bCs w:val="0"/>
              <w:lang w:val="en-US"/>
            </w:rPr>
          </w:pPr>
          <w:hyperlink w:anchor="_Toc199279789" w:history="1">
            <w:r w:rsidRPr="009D7021">
              <w:rPr>
                <w:rStyle w:val="Hyperlink"/>
              </w:rPr>
              <w:t>CONCLUZII</w:t>
            </w:r>
            <w:r>
              <w:rPr>
                <w:webHidden/>
              </w:rPr>
              <w:tab/>
            </w:r>
            <w:r>
              <w:rPr>
                <w:webHidden/>
              </w:rPr>
              <w:fldChar w:fldCharType="begin"/>
            </w:r>
            <w:r>
              <w:rPr>
                <w:webHidden/>
              </w:rPr>
              <w:instrText xml:space="preserve"> PAGEREF _Toc199279789 \h </w:instrText>
            </w:r>
            <w:r>
              <w:rPr>
                <w:webHidden/>
              </w:rPr>
            </w:r>
            <w:r>
              <w:rPr>
                <w:webHidden/>
              </w:rPr>
              <w:fldChar w:fldCharType="separate"/>
            </w:r>
            <w:r>
              <w:rPr>
                <w:webHidden/>
              </w:rPr>
              <w:t>59</w:t>
            </w:r>
            <w:r>
              <w:rPr>
                <w:webHidden/>
              </w:rPr>
              <w:fldChar w:fldCharType="end"/>
            </w:r>
          </w:hyperlink>
        </w:p>
        <w:p w14:paraId="5521E24F" w14:textId="5C426AE2" w:rsidR="006969F0" w:rsidRDefault="006969F0">
          <w:pPr>
            <w:pStyle w:val="TOC1"/>
            <w:rPr>
              <w:rFonts w:asciiTheme="minorHAnsi" w:eastAsiaTheme="minorEastAsia" w:hAnsiTheme="minorHAnsi" w:cstheme="minorBidi"/>
              <w:b w:val="0"/>
              <w:bCs w:val="0"/>
              <w:lang w:val="en-US"/>
            </w:rPr>
          </w:pPr>
          <w:hyperlink w:anchor="_Toc199279790" w:history="1">
            <w:r w:rsidRPr="009D7021">
              <w:rPr>
                <w:rStyle w:val="Hyperlink"/>
              </w:rPr>
              <w:t>BIBLIOGRAFIE</w:t>
            </w:r>
            <w:r>
              <w:rPr>
                <w:webHidden/>
              </w:rPr>
              <w:tab/>
            </w:r>
            <w:r>
              <w:rPr>
                <w:webHidden/>
              </w:rPr>
              <w:fldChar w:fldCharType="begin"/>
            </w:r>
            <w:r>
              <w:rPr>
                <w:webHidden/>
              </w:rPr>
              <w:instrText xml:space="preserve"> PAGEREF _Toc199279790 \h </w:instrText>
            </w:r>
            <w:r>
              <w:rPr>
                <w:webHidden/>
              </w:rPr>
            </w:r>
            <w:r>
              <w:rPr>
                <w:webHidden/>
              </w:rPr>
              <w:fldChar w:fldCharType="separate"/>
            </w:r>
            <w:r>
              <w:rPr>
                <w:webHidden/>
              </w:rPr>
              <w:t>60</w:t>
            </w:r>
            <w:r>
              <w:rPr>
                <w:webHidden/>
              </w:rPr>
              <w:fldChar w:fldCharType="end"/>
            </w:r>
          </w:hyperlink>
        </w:p>
        <w:p w14:paraId="0FF3CCA4" w14:textId="3314C291" w:rsidR="006969F0" w:rsidRDefault="006969F0">
          <w:pPr>
            <w:pStyle w:val="TOC1"/>
            <w:rPr>
              <w:rFonts w:asciiTheme="minorHAnsi" w:eastAsiaTheme="minorEastAsia" w:hAnsiTheme="minorHAnsi" w:cstheme="minorBidi"/>
              <w:b w:val="0"/>
              <w:bCs w:val="0"/>
              <w:lang w:val="en-US"/>
            </w:rPr>
          </w:pPr>
          <w:hyperlink w:anchor="_Toc199279791" w:history="1">
            <w:r w:rsidRPr="009D7021">
              <w:rPr>
                <w:rStyle w:val="Hyperlink"/>
              </w:rPr>
              <w:t>Anexa A Identificarea Hash-urilor</w:t>
            </w:r>
            <w:r>
              <w:rPr>
                <w:webHidden/>
              </w:rPr>
              <w:tab/>
            </w:r>
            <w:r>
              <w:rPr>
                <w:webHidden/>
              </w:rPr>
              <w:fldChar w:fldCharType="begin"/>
            </w:r>
            <w:r>
              <w:rPr>
                <w:webHidden/>
              </w:rPr>
              <w:instrText xml:space="preserve"> PAGEREF _Toc199279791 \h </w:instrText>
            </w:r>
            <w:r>
              <w:rPr>
                <w:webHidden/>
              </w:rPr>
            </w:r>
            <w:r>
              <w:rPr>
                <w:webHidden/>
              </w:rPr>
              <w:fldChar w:fldCharType="separate"/>
            </w:r>
            <w:r>
              <w:rPr>
                <w:webHidden/>
              </w:rPr>
              <w:t>61</w:t>
            </w:r>
            <w:r>
              <w:rPr>
                <w:webHidden/>
              </w:rPr>
              <w:fldChar w:fldCharType="end"/>
            </w:r>
          </w:hyperlink>
        </w:p>
        <w:p w14:paraId="16FE5E30" w14:textId="7BF9A7B2" w:rsidR="006969F0" w:rsidRDefault="006969F0">
          <w:pPr>
            <w:pStyle w:val="TOC1"/>
            <w:rPr>
              <w:rFonts w:asciiTheme="minorHAnsi" w:eastAsiaTheme="minorEastAsia" w:hAnsiTheme="minorHAnsi" w:cstheme="minorBidi"/>
              <w:b w:val="0"/>
              <w:bCs w:val="0"/>
              <w:lang w:val="en-US"/>
            </w:rPr>
          </w:pPr>
          <w:hyperlink w:anchor="_Toc199279792" w:history="1">
            <w:r w:rsidRPr="009D7021">
              <w:rPr>
                <w:rStyle w:val="Hyperlink"/>
              </w:rPr>
              <w:t>Anexa B Datele raportului</w:t>
            </w:r>
            <w:r>
              <w:rPr>
                <w:webHidden/>
              </w:rPr>
              <w:tab/>
            </w:r>
            <w:r>
              <w:rPr>
                <w:webHidden/>
              </w:rPr>
              <w:fldChar w:fldCharType="begin"/>
            </w:r>
            <w:r>
              <w:rPr>
                <w:webHidden/>
              </w:rPr>
              <w:instrText xml:space="preserve"> PAGEREF _Toc199279792 \h </w:instrText>
            </w:r>
            <w:r>
              <w:rPr>
                <w:webHidden/>
              </w:rPr>
            </w:r>
            <w:r>
              <w:rPr>
                <w:webHidden/>
              </w:rPr>
              <w:fldChar w:fldCharType="separate"/>
            </w:r>
            <w:r>
              <w:rPr>
                <w:webHidden/>
              </w:rPr>
              <w:t>62</w:t>
            </w:r>
            <w:r>
              <w:rPr>
                <w:webHidden/>
              </w:rPr>
              <w:fldChar w:fldCharType="end"/>
            </w:r>
          </w:hyperlink>
        </w:p>
        <w:p w14:paraId="2D972A61" w14:textId="37700A2A" w:rsidR="00CD6BB1" w:rsidRDefault="009D5272" w:rsidP="00B54DB3">
          <w:pPr>
            <w:keepNext/>
            <w:keepLines/>
            <w:widowControl w:val="0"/>
            <w:spacing w:before="60" w:after="0" w:line="240" w:lineRule="auto"/>
            <w:contextualSpacing/>
            <w:mirrorIndents/>
            <w:jc w:val="left"/>
            <w:sectPr w:rsidR="00CD6BB1" w:rsidSect="00CD6BB1">
              <w:footerReference w:type="default" r:id="rId17"/>
              <w:pgSz w:w="12240" w:h="15840"/>
              <w:pgMar w:top="1134" w:right="567" w:bottom="1134" w:left="1134" w:header="720" w:footer="720" w:gutter="0"/>
              <w:cols w:space="720"/>
              <w:titlePg/>
              <w:docGrid w:linePitch="360"/>
            </w:sectPr>
          </w:pPr>
          <w:r w:rsidRPr="009D5272">
            <w:rPr>
              <w:rFonts w:cs="Times New Roman"/>
              <w:b/>
              <w:bCs/>
              <w:i/>
              <w:iCs/>
              <w:szCs w:val="24"/>
            </w:rPr>
            <w:fldChar w:fldCharType="end"/>
          </w:r>
        </w:p>
      </w:sdtContent>
    </w:sdt>
    <w:p w14:paraId="2FCEA080" w14:textId="1F84042E" w:rsidR="00FE35EF" w:rsidRPr="008B64BB" w:rsidRDefault="00881B1B" w:rsidP="00EA50D4">
      <w:pPr>
        <w:pStyle w:val="Heading1"/>
        <w:keepNext w:val="0"/>
        <w:keepLines w:val="0"/>
        <w:widowControl w:val="0"/>
        <w:ind w:right="-846"/>
        <w:contextualSpacing/>
        <w:jc w:val="center"/>
      </w:pPr>
      <w:bookmarkStart w:id="3" w:name="_Toc199279762"/>
      <w:r w:rsidRPr="008B64BB">
        <w:lastRenderedPageBreak/>
        <w:t>INTRODUCERE</w:t>
      </w:r>
      <w:bookmarkEnd w:id="3"/>
    </w:p>
    <w:p w14:paraId="6EB4F149" w14:textId="75C42F8F" w:rsidR="0062417B" w:rsidRPr="008B64BB" w:rsidRDefault="00507882" w:rsidP="001618D1">
      <w:pPr>
        <w:widowControl w:val="0"/>
        <w:ind w:right="49" w:firstLine="720"/>
        <w:contextualSpacing/>
      </w:pPr>
      <w:r w:rsidRPr="008B64BB">
        <w:t>În</w:t>
      </w:r>
      <w:r w:rsidR="00D96148" w:rsidRPr="008B64BB">
        <w:t xml:space="preserve"> perioada curentă </w:t>
      </w:r>
      <w:r w:rsidRPr="008B64BB">
        <w:t>în care securitatea datelor este o preocupare majoră, strategiile de securizare a informațiilor și de recunoaștere a vulnerabilităților</w:t>
      </w:r>
      <w:r w:rsidR="00E61CFF">
        <w:t xml:space="preserve"> este impoortantă</w:t>
      </w:r>
      <w:r w:rsidRPr="008B64BB">
        <w:t xml:space="preserve"> pentru securitatea clienților și a organizațiilor. Odată cu dezvoltarea tehnologică atacurile cibernetice devin din ce în ce mai frecvente și periculoase, iar strategiile de asigurare necesită o îmbunătățire constantă. Printre </w:t>
      </w:r>
      <w:r w:rsidR="0062417B" w:rsidRPr="008B64BB">
        <w:t xml:space="preserve">tehnicile </w:t>
      </w:r>
      <w:r w:rsidRPr="008B64BB">
        <w:t>utilizate în securitatea cibernetică</w:t>
      </w:r>
      <w:r w:rsidR="0062417B" w:rsidRPr="008B64BB">
        <w:t xml:space="preserve"> cea de brute force este </w:t>
      </w:r>
      <w:r w:rsidRPr="008B64BB">
        <w:t>utilizat</w:t>
      </w:r>
      <w:r w:rsidR="0062417B" w:rsidRPr="008B64BB">
        <w:t>ă</w:t>
      </w:r>
      <w:r w:rsidRPr="008B64BB">
        <w:t xml:space="preserve"> atât în scopuri de protecție, cât și pentru testarea și analizarea vulnerabilităților din cadrele de date.</w:t>
      </w:r>
    </w:p>
    <w:p w14:paraId="08FC0955" w14:textId="48F0089C" w:rsidR="00F2141F" w:rsidRPr="008B64BB" w:rsidRDefault="00507882" w:rsidP="001618D1">
      <w:pPr>
        <w:widowControl w:val="0"/>
        <w:ind w:right="49" w:firstLine="720"/>
        <w:contextualSpacing/>
      </w:pPr>
      <w:r w:rsidRPr="008B64BB">
        <w:t xml:space="preserve">Această </w:t>
      </w:r>
      <w:r w:rsidR="0062417B" w:rsidRPr="008B64BB">
        <w:t xml:space="preserve">teză </w:t>
      </w:r>
      <w:r w:rsidRPr="008B64BB">
        <w:t xml:space="preserve">vizează investigarea în detaliu a procedurilor de </w:t>
      </w:r>
      <w:r w:rsidR="0062417B" w:rsidRPr="008B64BB">
        <w:t>brute force</w:t>
      </w:r>
      <w:r w:rsidRPr="008B64BB">
        <w:t xml:space="preserve"> legate de spargerea hash-urilor, analizând viabilitatea și adecvarea acestor</w:t>
      </w:r>
      <w:r w:rsidR="0062417B" w:rsidRPr="008B64BB">
        <w:t xml:space="preserve"> algoritmi</w:t>
      </w:r>
      <w:r w:rsidRPr="008B64BB">
        <w:t xml:space="preserve"> în scenarii diferite. </w:t>
      </w:r>
      <w:r w:rsidR="0062417B" w:rsidRPr="008B64BB">
        <w:t xml:space="preserve">Hash-urile sunt o </w:t>
      </w:r>
      <w:r w:rsidR="00E61CFF">
        <w:t xml:space="preserve">metodă </w:t>
      </w:r>
      <w:r w:rsidR="0062417B" w:rsidRPr="008B64BB">
        <w:t>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8B64BB">
        <w:t xml:space="preserve"> </w:t>
      </w:r>
      <w:r w:rsidR="00F2141F" w:rsidRPr="008B64BB">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7EDBEB04" w14:textId="7E38574C" w:rsidR="00AB55AC" w:rsidRDefault="00F2141F" w:rsidP="00924C41">
      <w:pPr>
        <w:widowControl w:val="0"/>
        <w:ind w:right="49" w:firstLine="720"/>
        <w:contextualSpacing/>
        <w:sectPr w:rsidR="00AB55AC" w:rsidSect="00CD6BB1">
          <w:footerReference w:type="default" r:id="rId18"/>
          <w:pgSz w:w="12240" w:h="15840"/>
          <w:pgMar w:top="1134" w:right="567" w:bottom="1134" w:left="1134" w:header="720" w:footer="720" w:gutter="0"/>
          <w:pgNumType w:start="13"/>
          <w:cols w:space="720"/>
          <w:docGrid w:linePitch="360"/>
        </w:sectPr>
      </w:pPr>
      <w:r w:rsidRPr="008B64BB">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8B64BB">
        <w:t xml:space="preserve"> aplicațiile</w:t>
      </w:r>
      <w:r w:rsidRPr="008B64BB">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07149B5A" w14:textId="5279F6DE" w:rsidR="00851A0F" w:rsidRPr="008B64BB" w:rsidRDefault="001B0465" w:rsidP="009D5272">
      <w:pPr>
        <w:pStyle w:val="Heading1"/>
        <w:keepNext w:val="0"/>
        <w:keepLines w:val="0"/>
        <w:widowControl w:val="0"/>
        <w:ind w:right="-846"/>
        <w:contextualSpacing/>
      </w:pPr>
      <w:bookmarkStart w:id="4" w:name="_Toc199279763"/>
      <w:r w:rsidRPr="008B64BB">
        <w:lastRenderedPageBreak/>
        <w:t xml:space="preserve">1 </w:t>
      </w:r>
      <w:r w:rsidR="00851A0F" w:rsidRPr="008B64BB">
        <w:t>ANALIZA ȘI DEFINIREA DOMENIULUI DE STUDIU</w:t>
      </w:r>
      <w:bookmarkEnd w:id="4"/>
    </w:p>
    <w:p w14:paraId="28443A9B" w14:textId="6373B7BD" w:rsidR="00AB60D9" w:rsidRPr="008B64BB" w:rsidRDefault="00AF1E61" w:rsidP="001618D1">
      <w:pPr>
        <w:widowControl w:val="0"/>
        <w:ind w:right="49" w:firstLine="720"/>
        <w:contextualSpacing/>
      </w:pPr>
      <w:r w:rsidRPr="008B64BB">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8B64BB" w:rsidRDefault="00AF1E61" w:rsidP="001618D1">
      <w:pPr>
        <w:widowControl w:val="0"/>
        <w:ind w:right="49" w:firstLine="720"/>
        <w:contextualSpacing/>
      </w:pPr>
      <w:r w:rsidRPr="008B64BB">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8B64BB">
        <w:fldChar w:fldCharType="begin"/>
      </w:r>
      <w:r w:rsidR="00AB0890" w:rsidRPr="008B64BB">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8B64BB">
        <w:fldChar w:fldCharType="separate"/>
      </w:r>
      <w:r w:rsidR="003C794F" w:rsidRPr="008B64BB">
        <w:rPr>
          <w:rFonts w:cs="Times New Roman"/>
        </w:rPr>
        <w:t>[1]</w:t>
      </w:r>
      <w:r w:rsidR="00AB0890" w:rsidRPr="008B64BB">
        <w:fldChar w:fldCharType="end"/>
      </w:r>
    </w:p>
    <w:p w14:paraId="4D397A44" w14:textId="77777777" w:rsidR="007365F5" w:rsidRPr="008B64BB" w:rsidRDefault="007365F5" w:rsidP="001618D1">
      <w:pPr>
        <w:widowControl w:val="0"/>
        <w:ind w:right="-846"/>
        <w:contextualSpacing/>
      </w:pPr>
      <w:r w:rsidRPr="008B64BB">
        <w:t>Pentru a obține un nivel ridicat de securitate, hashing-ul se bazează pe trei componente esențiale:</w:t>
      </w:r>
    </w:p>
    <w:p w14:paraId="31146F0D" w14:textId="77777777" w:rsidR="007365F5" w:rsidRPr="008B64BB" w:rsidRDefault="007365F5" w:rsidP="001618D1">
      <w:pPr>
        <w:widowControl w:val="0"/>
        <w:numPr>
          <w:ilvl w:val="0"/>
          <w:numId w:val="14"/>
        </w:numPr>
        <w:ind w:right="-846"/>
        <w:contextualSpacing/>
      </w:pPr>
      <w:r w:rsidRPr="008B64BB">
        <w:t>Cheia de intrare (input key) – datele originale care urmează să fie procesate.</w:t>
      </w:r>
    </w:p>
    <w:p w14:paraId="77F51239" w14:textId="77777777" w:rsidR="007365F5" w:rsidRPr="008B64BB" w:rsidRDefault="007365F5" w:rsidP="001618D1">
      <w:pPr>
        <w:widowControl w:val="0"/>
        <w:numPr>
          <w:ilvl w:val="0"/>
          <w:numId w:val="14"/>
        </w:numPr>
        <w:ind w:right="-846"/>
        <w:contextualSpacing/>
      </w:pPr>
      <w:r w:rsidRPr="008B64BB">
        <w:t>Funcția hash – algoritmul matematic care convertește datele într-o valoare unică.</w:t>
      </w:r>
    </w:p>
    <w:p w14:paraId="0FC90002" w14:textId="77777777" w:rsidR="007365F5" w:rsidRPr="008B64BB" w:rsidRDefault="007365F5" w:rsidP="001618D1">
      <w:pPr>
        <w:widowControl w:val="0"/>
        <w:numPr>
          <w:ilvl w:val="0"/>
          <w:numId w:val="14"/>
        </w:numPr>
        <w:ind w:right="49"/>
        <w:contextualSpacing/>
      </w:pPr>
      <w:r w:rsidRPr="008B64BB">
        <w:t>Tabela de hash (hash table) – structură de date care stochează valorile hash pentru referință și căutare rapidă.</w:t>
      </w:r>
    </w:p>
    <w:p w14:paraId="581DD06D" w14:textId="0AD1D23F" w:rsidR="003C794F" w:rsidRPr="008B64BB" w:rsidRDefault="00DB61A9" w:rsidP="001618D1">
      <w:pPr>
        <w:widowControl w:val="0"/>
        <w:ind w:right="49" w:firstLine="720"/>
        <w:contextualSpacing/>
      </w:pPr>
      <w:r w:rsidRPr="008B64BB">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8B64BB">
        <w:fldChar w:fldCharType="begin"/>
      </w:r>
      <w:r w:rsidRPr="008B64BB">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8B64BB">
        <w:fldChar w:fldCharType="separate"/>
      </w:r>
      <w:r w:rsidR="003C794F" w:rsidRPr="008B64BB">
        <w:rPr>
          <w:rFonts w:cs="Times New Roman"/>
        </w:rPr>
        <w:t>[1]</w:t>
      </w:r>
      <w:r w:rsidRPr="008B64BB">
        <w:fldChar w:fldCharType="end"/>
      </w:r>
    </w:p>
    <w:p w14:paraId="2D9CF484" w14:textId="5E4DE441" w:rsidR="001302EB" w:rsidRPr="008B64BB" w:rsidRDefault="001302EB" w:rsidP="001618D1">
      <w:pPr>
        <w:widowControl w:val="0"/>
        <w:ind w:right="49" w:firstLine="720"/>
        <w:contextualSpacing/>
      </w:pPr>
      <w:r w:rsidRPr="008B64BB">
        <w:t xml:space="preserve">Una dintre cele mai mari provocări este coliziunea – situația în care două valori de intrare diferite generează același hash. Pentru a minimiza acest risc, algoritmii moderni, cum ar fi </w:t>
      </w:r>
      <w:r w:rsidRPr="008B64BB">
        <w:rPr>
          <w:bCs/>
        </w:rPr>
        <w:t>SHA-256 și SHA-3</w:t>
      </w:r>
      <w:r w:rsidRPr="008B64BB">
        <w:t>, sunt proiectați pentru a reduce probabilitatea acestor coliziuni</w:t>
      </w:r>
      <w:r w:rsidR="003C794F" w:rsidRPr="008B64BB">
        <w:t xml:space="preserve">. </w:t>
      </w:r>
      <w:r w:rsidR="003C794F" w:rsidRPr="008B64BB">
        <w:fldChar w:fldCharType="begin"/>
      </w:r>
      <w:r w:rsidR="003C794F" w:rsidRPr="008B64BB">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8B64BB">
        <w:fldChar w:fldCharType="separate"/>
      </w:r>
      <w:r w:rsidR="003C794F" w:rsidRPr="008B64BB">
        <w:rPr>
          <w:rFonts w:cs="Times New Roman"/>
        </w:rPr>
        <w:t>[2]</w:t>
      </w:r>
      <w:r w:rsidR="003C794F" w:rsidRPr="008B64BB">
        <w:fldChar w:fldCharType="end"/>
      </w:r>
      <w:r w:rsidR="003C794F" w:rsidRPr="008B64BB">
        <w:t xml:space="preserve"> Ei folosesc diferse metode care minimizează probabilitatea </w:t>
      </w:r>
      <w:r w:rsidR="00E9582C" w:rsidRPr="008B64BB">
        <w:t xml:space="preserve">întâlnirii </w:t>
      </w:r>
      <w:r w:rsidR="003C794F" w:rsidRPr="008B64BB">
        <w:t>acestui eveniment:</w:t>
      </w:r>
    </w:p>
    <w:p w14:paraId="798BC105" w14:textId="6BACFA4E" w:rsidR="00E9582C" w:rsidRPr="008B64BB" w:rsidRDefault="00E9582C" w:rsidP="001618D1">
      <w:pPr>
        <w:pStyle w:val="ListParagraph"/>
        <w:widowControl w:val="0"/>
        <w:numPr>
          <w:ilvl w:val="0"/>
          <w:numId w:val="13"/>
        </w:numPr>
        <w:ind w:right="49"/>
      </w:pPr>
      <w:r w:rsidRPr="008B64BB">
        <w:t>Folosirea</w:t>
      </w:r>
      <w:r w:rsidR="00733BA2" w:rsidRPr="008B64BB">
        <w:t xml:space="preserve"> sării</w:t>
      </w:r>
      <w:r w:rsidRPr="008B64BB">
        <w:t xml:space="preserve"> (Salting) - adăugarea unui șir aleatoriu la final înainte de face operațiunea de hash pentru a preveni coliziunile și atacurile de tip ”rainbow table”.</w:t>
      </w:r>
    </w:p>
    <w:p w14:paraId="05B28682" w14:textId="71FCC48A" w:rsidR="00DB61A9" w:rsidRDefault="00E9582C" w:rsidP="001618D1">
      <w:pPr>
        <w:pStyle w:val="ListParagraph"/>
        <w:widowControl w:val="0"/>
        <w:numPr>
          <w:ilvl w:val="0"/>
          <w:numId w:val="13"/>
        </w:numPr>
        <w:ind w:right="49"/>
      </w:pPr>
      <w:r w:rsidRPr="008B64BB">
        <w:t>Hashing iterativ (Key stretching) - aplicarea repetată a funcției de hash crește securitatea și reduce coliziunile în cazul parolelor.</w:t>
      </w:r>
    </w:p>
    <w:p w14:paraId="4E09125A" w14:textId="77777777" w:rsidR="001C5270" w:rsidRPr="008B64BB" w:rsidRDefault="001C5270" w:rsidP="001C5270">
      <w:pPr>
        <w:pStyle w:val="ListParagraph"/>
        <w:widowControl w:val="0"/>
        <w:ind w:right="49"/>
      </w:pPr>
    </w:p>
    <w:p w14:paraId="1C2AA88F" w14:textId="1CFFA031" w:rsidR="00E9582C" w:rsidRPr="008B64BB" w:rsidRDefault="00E9582C" w:rsidP="001618D1">
      <w:pPr>
        <w:pStyle w:val="ListParagraph"/>
        <w:widowControl w:val="0"/>
        <w:numPr>
          <w:ilvl w:val="0"/>
          <w:numId w:val="13"/>
        </w:numPr>
        <w:ind w:right="49"/>
      </w:pPr>
      <w:r w:rsidRPr="008B64BB">
        <w:lastRenderedPageBreak/>
        <w:t>Verificare prin HMAC - pentru autentificare, utilizarea HMAC (Hash-based Message Authentication Code) ajută la evitarea coliziunilor și la protecția integrității mesajelor</w:t>
      </w:r>
    </w:p>
    <w:p w14:paraId="4FB56B81" w14:textId="0AC7700D" w:rsidR="00E9582C" w:rsidRPr="008B64BB" w:rsidRDefault="00E9582C" w:rsidP="001618D1">
      <w:pPr>
        <w:widowControl w:val="0"/>
        <w:ind w:right="49" w:firstLine="720"/>
        <w:contextualSpacing/>
      </w:pPr>
      <w:r w:rsidRPr="008B64BB">
        <w:t>În comparație cu criptarea hashing-ul este unidirecțional astfel textul, fișierul asupra căruia este aplicată operația de hashing nu poate fi decodificat în datele inițiale. Datorită acestui fapt hashing-ul</w:t>
      </w:r>
      <w:r w:rsidR="00B45433" w:rsidRPr="008B64BB">
        <w:t xml:space="preserve"> este potrivit pentru a fi utilizat la autentificare și verificare. Comparativ cu criptarea care conține o cheie care poate decripta mesajul, o face perfectă spre folosire în protectiția și transmiterea datelor confidențiale.</w:t>
      </w:r>
    </w:p>
    <w:p w14:paraId="17FAAC67" w14:textId="37A994BE" w:rsidR="00E635CA" w:rsidRPr="008B64BB" w:rsidRDefault="00E9582C" w:rsidP="009D5272">
      <w:pPr>
        <w:widowControl w:val="0"/>
        <w:ind w:right="49" w:firstLine="720"/>
        <w:contextualSpacing/>
      </w:pPr>
      <w:r w:rsidRPr="008B64BB">
        <w:t>În concluzie, hashing-ul este o tehnologie esențială pentru securitatea cibernetică, fiind utilizat în gestionarea parolelor, autentificare, protecția datelor și verificarea integrității fișierelor. Alegerea unui algoritm de hashing adecvat este pentru a preveni atacurile cibernetice și pentru a asigura confidențialitatea și securitatea datelor digitale</w:t>
      </w:r>
    </w:p>
    <w:p w14:paraId="260911F6" w14:textId="5254AFCF" w:rsidR="00AB60D9" w:rsidRPr="008B64BB" w:rsidRDefault="00B137AE" w:rsidP="00EA50D4">
      <w:pPr>
        <w:pStyle w:val="Heading2"/>
        <w:keepNext w:val="0"/>
        <w:keepLines w:val="0"/>
        <w:widowControl w:val="0"/>
        <w:ind w:right="49"/>
        <w:contextualSpacing/>
        <w:jc w:val="left"/>
      </w:pPr>
      <w:bookmarkStart w:id="5" w:name="_Toc199279764"/>
      <w:r w:rsidRPr="008B64BB">
        <w:t xml:space="preserve">1.1 </w:t>
      </w:r>
      <w:r w:rsidR="00AB60D9" w:rsidRPr="008B64BB">
        <w:t>Analiza și cercetarea soluțiilor existente</w:t>
      </w:r>
      <w:bookmarkEnd w:id="5"/>
    </w:p>
    <w:p w14:paraId="40377591" w14:textId="4D72F6B9" w:rsidR="00AB60D9" w:rsidRPr="008B64BB" w:rsidRDefault="00AB60D9" w:rsidP="001618D1">
      <w:pPr>
        <w:widowControl w:val="0"/>
        <w:ind w:right="49" w:firstLine="720"/>
        <w:contextualSpacing/>
      </w:pPr>
      <w:r w:rsidRPr="008B64BB">
        <w:t>La moment platformele cele mai cunoscute care se ocupă de acest lucru sunt: “</w:t>
      </w:r>
      <w:r w:rsidR="005514A5" w:rsidRPr="008B64BB">
        <w:t>HashCat”, “Jhon the Ripper”, “Cain &amp; Abel”</w:t>
      </w:r>
      <w:r w:rsidR="00881B1B" w:rsidRPr="008B64BB">
        <w:t xml:space="preserve">, “OphCrack” </w:t>
      </w:r>
      <w:r w:rsidR="005514A5" w:rsidRPr="008B64BB">
        <w:t>.</w:t>
      </w:r>
    </w:p>
    <w:p w14:paraId="023AFD2F" w14:textId="344025F2" w:rsidR="00D54D0D" w:rsidRPr="008B64BB" w:rsidRDefault="005514A5" w:rsidP="001618D1">
      <w:pPr>
        <w:widowControl w:val="0"/>
        <w:ind w:right="49" w:firstLine="720"/>
        <w:contextualSpacing/>
      </w:pPr>
      <w:r w:rsidRPr="008B64BB">
        <w:rPr>
          <w:b/>
          <w:bCs/>
        </w:rPr>
        <w:t>Hashcat</w:t>
      </w:r>
      <w:r w:rsidR="007043ED" w:rsidRPr="008B64BB">
        <w:t xml:space="preserve"> este</w:t>
      </w:r>
      <w:r w:rsidRPr="008B64BB">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8B64BB">
        <w:t xml:space="preserve">Hashcat dispune de următoarele funcții. </w:t>
      </w:r>
      <w:r w:rsidR="00D54D0D" w:rsidRPr="008B64BB">
        <w:fldChar w:fldCharType="begin"/>
      </w:r>
      <w:r w:rsidR="00D54D0D" w:rsidRPr="008B64BB">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8B64BB">
        <w:fldChar w:fldCharType="separate"/>
      </w:r>
      <w:r w:rsidR="00D54D0D" w:rsidRPr="008B64BB">
        <w:rPr>
          <w:rFonts w:cs="Times New Roman"/>
        </w:rPr>
        <w:t>[3]</w:t>
      </w:r>
      <w:r w:rsidR="00D54D0D" w:rsidRPr="008B64BB">
        <w:fldChar w:fldCharType="end"/>
      </w:r>
    </w:p>
    <w:p w14:paraId="2236CC55" w14:textId="40DCECB6" w:rsidR="00D54D0D" w:rsidRPr="008B64BB" w:rsidRDefault="00D54D0D" w:rsidP="001618D1">
      <w:pPr>
        <w:pStyle w:val="ListParagraph"/>
        <w:widowControl w:val="0"/>
        <w:numPr>
          <w:ilvl w:val="0"/>
          <w:numId w:val="16"/>
        </w:numPr>
        <w:ind w:right="49"/>
      </w:pPr>
      <w:r w:rsidRPr="008B64BB">
        <w:t>poate fi utilizat pe mai multe sisteme de operare</w:t>
      </w:r>
    </w:p>
    <w:p w14:paraId="04E29CF3" w14:textId="7CE892E5" w:rsidR="00D54D0D" w:rsidRPr="008B64BB" w:rsidRDefault="00D54D0D" w:rsidP="001618D1">
      <w:pPr>
        <w:pStyle w:val="ListParagraph"/>
        <w:widowControl w:val="0"/>
        <w:numPr>
          <w:ilvl w:val="0"/>
          <w:numId w:val="16"/>
        </w:numPr>
        <w:ind w:right="49"/>
      </w:pPr>
      <w:r w:rsidRPr="008B64BB">
        <w:t>multi-platform (suport OpenCL și CUDA)</w:t>
      </w:r>
    </w:p>
    <w:p w14:paraId="36243E86" w14:textId="390646F5" w:rsidR="00D54D0D" w:rsidRPr="008B64BB" w:rsidRDefault="00D54D0D" w:rsidP="001618D1">
      <w:pPr>
        <w:pStyle w:val="ListParagraph"/>
        <w:widowControl w:val="0"/>
        <w:numPr>
          <w:ilvl w:val="0"/>
          <w:numId w:val="16"/>
        </w:numPr>
        <w:ind w:right="49"/>
      </w:pPr>
      <w:r w:rsidRPr="008B64BB">
        <w:t>peste 150 algoritmi implementați</w:t>
      </w:r>
    </w:p>
    <w:p w14:paraId="081602EE" w14:textId="673DE07C" w:rsidR="00D54D0D" w:rsidRPr="008B64BB" w:rsidRDefault="00B05D6C" w:rsidP="001618D1">
      <w:pPr>
        <w:pStyle w:val="ListParagraph"/>
        <w:widowControl w:val="0"/>
        <w:numPr>
          <w:ilvl w:val="0"/>
          <w:numId w:val="16"/>
        </w:numPr>
        <w:ind w:right="49"/>
      </w:pPr>
      <w:r w:rsidRPr="008B64BB">
        <w:t>utilizare redusă a resurselor</w:t>
      </w:r>
    </w:p>
    <w:p w14:paraId="01C53F65" w14:textId="050B4300" w:rsidR="00B05D6C" w:rsidRPr="008B64BB" w:rsidRDefault="00B05D6C" w:rsidP="001618D1">
      <w:pPr>
        <w:pStyle w:val="ListParagraph"/>
        <w:widowControl w:val="0"/>
        <w:numPr>
          <w:ilvl w:val="0"/>
          <w:numId w:val="16"/>
        </w:numPr>
        <w:ind w:right="49"/>
      </w:pPr>
      <w:r w:rsidRPr="008B64BB">
        <w:t>sistem de benchmarking incorporat</w:t>
      </w:r>
    </w:p>
    <w:p w14:paraId="124F7682" w14:textId="339F838F" w:rsidR="00B05D6C" w:rsidRPr="008B64BB" w:rsidRDefault="006D13F7" w:rsidP="001618D1">
      <w:pPr>
        <w:pStyle w:val="ListParagraph"/>
        <w:widowControl w:val="0"/>
        <w:numPr>
          <w:ilvl w:val="0"/>
          <w:numId w:val="16"/>
        </w:numPr>
        <w:ind w:right="49"/>
      </w:pPr>
      <w:r w:rsidRPr="008B64BB">
        <w:t>poate efectua dictionary attacks la peste 30 de protocoale</w:t>
      </w:r>
    </w:p>
    <w:p w14:paraId="3673D70F" w14:textId="7D0743FC" w:rsidR="00881B1B" w:rsidRPr="00BD0270" w:rsidRDefault="00EC2B74" w:rsidP="001618D1">
      <w:pPr>
        <w:pStyle w:val="NormalWeb"/>
        <w:widowControl w:val="0"/>
        <w:spacing w:line="360" w:lineRule="auto"/>
        <w:ind w:right="-93"/>
        <w:contextualSpacing/>
        <w:jc w:val="center"/>
        <w:rPr>
          <w:lang w:val="ro-RO"/>
        </w:rPr>
      </w:pPr>
      <w:r w:rsidRPr="008B64BB">
        <w:rPr>
          <w:noProof/>
          <w:lang w:val="ro-RO"/>
        </w:rPr>
        <w:lastRenderedPageBreak/>
        <w:drawing>
          <wp:inline distT="0" distB="0" distL="0" distR="0" wp14:anchorId="1AC80E50" wp14:editId="03F39BFC">
            <wp:extent cx="4551528" cy="2971136"/>
            <wp:effectExtent l="0" t="0" r="1905" b="127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9"/>
                    <a:stretch>
                      <a:fillRect/>
                    </a:stretch>
                  </pic:blipFill>
                  <pic:spPr>
                    <a:xfrm>
                      <a:off x="0" y="0"/>
                      <a:ext cx="4567056" cy="2981272"/>
                    </a:xfrm>
                    <a:prstGeom prst="rect">
                      <a:avLst/>
                    </a:prstGeom>
                  </pic:spPr>
                </pic:pic>
              </a:graphicData>
            </a:graphic>
          </wp:inline>
        </w:drawing>
      </w:r>
    </w:p>
    <w:p w14:paraId="140FDE1B" w14:textId="40C91BC0" w:rsidR="00EC2B74" w:rsidRPr="00F64D50" w:rsidRDefault="00EC2B74" w:rsidP="001618D1">
      <w:pPr>
        <w:pStyle w:val="NormalWeb"/>
        <w:widowControl w:val="0"/>
        <w:spacing w:line="360" w:lineRule="auto"/>
        <w:ind w:right="-93"/>
        <w:contextualSpacing/>
        <w:jc w:val="center"/>
        <w:rPr>
          <w:b/>
          <w:bCs/>
          <w:lang w:val="ro-RO"/>
        </w:rPr>
      </w:pPr>
      <w:r w:rsidRPr="00F64D50">
        <w:rPr>
          <w:b/>
          <w:bCs/>
          <w:lang w:val="ro-RO"/>
        </w:rPr>
        <w:t>Figura 1.1 – Aplicația “Hashcat”</w:t>
      </w:r>
    </w:p>
    <w:p w14:paraId="564B9865" w14:textId="77777777" w:rsidR="00E635CA" w:rsidRPr="008B64BB" w:rsidRDefault="00E635CA" w:rsidP="001618D1">
      <w:pPr>
        <w:pStyle w:val="NormalWeb"/>
        <w:widowControl w:val="0"/>
        <w:spacing w:line="360" w:lineRule="auto"/>
        <w:ind w:right="-93"/>
        <w:contextualSpacing/>
        <w:rPr>
          <w:lang w:val="ro-RO"/>
        </w:rPr>
      </w:pPr>
    </w:p>
    <w:p w14:paraId="478CE2FA" w14:textId="1188E842" w:rsidR="007043ED" w:rsidRPr="008B64BB" w:rsidRDefault="007043ED" w:rsidP="001618D1">
      <w:pPr>
        <w:pStyle w:val="NormalWeb"/>
        <w:widowControl w:val="0"/>
        <w:spacing w:line="360" w:lineRule="auto"/>
        <w:ind w:right="49" w:firstLine="720"/>
        <w:contextualSpacing/>
        <w:rPr>
          <w:lang w:val="ro-RO"/>
        </w:rPr>
      </w:pPr>
      <w:r w:rsidRPr="008B64BB">
        <w:rPr>
          <w:rStyle w:val="Strong"/>
          <w:rFonts w:eastAsiaTheme="majorEastAsia"/>
          <w:lang w:val="ro-RO"/>
        </w:rPr>
        <w:t>John the Ripper</w:t>
      </w:r>
      <w:r w:rsidRPr="008B64BB">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8B64BB">
        <w:rPr>
          <w:lang w:val="ro-RO"/>
        </w:rPr>
        <w:t>John the Ripper este optimizat pentru a utiliza eficient resursele sistemului, inclusiv suport pentru accelerare GPU și SIMD, ceea ce îmbunătățește semnificativ viteza de procesare.</w:t>
      </w:r>
      <w:r w:rsidR="003765C7" w:rsidRPr="008B64BB">
        <w:rPr>
          <w:lang w:val="ro-RO"/>
        </w:rPr>
        <w:fldChar w:fldCharType="begin"/>
      </w:r>
      <w:r w:rsidR="003765C7" w:rsidRPr="008B64BB">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8B64BB">
        <w:rPr>
          <w:lang w:val="ro-RO"/>
        </w:rPr>
        <w:fldChar w:fldCharType="separate"/>
      </w:r>
      <w:r w:rsidR="003765C7" w:rsidRPr="008B64BB">
        <w:rPr>
          <w:lang w:val="ro-RO"/>
        </w:rPr>
        <w:t>[4]</w:t>
      </w:r>
      <w:r w:rsidR="003765C7" w:rsidRPr="008B64BB">
        <w:rPr>
          <w:lang w:val="ro-RO"/>
        </w:rPr>
        <w:fldChar w:fldCharType="end"/>
      </w:r>
    </w:p>
    <w:p w14:paraId="32A20418" w14:textId="77777777" w:rsidR="00EC2B74" w:rsidRPr="008B64BB" w:rsidRDefault="00EC2B74" w:rsidP="001618D1">
      <w:pPr>
        <w:pStyle w:val="NormalWeb"/>
        <w:widowControl w:val="0"/>
        <w:spacing w:line="360" w:lineRule="auto"/>
        <w:ind w:right="-846" w:firstLine="720"/>
        <w:contextualSpacing/>
        <w:rPr>
          <w:rStyle w:val="Strong"/>
          <w:rFonts w:eastAsiaTheme="majorEastAsia"/>
          <w:b w:val="0"/>
          <w:bCs w:val="0"/>
          <w:lang w:val="ro-RO"/>
        </w:rPr>
      </w:pPr>
    </w:p>
    <w:p w14:paraId="4B438F1F" w14:textId="7662FC53" w:rsidR="00EC2B74" w:rsidRPr="00BD0270" w:rsidRDefault="00EC2B74" w:rsidP="001618D1">
      <w:pPr>
        <w:pStyle w:val="NormalWeb"/>
        <w:widowControl w:val="0"/>
        <w:spacing w:line="360" w:lineRule="auto"/>
        <w:ind w:right="49"/>
        <w:contextualSpacing/>
        <w:jc w:val="center"/>
        <w:rPr>
          <w:rStyle w:val="Strong"/>
          <w:lang w:val="ro-RO"/>
        </w:rPr>
      </w:pPr>
      <w:r w:rsidRPr="00BD0270">
        <w:rPr>
          <w:b/>
          <w:bCs/>
          <w:noProof/>
          <w:lang w:val="ro-RO"/>
        </w:rPr>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20"/>
                    <a:stretch>
                      <a:fillRect/>
                    </a:stretch>
                  </pic:blipFill>
                  <pic:spPr>
                    <a:xfrm>
                      <a:off x="0" y="0"/>
                      <a:ext cx="5943600" cy="1333500"/>
                    </a:xfrm>
                    <a:prstGeom prst="rect">
                      <a:avLst/>
                    </a:prstGeom>
                  </pic:spPr>
                </pic:pic>
              </a:graphicData>
            </a:graphic>
          </wp:inline>
        </w:drawing>
      </w:r>
    </w:p>
    <w:p w14:paraId="45BEE09A" w14:textId="508D86AF" w:rsidR="00EC2B74" w:rsidRPr="00BD0270" w:rsidRDefault="00EC2B74" w:rsidP="001618D1">
      <w:pPr>
        <w:pStyle w:val="NormalWeb"/>
        <w:widowControl w:val="0"/>
        <w:spacing w:line="360" w:lineRule="auto"/>
        <w:ind w:right="-846"/>
        <w:contextualSpacing/>
        <w:jc w:val="center"/>
        <w:rPr>
          <w:b/>
          <w:bCs/>
          <w:lang w:val="ro-RO"/>
        </w:rPr>
      </w:pPr>
      <w:r w:rsidRPr="00BD0270">
        <w:rPr>
          <w:rStyle w:val="Strong"/>
          <w:lang w:val="ro-RO"/>
        </w:rPr>
        <w:t xml:space="preserve">Figura 1.2 </w:t>
      </w:r>
      <w:r w:rsidRPr="00BD0270">
        <w:rPr>
          <w:b/>
          <w:bCs/>
          <w:lang w:val="ro-RO"/>
        </w:rPr>
        <w:t>– Aplicația “John The Ripper”</w:t>
      </w:r>
    </w:p>
    <w:p w14:paraId="3A000EDE" w14:textId="77777777" w:rsidR="00E635CA" w:rsidRPr="008B64BB" w:rsidRDefault="00E635CA" w:rsidP="001618D1">
      <w:pPr>
        <w:pStyle w:val="NormalWeb"/>
        <w:widowControl w:val="0"/>
        <w:spacing w:line="360" w:lineRule="auto"/>
        <w:ind w:right="-846"/>
        <w:contextualSpacing/>
        <w:rPr>
          <w:lang w:val="ro-RO"/>
        </w:rPr>
      </w:pPr>
    </w:p>
    <w:p w14:paraId="50C4391C" w14:textId="3D6C58F2" w:rsidR="00881B1B" w:rsidRPr="008B64BB" w:rsidRDefault="00881B1B" w:rsidP="001618D1">
      <w:pPr>
        <w:pStyle w:val="NormalWeb"/>
        <w:widowControl w:val="0"/>
        <w:spacing w:line="360" w:lineRule="auto"/>
        <w:ind w:right="49" w:firstLine="720"/>
        <w:contextualSpacing/>
        <w:rPr>
          <w:rFonts w:eastAsiaTheme="majorEastAsia"/>
          <w:lang w:val="ro-RO"/>
        </w:rPr>
      </w:pPr>
      <w:r w:rsidRPr="008B64BB">
        <w:rPr>
          <w:rFonts w:eastAsiaTheme="majorEastAsia"/>
          <w:b/>
          <w:bCs/>
          <w:lang w:val="ro-RO"/>
        </w:rPr>
        <w:t>Cain &amp; Abel</w:t>
      </w:r>
      <w:r w:rsidRPr="008B64BB">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8B64BB">
        <w:rPr>
          <w:rFonts w:eastAsiaTheme="majorEastAsia"/>
          <w:lang w:val="ro-RO"/>
        </w:rPr>
        <w:t>.</w:t>
      </w:r>
      <w:r w:rsidR="00B05D6C" w:rsidRPr="008B64BB">
        <w:rPr>
          <w:rFonts w:eastAsiaTheme="majorEastAsia"/>
          <w:lang w:val="ro-RO"/>
        </w:rPr>
        <w:t xml:space="preserve"> Este instrumentul cel </w:t>
      </w:r>
      <w:r w:rsidR="00B05D6C" w:rsidRPr="008B64BB">
        <w:rPr>
          <w:rFonts w:eastAsiaTheme="majorEastAsia"/>
          <w:lang w:val="ro-RO"/>
        </w:rPr>
        <w:lastRenderedPageBreak/>
        <w:t>mai bun pentru atacurile de tip MITM, dar problema este că poate fi folosit doar pe windows și poate fi mai complicat pentru utilizatorii încapători</w:t>
      </w:r>
      <w:r w:rsidR="006D13F7" w:rsidRPr="008B64BB">
        <w:rPr>
          <w:rFonts w:eastAsiaTheme="majorEastAsia"/>
          <w:lang w:val="ro-RO"/>
        </w:rPr>
        <w:t>.</w:t>
      </w:r>
      <w:r w:rsidR="006D13F7" w:rsidRPr="008B64BB">
        <w:rPr>
          <w:rFonts w:eastAsiaTheme="majorEastAsia"/>
          <w:lang w:val="ro-RO"/>
        </w:rPr>
        <w:fldChar w:fldCharType="begin"/>
      </w:r>
      <w:r w:rsidR="006D13F7" w:rsidRPr="008B64BB">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8B64BB">
        <w:rPr>
          <w:rFonts w:eastAsiaTheme="majorEastAsia"/>
          <w:lang w:val="ro-RO"/>
        </w:rPr>
        <w:fldChar w:fldCharType="separate"/>
      </w:r>
      <w:r w:rsidR="006D13F7" w:rsidRPr="008B64BB">
        <w:rPr>
          <w:rFonts w:eastAsiaTheme="majorEastAsia"/>
          <w:lang w:val="ro-RO"/>
        </w:rPr>
        <w:t>[3]</w:t>
      </w:r>
      <w:r w:rsidR="006D13F7" w:rsidRPr="008B64BB">
        <w:rPr>
          <w:rFonts w:eastAsiaTheme="majorEastAsia"/>
          <w:lang w:val="ro-RO"/>
        </w:rPr>
        <w:fldChar w:fldCharType="end"/>
      </w:r>
      <w:r w:rsidR="006D13F7" w:rsidRPr="008B64BB">
        <w:rPr>
          <w:rFonts w:eastAsiaTheme="majorEastAsia"/>
          <w:lang w:val="ro-RO"/>
        </w:rPr>
        <w:t xml:space="preserve"> Funcțiile de care dispune acest instrument sunt.</w:t>
      </w:r>
    </w:p>
    <w:p w14:paraId="222523A5" w14:textId="0B503619"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folosit pentru web-cracking</w:t>
      </w:r>
    </w:p>
    <w:p w14:paraId="429E499E" w14:textId="002A7ADF"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ARP spoofing</w:t>
      </w:r>
    </w:p>
    <w:p w14:paraId="20F92041" w14:textId="05C97470"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posibilitatea de înregistra conversații VoIP</w:t>
      </w:r>
    </w:p>
    <w:p w14:paraId="06EDDFE3" w14:textId="11B9A3C5"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acesta poate sparge diverse forme de hașuri LM și NT, hash-uri IOS și PIX hash-uri RADIUS, parole RDP, MD2, MD4, MD5, SHA-1, SHA-2, RIPEMD-160, Kerberos 5, MSSQL, MySQL, Oracle și SIP</w:t>
      </w:r>
    </w:p>
    <w:p w14:paraId="64E0B2BB" w14:textId="77777777" w:rsidR="00A51FDD" w:rsidRPr="00BD0270" w:rsidRDefault="00EC2B74" w:rsidP="001618D1">
      <w:pPr>
        <w:pStyle w:val="NormalWeb"/>
        <w:widowControl w:val="0"/>
        <w:spacing w:line="360" w:lineRule="auto"/>
        <w:ind w:right="-846"/>
        <w:contextualSpacing/>
        <w:jc w:val="center"/>
        <w:rPr>
          <w:rStyle w:val="Strong"/>
          <w:lang w:val="ro-RO"/>
        </w:rPr>
      </w:pPr>
      <w:r w:rsidRPr="00BD0270">
        <w:rPr>
          <w:b/>
          <w:bCs/>
          <w:noProof/>
          <w:lang w:val="ro-RO"/>
        </w:rPr>
        <w:drawing>
          <wp:inline distT="0" distB="0" distL="0" distR="0" wp14:anchorId="0072182A" wp14:editId="42CF1696">
            <wp:extent cx="5349923" cy="2833859"/>
            <wp:effectExtent l="0" t="0" r="3175" b="508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21"/>
                    <a:stretch>
                      <a:fillRect/>
                    </a:stretch>
                  </pic:blipFill>
                  <pic:spPr>
                    <a:xfrm>
                      <a:off x="0" y="0"/>
                      <a:ext cx="5357974" cy="2838124"/>
                    </a:xfrm>
                    <a:prstGeom prst="rect">
                      <a:avLst/>
                    </a:prstGeom>
                  </pic:spPr>
                </pic:pic>
              </a:graphicData>
            </a:graphic>
          </wp:inline>
        </w:drawing>
      </w:r>
    </w:p>
    <w:p w14:paraId="21E271D7" w14:textId="38FD34D5" w:rsidR="00EC2B74" w:rsidRPr="00BD0270" w:rsidRDefault="00EC2B74" w:rsidP="001618D1">
      <w:pPr>
        <w:pStyle w:val="NormalWeb"/>
        <w:widowControl w:val="0"/>
        <w:spacing w:line="360" w:lineRule="auto"/>
        <w:ind w:right="-846"/>
        <w:contextualSpacing/>
        <w:jc w:val="center"/>
        <w:rPr>
          <w:rStyle w:val="Strong"/>
          <w:lang w:val="ro-RO"/>
        </w:rPr>
      </w:pPr>
      <w:r w:rsidRPr="00BD0270">
        <w:rPr>
          <w:rStyle w:val="Strong"/>
          <w:lang w:val="ro-RO"/>
        </w:rPr>
        <w:t>Figura 1.3 – Aplic</w:t>
      </w:r>
      <w:r w:rsidR="00E662D4" w:rsidRPr="00BD0270">
        <w:rPr>
          <w:rStyle w:val="Strong"/>
          <w:lang w:val="ro-RO"/>
        </w:rPr>
        <w:t>a</w:t>
      </w:r>
      <w:r w:rsidRPr="00BD0270">
        <w:rPr>
          <w:rStyle w:val="Strong"/>
          <w:lang w:val="ro-RO"/>
        </w:rPr>
        <w:t>ția “Cain &amp; Abel”</w:t>
      </w:r>
    </w:p>
    <w:p w14:paraId="6D3A4348" w14:textId="77777777" w:rsidR="00E635CA" w:rsidRPr="008B64BB" w:rsidRDefault="00E635CA" w:rsidP="001618D1">
      <w:pPr>
        <w:pStyle w:val="NormalWeb"/>
        <w:widowControl w:val="0"/>
        <w:spacing w:line="360" w:lineRule="auto"/>
        <w:ind w:right="-846"/>
        <w:contextualSpacing/>
        <w:rPr>
          <w:rStyle w:val="Strong"/>
          <w:b w:val="0"/>
          <w:bCs w:val="0"/>
          <w:lang w:val="ro-RO"/>
        </w:rPr>
      </w:pPr>
    </w:p>
    <w:p w14:paraId="258365CA" w14:textId="0D650DB2" w:rsidR="00881B1B" w:rsidRPr="008B64BB" w:rsidRDefault="00881B1B" w:rsidP="001618D1">
      <w:pPr>
        <w:pStyle w:val="NormalWeb"/>
        <w:widowControl w:val="0"/>
        <w:spacing w:line="360" w:lineRule="auto"/>
        <w:ind w:right="49" w:firstLine="720"/>
        <w:contextualSpacing/>
        <w:rPr>
          <w:lang w:val="ro-RO"/>
        </w:rPr>
      </w:pPr>
      <w:r w:rsidRPr="008B64BB">
        <w:rPr>
          <w:b/>
          <w:bCs/>
          <w:lang w:val="ro-RO"/>
        </w:rPr>
        <w:t>Ophcrack</w:t>
      </w:r>
      <w:r w:rsidRPr="008B64BB">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8B64BB">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8B64BB">
        <w:rPr>
          <w:lang w:val="ro-RO"/>
        </w:rPr>
        <w:fldChar w:fldCharType="begin"/>
      </w:r>
      <w:r w:rsidR="00B05D6C" w:rsidRPr="008B64BB">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8B64BB">
        <w:rPr>
          <w:lang w:val="ro-RO"/>
        </w:rPr>
        <w:fldChar w:fldCharType="separate"/>
      </w:r>
      <w:r w:rsidR="00B05D6C" w:rsidRPr="008B64BB">
        <w:rPr>
          <w:lang w:val="ro-RO"/>
        </w:rPr>
        <w:t>[3]</w:t>
      </w:r>
      <w:r w:rsidR="00B05D6C" w:rsidRPr="008B64BB">
        <w:rPr>
          <w:lang w:val="ro-RO"/>
        </w:rPr>
        <w:fldChar w:fldCharType="end"/>
      </w:r>
      <w:r w:rsidR="00574AB8" w:rsidRPr="008B64BB">
        <w:rPr>
          <w:lang w:val="ro-RO"/>
        </w:rPr>
        <w:t xml:space="preserve"> Acesta are următoarele funcții.</w:t>
      </w:r>
    </w:p>
    <w:p w14:paraId="20CD000E" w14:textId="0354C40D"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disponibil pe mai multe siste</w:t>
      </w:r>
      <w:r w:rsidR="004E5F7D" w:rsidRPr="008B64BB">
        <w:rPr>
          <w:lang w:val="ro-RO"/>
        </w:rPr>
        <w:t>me</w:t>
      </w:r>
      <w:r w:rsidRPr="008B64BB">
        <w:rPr>
          <w:lang w:val="ro-RO"/>
        </w:rPr>
        <w:t xml:space="preserve"> de operare ca Windows, Linux/Unix, Mac OS</w:t>
      </w:r>
    </w:p>
    <w:p w14:paraId="163D3DDC" w14:textId="23E0ADFB"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poate sparge hashuri de tim LM și NTLM</w:t>
      </w:r>
    </w:p>
    <w:p w14:paraId="16A6D971" w14:textId="32A8D3B1"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combinatoric</w:t>
      </w:r>
    </w:p>
    <w:p w14:paraId="290015B9" w14:textId="29E2FE92"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brute-force</w:t>
      </w:r>
    </w:p>
    <w:p w14:paraId="0B9C0109" w14:textId="6C94F3B0"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direct</w:t>
      </w:r>
    </w:p>
    <w:p w14:paraId="2D852E8A" w14:textId="3B4E1F58" w:rsidR="00EC2B74" w:rsidRPr="00BD0270" w:rsidRDefault="00EC2B74" w:rsidP="001618D1">
      <w:pPr>
        <w:pStyle w:val="NormalWeb"/>
        <w:widowControl w:val="0"/>
        <w:tabs>
          <w:tab w:val="left" w:pos="3098"/>
        </w:tabs>
        <w:spacing w:line="360" w:lineRule="auto"/>
        <w:ind w:right="-846"/>
        <w:contextualSpacing/>
        <w:jc w:val="center"/>
        <w:rPr>
          <w:rStyle w:val="Strong"/>
          <w:rFonts w:eastAsiaTheme="majorEastAsia"/>
          <w:lang w:val="ro-RO"/>
        </w:rPr>
      </w:pPr>
      <w:r w:rsidRPr="008B64BB">
        <w:rPr>
          <w:noProof/>
          <w:lang w:val="ro-RO"/>
        </w:rPr>
        <w:lastRenderedPageBreak/>
        <w:drawing>
          <wp:inline distT="0" distB="0" distL="0" distR="0" wp14:anchorId="797FD9F9" wp14:editId="6CB4632E">
            <wp:extent cx="5411337" cy="2938078"/>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22"/>
                    <a:stretch>
                      <a:fillRect/>
                    </a:stretch>
                  </pic:blipFill>
                  <pic:spPr>
                    <a:xfrm>
                      <a:off x="0" y="0"/>
                      <a:ext cx="5427178" cy="2946679"/>
                    </a:xfrm>
                    <a:prstGeom prst="rect">
                      <a:avLst/>
                    </a:prstGeom>
                  </pic:spPr>
                </pic:pic>
              </a:graphicData>
            </a:graphic>
          </wp:inline>
        </w:drawing>
      </w:r>
    </w:p>
    <w:p w14:paraId="6A295D2F" w14:textId="7FBC1DAD" w:rsidR="00E635CA" w:rsidRPr="00BD0270" w:rsidRDefault="00EC2B74" w:rsidP="009D5272">
      <w:pPr>
        <w:pStyle w:val="NormalWeb"/>
        <w:widowControl w:val="0"/>
        <w:tabs>
          <w:tab w:val="left" w:pos="3098"/>
        </w:tabs>
        <w:spacing w:line="360" w:lineRule="auto"/>
        <w:ind w:right="-846"/>
        <w:contextualSpacing/>
        <w:jc w:val="center"/>
        <w:rPr>
          <w:rStyle w:val="Strong"/>
          <w:rFonts w:eastAsiaTheme="majorEastAsia"/>
          <w:lang w:val="ro-RO"/>
        </w:rPr>
      </w:pPr>
      <w:r w:rsidRPr="00BD0270">
        <w:rPr>
          <w:rStyle w:val="Strong"/>
          <w:rFonts w:eastAsiaTheme="majorEastAsia"/>
          <w:lang w:val="ro-RO"/>
        </w:rPr>
        <w:t>Figura 1.4 – Aplicația “Ophcrack”</w:t>
      </w:r>
    </w:p>
    <w:p w14:paraId="30C349E1" w14:textId="1EE1FF26" w:rsidR="00A32D75" w:rsidRPr="008B64BB" w:rsidRDefault="00A32D75" w:rsidP="00EA50D4">
      <w:pPr>
        <w:pStyle w:val="Heading2"/>
        <w:keepNext w:val="0"/>
        <w:keepLines w:val="0"/>
        <w:widowControl w:val="0"/>
        <w:ind w:right="49"/>
        <w:contextualSpacing/>
        <w:jc w:val="left"/>
      </w:pPr>
      <w:bookmarkStart w:id="6" w:name="_Toc199279765"/>
      <w:r w:rsidRPr="008B64BB">
        <w:rPr>
          <w:bCs/>
        </w:rPr>
        <w:t>1.2</w:t>
      </w:r>
      <w:r w:rsidRPr="008B64BB">
        <w:t xml:space="preserve"> </w:t>
      </w:r>
      <w:r w:rsidR="00B137AE" w:rsidRPr="008B64BB">
        <w:t>Definirea scopului și obiectivul proiectului</w:t>
      </w:r>
      <w:bookmarkEnd w:id="6"/>
    </w:p>
    <w:p w14:paraId="6E2E64BE" w14:textId="76E4813E" w:rsidR="007049BB" w:rsidRPr="008B64BB" w:rsidRDefault="00060B31" w:rsidP="001618D1">
      <w:pPr>
        <w:widowControl w:val="0"/>
        <w:ind w:right="49" w:firstLine="720"/>
        <w:contextualSpacing/>
      </w:pPr>
      <w:r w:rsidRPr="008B64BB">
        <w:t xml:space="preserve">Scopul acestui proiect este de a dezvolta o aplicație interactivă destinată testării și analizei vulnerabilităților algoritmilor de hashing prin atacuri brute-force. Aplicația </w:t>
      </w:r>
      <w:r w:rsidR="003401EB" w:rsidRPr="008B64BB">
        <w:t xml:space="preserve">este concepută pentru </w:t>
      </w:r>
      <w:r w:rsidRPr="008B64BB">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8B64BB">
        <w:t xml:space="preserve"> </w:t>
      </w:r>
    </w:p>
    <w:p w14:paraId="1313B6E2" w14:textId="6A977F18" w:rsidR="001D2FAD" w:rsidRPr="008B64BB" w:rsidRDefault="001D2FAD" w:rsidP="001618D1">
      <w:pPr>
        <w:widowControl w:val="0"/>
        <w:ind w:right="49" w:firstLine="720"/>
        <w:contextualSpacing/>
      </w:pPr>
      <w:r w:rsidRPr="008B64BB">
        <w:t>Din cauza unor posibile limitări hardware, aplicația va rula exclusiv pe procesor (CPU),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8B64BB" w:rsidRDefault="001D2FAD" w:rsidP="001618D1">
      <w:pPr>
        <w:widowControl w:val="0"/>
        <w:ind w:right="49"/>
        <w:contextualSpacing/>
      </w:pPr>
      <w:r w:rsidRPr="008B64BB">
        <w:t>Obiectivele principale ale aplicației includ:</w:t>
      </w:r>
    </w:p>
    <w:p w14:paraId="3DC4C11B" w14:textId="31ABD691" w:rsidR="001D2FAD" w:rsidRPr="008B64BB" w:rsidRDefault="001D2FAD" w:rsidP="001618D1">
      <w:pPr>
        <w:pStyle w:val="ListParagraph"/>
        <w:widowControl w:val="0"/>
        <w:numPr>
          <w:ilvl w:val="0"/>
          <w:numId w:val="12"/>
        </w:numPr>
        <w:ind w:right="49"/>
      </w:pPr>
      <w:r w:rsidRPr="008B64BB">
        <w:t>Realizarea unei interfețe intuitive pentru a oferi o experiență bună utilizatorilor</w:t>
      </w:r>
    </w:p>
    <w:p w14:paraId="39A1AD73" w14:textId="46EC0DDA" w:rsidR="001D2FAD" w:rsidRPr="008B64BB" w:rsidRDefault="001D2FAD" w:rsidP="001618D1">
      <w:pPr>
        <w:widowControl w:val="0"/>
        <w:numPr>
          <w:ilvl w:val="0"/>
          <w:numId w:val="12"/>
        </w:numPr>
        <w:ind w:right="49"/>
        <w:contextualSpacing/>
      </w:pPr>
      <w:r w:rsidRPr="008B64BB">
        <w:t>Identificarea tipului de hash utilizat.</w:t>
      </w:r>
    </w:p>
    <w:p w14:paraId="1EBF8D11" w14:textId="28E8D8AC" w:rsidR="001D2FAD" w:rsidRPr="008B64BB" w:rsidRDefault="001D2FAD" w:rsidP="001618D1">
      <w:pPr>
        <w:widowControl w:val="0"/>
        <w:numPr>
          <w:ilvl w:val="0"/>
          <w:numId w:val="12"/>
        </w:numPr>
        <w:ind w:right="49"/>
        <w:contextualSpacing/>
      </w:pPr>
      <w:r w:rsidRPr="008B64BB">
        <w:t>Generarea hash-urilor pentru diverse parole și texte introduse de utilizator.</w:t>
      </w:r>
    </w:p>
    <w:p w14:paraId="1D60E37C" w14:textId="77777777" w:rsidR="001D2FAD" w:rsidRPr="008B64BB" w:rsidRDefault="001D2FAD" w:rsidP="001618D1">
      <w:pPr>
        <w:widowControl w:val="0"/>
        <w:numPr>
          <w:ilvl w:val="0"/>
          <w:numId w:val="12"/>
        </w:numPr>
        <w:ind w:right="49"/>
        <w:contextualSpacing/>
      </w:pPr>
      <w:r w:rsidRPr="008B64BB">
        <w:t>Verificarea unui hash în wordlist-uri compromise, care conțin posibile credențiale expuse, facilitând astfel testarea securității acestora.</w:t>
      </w:r>
    </w:p>
    <w:p w14:paraId="60E34891" w14:textId="5A49A3A2" w:rsidR="001D2FAD" w:rsidRPr="008B64BB" w:rsidRDefault="001D2FAD" w:rsidP="001618D1">
      <w:pPr>
        <w:widowControl w:val="0"/>
        <w:numPr>
          <w:ilvl w:val="0"/>
          <w:numId w:val="12"/>
        </w:numPr>
        <w:ind w:right="49"/>
        <w:contextualSpacing/>
      </w:pPr>
      <w:r w:rsidRPr="008B64BB">
        <w:t>Încărcarea wordlist</w:t>
      </w:r>
      <w:r w:rsidR="00776D49" w:rsidRPr="008B64BB">
        <w:t>-</w:t>
      </w:r>
      <w:r w:rsidRPr="008B64BB">
        <w:t xml:space="preserve">urilor suplimentare pentru </w:t>
      </w:r>
      <w:r w:rsidR="00776D49" w:rsidRPr="008B64BB">
        <w:t xml:space="preserve">a oferi utilizatorilor o gamă mai largă de credențiale </w:t>
      </w:r>
      <w:r w:rsidR="00776D49" w:rsidRPr="008B64BB">
        <w:lastRenderedPageBreak/>
        <w:t>și date suplimentare.</w:t>
      </w:r>
    </w:p>
    <w:p w14:paraId="505F52C4" w14:textId="390E9BA9" w:rsidR="003401EB" w:rsidRPr="008B64BB" w:rsidRDefault="001D2FAD" w:rsidP="001618D1">
      <w:pPr>
        <w:widowControl w:val="0"/>
        <w:numPr>
          <w:ilvl w:val="0"/>
          <w:numId w:val="12"/>
        </w:numPr>
        <w:ind w:right="49"/>
        <w:contextualSpacing/>
      </w:pPr>
      <w:r w:rsidRPr="008B64BB">
        <w:t>Efectuarea atacurilor de tip brute-force, încercând descifrarea unui hash prin testarea sistematică a combinațiilor posibile.</w:t>
      </w:r>
    </w:p>
    <w:p w14:paraId="72E6B7B8" w14:textId="636AA52B" w:rsidR="00A32D75" w:rsidRPr="008B64BB" w:rsidRDefault="00776D49" w:rsidP="001618D1">
      <w:pPr>
        <w:pStyle w:val="ListParagraph"/>
        <w:widowControl w:val="0"/>
        <w:numPr>
          <w:ilvl w:val="0"/>
          <w:numId w:val="12"/>
        </w:numPr>
        <w:ind w:right="49"/>
      </w:pPr>
      <w:r w:rsidRPr="008B64BB">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8B64BB" w:rsidRDefault="00776D49" w:rsidP="001618D1">
      <w:pPr>
        <w:pStyle w:val="ListParagraph"/>
        <w:widowControl w:val="0"/>
        <w:numPr>
          <w:ilvl w:val="0"/>
          <w:numId w:val="12"/>
        </w:numPr>
        <w:ind w:right="49"/>
      </w:pPr>
      <w:r w:rsidRPr="008B64BB">
        <w:t>Vizionarea în timp real a hash-ului testat și a rezultatului curent, oferind utilizatorilor posibilitatea de a monitoriza parolele încercate și de a analiza dinamica procesului de cracking.</w:t>
      </w:r>
    </w:p>
    <w:p w14:paraId="6621E8A1" w14:textId="4ED65784" w:rsidR="007A4236" w:rsidRPr="008B64BB" w:rsidRDefault="00776D49" w:rsidP="001618D1">
      <w:pPr>
        <w:pStyle w:val="ListParagraph"/>
        <w:widowControl w:val="0"/>
        <w:numPr>
          <w:ilvl w:val="0"/>
          <w:numId w:val="12"/>
        </w:numPr>
        <w:ind w:right="49"/>
      </w:pPr>
      <w:r w:rsidRPr="008B64BB">
        <w:t>Posibilitatea de a opri, pune pe pauză și relua atacul fără a pierde progresul testării, permițând utilizatorilor să gestioneze eficient resursele hardware.</w:t>
      </w:r>
    </w:p>
    <w:p w14:paraId="23856091" w14:textId="18B5CD6D" w:rsidR="00776D49" w:rsidRPr="008B64BB" w:rsidRDefault="007A4236" w:rsidP="001618D1">
      <w:pPr>
        <w:widowControl w:val="0"/>
        <w:ind w:right="49"/>
        <w:contextualSpacing/>
      </w:pPr>
      <w:r w:rsidRPr="008B64BB">
        <w:br w:type="page"/>
      </w:r>
    </w:p>
    <w:p w14:paraId="360AC87C" w14:textId="18E15E52" w:rsidR="00D64B41" w:rsidRPr="008B64BB" w:rsidRDefault="00D64B41" w:rsidP="009D5272">
      <w:pPr>
        <w:pStyle w:val="Heading1"/>
        <w:keepNext w:val="0"/>
        <w:keepLines w:val="0"/>
        <w:widowControl w:val="0"/>
        <w:contextualSpacing/>
      </w:pPr>
      <w:bookmarkStart w:id="7" w:name="_Toc199279766"/>
      <w:r w:rsidRPr="008B64BB">
        <w:lastRenderedPageBreak/>
        <w:t>2</w:t>
      </w:r>
      <w:r w:rsidR="00DF6C95" w:rsidRPr="008B64BB">
        <w:t xml:space="preserve"> PROIECTAREA ȘI ARHITECTURA SISTEMUL INFORMATIC</w:t>
      </w:r>
      <w:bookmarkEnd w:id="7"/>
    </w:p>
    <w:p w14:paraId="1DE34FFB" w14:textId="0866082C" w:rsidR="007A4236" w:rsidRPr="008B64BB" w:rsidRDefault="007A4236" w:rsidP="001618D1">
      <w:pPr>
        <w:widowControl w:val="0"/>
        <w:ind w:firstLine="720"/>
        <w:contextualSpacing/>
      </w:pPr>
      <w:r w:rsidRPr="008B64BB">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8B64BB">
        <w:t xml:space="preserve">Proiectarea unui sistem informatic constă în arhitectura sistemului, care cuprinde entitățile, modulele, interfețele </w:t>
      </w:r>
    </w:p>
    <w:p w14:paraId="3480193D" w14:textId="62A5A413" w:rsidR="007A4236" w:rsidRPr="008B64BB" w:rsidRDefault="007A4236" w:rsidP="001618D1">
      <w:pPr>
        <w:widowControl w:val="0"/>
        <w:ind w:firstLine="360"/>
        <w:contextualSpacing/>
      </w:pPr>
      <w:r w:rsidRPr="008B64BB">
        <w:t xml:space="preserve">Pentru </w:t>
      </w:r>
      <w:r w:rsidR="00F01604" w:rsidRPr="008B64BB">
        <w:t>proiectarea unui sistem informatic sunt disponibile mai multe opțiuni</w:t>
      </w:r>
    </w:p>
    <w:p w14:paraId="2A350AE4" w14:textId="183FA5E0" w:rsidR="007A4236" w:rsidRPr="008B64BB" w:rsidRDefault="007A4236" w:rsidP="001618D1">
      <w:pPr>
        <w:widowControl w:val="0"/>
        <w:numPr>
          <w:ilvl w:val="0"/>
          <w:numId w:val="20"/>
        </w:numPr>
        <w:contextualSpacing/>
      </w:pPr>
      <w:r w:rsidRPr="008B64BB">
        <w:t>Metodele structurate</w:t>
      </w:r>
      <w:r w:rsidR="00F01604" w:rsidRPr="008B64BB">
        <w:t>, ele implică o abordare sistematică, divizând sistemul în module independente pentru a facilita înțelegerea și întreținerea</w:t>
      </w:r>
      <w:r w:rsidR="006E30E2" w:rsidRPr="008B64BB">
        <w:t>.</w:t>
      </w:r>
      <w:r w:rsidR="006E30E2" w:rsidRPr="008B64BB">
        <w:fldChar w:fldCharType="begin"/>
      </w:r>
      <w:r w:rsidR="006E30E2" w:rsidRPr="008B64BB">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7B21790A" w14:textId="22E93617" w:rsidR="00F01604" w:rsidRPr="008B64BB" w:rsidRDefault="00F01604" w:rsidP="001618D1">
      <w:pPr>
        <w:widowControl w:val="0"/>
        <w:numPr>
          <w:ilvl w:val="0"/>
          <w:numId w:val="20"/>
        </w:numPr>
        <w:contextualSpacing/>
      </w:pPr>
      <w:r w:rsidRPr="008B64BB">
        <w:t>Metode orientate pe obiect</w:t>
      </w:r>
      <w:r w:rsidR="006E30E2" w:rsidRPr="008B64BB">
        <w:t>, ele concentrează pe modelarea sistemului în jurul obiectelor, care combină datele și comportamentul, promovând reutilizarea codului și întreținerea eficientă.</w:t>
      </w:r>
      <w:r w:rsidR="006E30E2" w:rsidRPr="008B64BB">
        <w:fldChar w:fldCharType="begin"/>
      </w:r>
      <w:r w:rsidR="006E30E2" w:rsidRPr="008B64BB">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05AE904D" w14:textId="4FBEC8B3" w:rsidR="007A4236" w:rsidRPr="008B64BB" w:rsidRDefault="007A4236" w:rsidP="001618D1">
      <w:pPr>
        <w:widowControl w:val="0"/>
        <w:numPr>
          <w:ilvl w:val="0"/>
          <w:numId w:val="20"/>
        </w:numPr>
        <w:contextualSpacing/>
      </w:pPr>
      <w:r w:rsidRPr="008B64BB">
        <w:t>Metodele iterative și incrementale</w:t>
      </w:r>
      <w:r w:rsidR="006E30E2" w:rsidRPr="008B64BB">
        <w:t>, ele presupun dezvoltarea sistemului în etape succesive, permițând testarea și evaluarea constantă a componentelor, reducând riscurile și identificând problemele mai devreme în procesul de dezvoltare.</w:t>
      </w:r>
      <w:r w:rsidR="006E30E2" w:rsidRPr="008B64BB">
        <w:fldChar w:fldCharType="begin"/>
      </w:r>
      <w:r w:rsidR="006E30E2" w:rsidRPr="008B64BB">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40605FAD" w14:textId="18208DCD" w:rsidR="00F01604" w:rsidRPr="008B64BB" w:rsidRDefault="00F01604" w:rsidP="001618D1">
      <w:pPr>
        <w:widowControl w:val="0"/>
        <w:numPr>
          <w:ilvl w:val="0"/>
          <w:numId w:val="20"/>
        </w:numPr>
        <w:contextualSpacing/>
      </w:pPr>
      <w:r w:rsidRPr="008B64BB">
        <w:t>Metode funcționale</w:t>
      </w:r>
      <w:r w:rsidR="006E30E2" w:rsidRPr="008B64BB">
        <w:t>, ele se axează pe utilizarea funcțiilor matematice pure pentru a modela comportamentul sistemului, eliminând efectele secundare și mutabilitatea stărilor, ceea ce crește predictibilitatea și fiabilitatea sistemului.</w:t>
      </w:r>
      <w:r w:rsidR="006E30E2" w:rsidRPr="008B64BB">
        <w:fldChar w:fldCharType="begin"/>
      </w:r>
      <w:r w:rsidR="006E30E2" w:rsidRPr="008B64BB">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6C10F164" w14:textId="6ECB8230" w:rsidR="00E74861" w:rsidRPr="009D5272" w:rsidRDefault="007A4236" w:rsidP="009D5272">
      <w:pPr>
        <w:widowControl w:val="0"/>
        <w:ind w:firstLine="720"/>
        <w:contextualSpacing/>
      </w:pPr>
      <w:r w:rsidRPr="008B64BB">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8B64BB">
        <w:t>.</w:t>
      </w:r>
    </w:p>
    <w:p w14:paraId="49DE2473" w14:textId="3F14DE4E" w:rsidR="00DF57A3" w:rsidRPr="008B64BB" w:rsidRDefault="00DF57A3" w:rsidP="001618D1">
      <w:pPr>
        <w:pStyle w:val="Heading2"/>
        <w:keepNext w:val="0"/>
        <w:keepLines w:val="0"/>
        <w:widowControl w:val="0"/>
        <w:contextualSpacing/>
        <w:jc w:val="left"/>
      </w:pPr>
      <w:bookmarkStart w:id="8" w:name="_Toc199279767"/>
      <w:r w:rsidRPr="008B64BB">
        <w:t>2.</w:t>
      </w:r>
      <w:r w:rsidR="00997F6C" w:rsidRPr="008B64BB">
        <w:t>1</w:t>
      </w:r>
      <w:r w:rsidRPr="008B64BB">
        <w:t xml:space="preserve"> Cerințele funcționale ale sistemului</w:t>
      </w:r>
      <w:bookmarkEnd w:id="8"/>
    </w:p>
    <w:p w14:paraId="1884EDA7" w14:textId="62B6BB58" w:rsidR="00502E5E" w:rsidRPr="008B64BB" w:rsidRDefault="00DF57A3" w:rsidP="001618D1">
      <w:pPr>
        <w:pStyle w:val="GeneralDiplomText"/>
        <w:widowControl w:val="0"/>
        <w:contextualSpacing/>
        <w:rPr>
          <w:bCs/>
          <w:noProof w:val="0"/>
        </w:rPr>
      </w:pPr>
      <w:r w:rsidRPr="008B64BB">
        <w:rPr>
          <w:rFonts w:eastAsiaTheme="minorHAnsi" w:cstheme="minorBidi"/>
          <w:noProof w:val="0"/>
          <w:kern w:val="2"/>
          <w:szCs w:val="22"/>
          <w14:ligatures w14:val="standardContextual"/>
        </w:rPr>
        <w:t>Pentru a putea realiza un sistem informatic, este necesară stabilirea inițială a cerințelor funcționale. Acestea definesc acțiunile pe care sistemul trebuie să le îndeplinească pentru a asigura funcționalitatea dorită. Printre cerințele funcționale ale sistemului se numără: introducerea unui hash și selectarea metodei de brute-force, detectarea automată a tipului de hash introdus, posibilitatea de a încărca un wordlist sau un rainbow table pentru optimizarea procesului, vizualizarea progresului în timp real și salvarea unui raport detaliat la finalizarea sau oprirea procesului.</w:t>
      </w:r>
    </w:p>
    <w:p w14:paraId="78E81FA4" w14:textId="083595B2" w:rsidR="00DF57A3" w:rsidRPr="008B64BB" w:rsidRDefault="00DF57A3" w:rsidP="001618D1">
      <w:pPr>
        <w:pStyle w:val="GeneralDiplomText"/>
        <w:widowControl w:val="0"/>
        <w:contextualSpacing/>
        <w:rPr>
          <w:bCs/>
          <w:noProof w:val="0"/>
        </w:rPr>
      </w:pPr>
      <w:r w:rsidRPr="008B64BB">
        <w:rPr>
          <w:bCs/>
          <w:noProof w:val="0"/>
        </w:rPr>
        <w:t xml:space="preserve">Fiecare dintre aceste funcționalități a fost detaliată, subliniind modul în care utilizatorii vor interacționa cu sistemul și cum se va realiza procesarea datelor. </w:t>
      </w:r>
      <w:r w:rsidRPr="008B64BB">
        <w:rPr>
          <w:noProof w:val="0"/>
        </w:rPr>
        <w:t>Introducerea unui hash</w:t>
      </w:r>
      <w:r w:rsidRPr="008B64BB">
        <w:rPr>
          <w:bCs/>
          <w:noProof w:val="0"/>
        </w:rPr>
        <w:t xml:space="preserve"> este punctul de start al aplicației, </w:t>
      </w:r>
      <w:r w:rsidRPr="008B64BB">
        <w:rPr>
          <w:bCs/>
          <w:noProof w:val="0"/>
        </w:rPr>
        <w:lastRenderedPageBreak/>
        <w:t xml:space="preserve">permițând utilizatorilor să introducă manual un hash pe care doresc să-l spargă. În ceea ce privește </w:t>
      </w:r>
      <w:r w:rsidRPr="008B64BB">
        <w:rPr>
          <w:noProof w:val="0"/>
        </w:rPr>
        <w:t>determinarea tipului de hash</w:t>
      </w:r>
      <w:r w:rsidRPr="008B64BB">
        <w:rPr>
          <w:bCs/>
          <w:noProof w:val="0"/>
        </w:rPr>
        <w:t>, aplicația va analiza formatul și lungimea acestuia pentru a identifica algoritmul utilizat la generarea sa. Acest proces ajută utilizatorii să aleagă cea mai eficientă metodă de atac, optimizând timpul de procesare.</w:t>
      </w:r>
    </w:p>
    <w:p w14:paraId="7C12D13B" w14:textId="0F472142" w:rsidR="00DF57A3" w:rsidRPr="008B64BB" w:rsidRDefault="00DF57A3" w:rsidP="001618D1">
      <w:pPr>
        <w:pStyle w:val="GeneralDiplomText"/>
        <w:widowControl w:val="0"/>
        <w:contextualSpacing/>
        <w:rPr>
          <w:bCs/>
          <w:noProof w:val="0"/>
        </w:rPr>
      </w:pPr>
      <w:r w:rsidRPr="008B64BB">
        <w:rPr>
          <w:bCs/>
          <w:noProof w:val="0"/>
        </w:rPr>
        <w:t>Un aspect</w:t>
      </w:r>
      <w:r w:rsidR="00667E85" w:rsidRPr="008B64BB">
        <w:rPr>
          <w:bCs/>
          <w:noProof w:val="0"/>
        </w:rPr>
        <w:t xml:space="preserve"> principal</w:t>
      </w:r>
      <w:r w:rsidRPr="008B64BB">
        <w:rPr>
          <w:bCs/>
          <w:noProof w:val="0"/>
        </w:rPr>
        <w:t xml:space="preserve"> al sistemului este </w:t>
      </w:r>
      <w:r w:rsidRPr="008B64BB">
        <w:rPr>
          <w:noProof w:val="0"/>
        </w:rPr>
        <w:t>posibilitatea de a încărca wordlist-uri sau rainbow tables</w:t>
      </w:r>
      <w:r w:rsidRPr="008B64BB">
        <w:rPr>
          <w:bCs/>
          <w:noProof w:val="0"/>
        </w:rPr>
        <w:t>. Această funcționalitate permite utilizatorilor să utilizeze seturi de date preexistente pentru a accelera procesul de spargere a hash-urilor, în loc să genereze combinații complet aleatorii. De asemenea, aplicația trebuie să suporte atât wordlist-uri standard, cât și personalizate, oferind utilizatorilor flexibilitate în strategia de atac.</w:t>
      </w:r>
    </w:p>
    <w:p w14:paraId="78F1D1F8" w14:textId="77777777" w:rsidR="00DF57A3" w:rsidRPr="008B64BB" w:rsidRDefault="00DF57A3" w:rsidP="001618D1">
      <w:pPr>
        <w:pStyle w:val="GeneralDiplomText"/>
        <w:widowControl w:val="0"/>
        <w:contextualSpacing/>
        <w:rPr>
          <w:bCs/>
          <w:noProof w:val="0"/>
        </w:rPr>
      </w:pPr>
      <w:r w:rsidRPr="008B64BB">
        <w:rPr>
          <w:bCs/>
          <w:noProof w:val="0"/>
        </w:rPr>
        <w:t xml:space="preserve">Un alt element important este </w:t>
      </w:r>
      <w:r w:rsidRPr="008B64BB">
        <w:rPr>
          <w:noProof w:val="0"/>
        </w:rPr>
        <w:t>vizualizarea progresului în timp real</w:t>
      </w:r>
      <w:r w:rsidRPr="008B64BB">
        <w:rPr>
          <w:bCs/>
          <w:noProof w:val="0"/>
        </w:rPr>
        <w:t>. Utilizatorii trebuie să poată urmări informații despre numărul de combinații testate, rata de procesare (hash-uri/secundă), timpul estimat pentru finalizarea procesului și rezultatele intermediare. Aceste date vor fi afișate într-o interfață grafică intuitivă, facilitând monitorizarea și ajustarea parametrilor de atac, dacă este necesar.</w:t>
      </w:r>
    </w:p>
    <w:p w14:paraId="1D1C48C8" w14:textId="7EC1B44A" w:rsidR="00502E5E" w:rsidRPr="008B64BB" w:rsidRDefault="00DF57A3" w:rsidP="001618D1">
      <w:pPr>
        <w:pStyle w:val="GeneralDiplomText"/>
        <w:widowControl w:val="0"/>
        <w:contextualSpacing/>
        <w:rPr>
          <w:noProof w:val="0"/>
        </w:rPr>
      </w:pPr>
      <w:r w:rsidRPr="008B64BB">
        <w:rPr>
          <w:noProof w:val="0"/>
        </w:rPr>
        <w:t>După finalizarea sau oprirea procesului, utilizatorii vor putea generea un raport detaliat. Acest raport trebuie să includă hash-ul inițial, parola descoperită (dacă a fost identificată), metoda utilizată, durata totală a procesului și alte statistici relevante. În cazul în care procesul a fost întrerupt, raportul trebuie să reflecte progresul realizat până în acel moment, astfel încât utilizatorii să poată relua atacul de unde a fost întrerupt.</w:t>
      </w:r>
    </w:p>
    <w:p w14:paraId="52A1C62B" w14:textId="104E4D86" w:rsidR="006F2CF6" w:rsidRPr="008B64BB" w:rsidRDefault="00DF57A3" w:rsidP="009D5272">
      <w:pPr>
        <w:pStyle w:val="GeneralDiplomText"/>
        <w:widowControl w:val="0"/>
        <w:contextualSpacing/>
        <w:rPr>
          <w:noProof w:val="0"/>
        </w:rPr>
      </w:pPr>
      <w:r w:rsidRPr="008B64BB">
        <w:rPr>
          <w:noProof w:val="0"/>
        </w:rPr>
        <w:t>Pentru a asigura o experiență de utilizare optimă, toate aceste funcționalități vor fi integrate într-o interfață de utilizator (UI) intuitivă și ușor de navigat. O interfață bine concepută, bazată pe principii de design centrate pe utilizator, facilitează accesul rapid la informații și îmbunătățește satisfacția utilizatorilor. Pentru a atinge acest obiectiv, este</w:t>
      </w:r>
      <w:r w:rsidR="00667E85" w:rsidRPr="008B64BB">
        <w:rPr>
          <w:noProof w:val="0"/>
        </w:rPr>
        <w:t xml:space="preserve"> important</w:t>
      </w:r>
      <w:r w:rsidRPr="008B64BB">
        <w:rPr>
          <w:noProof w:val="0"/>
        </w:rPr>
        <w:t xml:space="preserve"> să se acorde atenție detaliilor și să se pună în practică principii de design bine stabilite.</w:t>
      </w:r>
      <w:r w:rsidR="006F2CF6" w:rsidRPr="008B64BB">
        <w:rPr>
          <w:noProof w:val="0"/>
        </w:rPr>
        <w:fldChar w:fldCharType="begin"/>
      </w:r>
      <w:r w:rsidR="006F2CF6" w:rsidRPr="008B64BB">
        <w:rPr>
          <w:noProof w:val="0"/>
        </w:rPr>
        <w:instrText xml:space="preserve"> ADDIN ZOTERO_ITEM CSL_CITATION {"citationID":"X8oyD9K7","properties":{"formattedCitation":"[6]","plainCitation":"[6]","noteIndex":0},"citationItems":[{"id":12,"uris":["http://zotero.org/users/local/AXMMMRSM/items/EXB8DFF3"],"itemData":{"id":12,"type":"webpage","title":"UX (User Experience) – tot ce trebuie să știi despre proiectarea experienței utilizatorului - Copymate","URL":"https://copymate.app/ro/blog/multi/ux-user-experience-tot-ce-trebuie-sa-stii-despre-proiectarea-experientei-utilizatorului/","accessed":{"date-parts":[["2025",3,12]]}}}],"schema":"https://github.com/citation-style-language/schema/raw/master/csl-citation.json"} </w:instrText>
      </w:r>
      <w:r w:rsidR="006F2CF6" w:rsidRPr="008B64BB">
        <w:rPr>
          <w:noProof w:val="0"/>
        </w:rPr>
        <w:fldChar w:fldCharType="separate"/>
      </w:r>
      <w:r w:rsidR="006F2CF6" w:rsidRPr="008B64BB">
        <w:rPr>
          <w:noProof w:val="0"/>
        </w:rPr>
        <w:t>[6]</w:t>
      </w:r>
      <w:r w:rsidR="006F2CF6" w:rsidRPr="008B64BB">
        <w:rPr>
          <w:noProof w:val="0"/>
        </w:rPr>
        <w:fldChar w:fldCharType="end"/>
      </w:r>
      <w:r w:rsidRPr="008B64BB">
        <w:rPr>
          <w:noProof w:val="0"/>
        </w:rPr>
        <w:t xml:space="preserve"> Astfel, utilizatorii vor putea interacționa eficient cu sistemul, beneficiind de o experiență plăcută și productivă.</w:t>
      </w:r>
    </w:p>
    <w:p w14:paraId="4B0A9121" w14:textId="74970E8E" w:rsidR="00560F11" w:rsidRPr="008B64BB" w:rsidRDefault="00560F11" w:rsidP="001618D1">
      <w:pPr>
        <w:pStyle w:val="Heading2"/>
        <w:keepNext w:val="0"/>
        <w:keepLines w:val="0"/>
        <w:widowControl w:val="0"/>
        <w:contextualSpacing/>
        <w:jc w:val="left"/>
      </w:pPr>
      <w:bookmarkStart w:id="9" w:name="_Toc199279768"/>
      <w:r w:rsidRPr="008B64BB">
        <w:t>2.</w:t>
      </w:r>
      <w:r w:rsidR="00A414FB" w:rsidRPr="008B64BB">
        <w:t>2</w:t>
      </w:r>
      <w:r w:rsidRPr="008B64BB">
        <w:t xml:space="preserve"> Cerințele non-funcționale ale sistemului</w:t>
      </w:r>
      <w:bookmarkEnd w:id="9"/>
    </w:p>
    <w:p w14:paraId="2BDCCDC5" w14:textId="099FBDA0" w:rsidR="00997F6C" w:rsidRPr="008B64BB" w:rsidRDefault="00997F6C" w:rsidP="001618D1">
      <w:pPr>
        <w:widowControl w:val="0"/>
        <w:ind w:firstLine="720"/>
        <w:contextualSpacing/>
      </w:pPr>
      <w:r w:rsidRPr="008B64BB">
        <w:t xml:space="preserve">Cerințele nefuncționale se referă la atributele calitative ale unui sistem software, influențând aspecte precum performanța, securitatea, scalabilitatea și experiența generală a utilizatorului. Aceste cerințe, deși nu descriu funcționalități specifice, sunt </w:t>
      </w:r>
      <w:r w:rsidR="00667E85" w:rsidRPr="008B64BB">
        <w:t>necesar</w:t>
      </w:r>
      <w:r w:rsidRPr="008B64BB">
        <w:t>e pentru asigurarea eficienței și fiabilității sistemului astfel ele pot impune anumite restricții sau contrângeri asupra sistemului.</w:t>
      </w:r>
      <w:r w:rsidR="003D5862" w:rsidRPr="008B64BB">
        <w:fldChar w:fldCharType="begin"/>
      </w:r>
      <w:r w:rsidR="003D5862" w:rsidRPr="008B64BB">
        <w:instrText xml:space="preserve"> ADDIN ZOTERO_ITEM CSL_CITATION {"citationID":"uHSspNyo","properties":{"formattedCitation":"[7]","plainCitation":"[7]","noteIndex":0},"citationItems":[{"id":13,"uris":["http://zotero.org/users/local/AXMMMRSM/items/RWII22T9"],"itemData":{"id":13,"type":"webpage","title":"Ce este cerința nefuncțională în ingineria software?","URL":"https://www.guru99.com/ro/non-functional-requirement-type-example.html","accessed":{"date-parts":[["2025",3,13]]}}}],"schema":"https://github.com/citation-style-language/schema/raw/master/csl-citation.json"} </w:instrText>
      </w:r>
      <w:r w:rsidR="003D5862" w:rsidRPr="008B64BB">
        <w:fldChar w:fldCharType="separate"/>
      </w:r>
      <w:r w:rsidR="003D5862" w:rsidRPr="008B64BB">
        <w:rPr>
          <w:rFonts w:cs="Times New Roman"/>
        </w:rPr>
        <w:t>[7]</w:t>
      </w:r>
      <w:r w:rsidR="003D5862" w:rsidRPr="008B64BB">
        <w:fldChar w:fldCharType="end"/>
      </w:r>
    </w:p>
    <w:p w14:paraId="187C7AAA" w14:textId="21E7A2A8" w:rsidR="00997F6C" w:rsidRPr="008B64BB" w:rsidRDefault="00C47D8C" w:rsidP="001618D1">
      <w:pPr>
        <w:widowControl w:val="0"/>
        <w:ind w:firstLine="720"/>
        <w:contextualSpacing/>
      </w:pPr>
      <w:r w:rsidRPr="008B64BB">
        <w:t xml:space="preserve">Pentru ca sistemul să fie performant trebuie să fie capabil să proceseze hash-urile într-un mod eficient, pentru acest lucru e nevoie de optimizarea algoritmilor pentru a minimiza timpul de procesare. Optimizarea algoritmilor eficientizează și gestionarea resurselor hardware pentru a nu supraîncărca sistemul utilizatorului. </w:t>
      </w:r>
      <w:r w:rsidR="00AC50E0" w:rsidRPr="008B64BB">
        <w:t xml:space="preserve">De asemenea, scalabilitatea este crucială pentru a permite sistemului să se adapteze la volume mari de date, cum ar fi wordlist-urile sau tabelele rainbow de dimensiuni considerabile. Aceste aspecte sunt fundamentale în </w:t>
      </w:r>
      <w:r w:rsidR="00AC50E0" w:rsidRPr="008B64BB">
        <w:lastRenderedPageBreak/>
        <w:t>proiectarea și implementarea unui sistem informatic robust și eficient.</w:t>
      </w:r>
    </w:p>
    <w:p w14:paraId="16393D8A" w14:textId="5533470D" w:rsidR="003D5862" w:rsidRPr="008B64BB" w:rsidRDefault="003D5862" w:rsidP="001618D1">
      <w:pPr>
        <w:widowControl w:val="0"/>
        <w:ind w:firstLine="720"/>
        <w:contextualSpacing/>
      </w:pPr>
      <w:r w:rsidRPr="008B64BB">
        <w:t>Pentru a asigura fiabilitatea și disponibilitatea sistemului, este</w:t>
      </w:r>
      <w:r w:rsidR="00667E85" w:rsidRPr="008B64BB">
        <w:t xml:space="preserve"> necesar</w:t>
      </w:r>
      <w:r w:rsidRPr="008B64BB">
        <w:t xml:space="preserve"> ca acesta să funcționeze continuu și fără erori, menținând o disponibilitate ridicată. Implementarea mecanismelor de backup și recuperare este crucială pentru prevenirea pierderii datelor și pentru asigurarea continuității operațiunilor. În plus, sistemul trebuie să fie rezilient la diverse tipuri de atacuri sau defecțiuni, menținându-și funcționalitatea chiar și în condiții adverse.</w:t>
      </w:r>
    </w:p>
    <w:p w14:paraId="69C3E255" w14:textId="740D4759" w:rsidR="00995FFF" w:rsidRPr="008B64BB" w:rsidRDefault="00995FFF" w:rsidP="001618D1">
      <w:pPr>
        <w:widowControl w:val="0"/>
        <w:ind w:firstLine="720"/>
        <w:contextualSpacing/>
      </w:pPr>
      <w:r w:rsidRPr="008B64BB">
        <w:t>Sistemul trebuie să asigure un nivel ridicat de fiabilitate și disponibilitate, garantând o funcționare continuă și stabilă în mare parte din timp, fără erori critice care să afecteze utilizatorii. Pentru a preveni pierderea datelor în cazul unor întreruperi neașteptate, aplicația va include un mecanism de salvare automată a progresului utilizatorului, permițând reluarea activităților din punctul în care au fost întrerupte, asigurând astfel o experiență fluidă și neîntreruptă.</w:t>
      </w:r>
    </w:p>
    <w:p w14:paraId="40C73C85" w14:textId="65CF0E6B" w:rsidR="00995FFF" w:rsidRPr="008B64BB" w:rsidRDefault="00995FFF" w:rsidP="001618D1">
      <w:pPr>
        <w:widowControl w:val="0"/>
        <w:ind w:firstLine="720"/>
        <w:contextualSpacing/>
      </w:pPr>
      <w:r w:rsidRPr="008B64BB">
        <w:t>Aplicația trebuie să fie proiectată astfel încât să permită integrarea unor noi algoritmi de brute-force, oferind flexibilitate în extinderea funcționalităților fără modificări majore în structura existentă. De asemenea, codul va fi organizat modular, asigurând o arhitectură clară și bine definită, ceea ce va facilita atât întreținerea, cât și actualizarea sistemului pe termen lung.</w:t>
      </w:r>
    </w:p>
    <w:p w14:paraId="57F8CD30" w14:textId="2E8059B8" w:rsidR="00995FFF" w:rsidRPr="008B64BB" w:rsidRDefault="00995FFF" w:rsidP="001618D1">
      <w:pPr>
        <w:widowControl w:val="0"/>
        <w:ind w:firstLine="720"/>
        <w:contextualSpacing/>
      </w:pPr>
      <w:r w:rsidRPr="008B64BB">
        <w:t>Pentru a asigura corectitudinea și funcționalitatea algoritmilor implementați, aplicația va include teste unitare și de integrare, verificând astfel atât componentele individuale, cât și interacțiunea dintre ele. De asemenea, testarea va fi realizată în diferite scenarii, simulând diverse condiții de utilizare, pentru a evalua eficiența tehnicilor brute-force și impactul acestora asupra performanței sistemului. Această abordare va permite identificarea și remedierea eventualelor erori înainte de implementarea finală, garantând o funcționare stabilă și optimizată.</w:t>
      </w:r>
    </w:p>
    <w:p w14:paraId="60758B8B" w14:textId="61ABBC76" w:rsidR="00997F6C" w:rsidRPr="008B64BB" w:rsidRDefault="00995FFF" w:rsidP="009D5272">
      <w:pPr>
        <w:widowControl w:val="0"/>
        <w:ind w:firstLine="720"/>
        <w:contextualSpacing/>
      </w:pPr>
      <w:r w:rsidRPr="008B64BB">
        <w:t>Aplicația va fi dezvoltată și utilizată cu respectarea principiilor etice, evitând orice utilizare abuzivă sau ilegală a tehnicilor brute-force implementate. Scopul principal al sistemului este de a contribui la cercetare și securitate cibernetică, nu de fi folosită pentru posibile activități malițioase, iar utilizatorii vor fi informați cu privire la utilizarea corectă și responsabilă a software-ului.</w:t>
      </w:r>
    </w:p>
    <w:p w14:paraId="182D208C" w14:textId="2482805B" w:rsidR="00997F6C" w:rsidRPr="008B64BB" w:rsidRDefault="00997F6C" w:rsidP="001618D1">
      <w:pPr>
        <w:pStyle w:val="Heading2"/>
        <w:keepNext w:val="0"/>
        <w:keepLines w:val="0"/>
        <w:widowControl w:val="0"/>
        <w:contextualSpacing/>
        <w:jc w:val="left"/>
      </w:pPr>
      <w:bookmarkStart w:id="10" w:name="_Toc199279769"/>
      <w:r w:rsidRPr="008B64BB">
        <w:t>2.3 Modelarea comportamentală a sistemului</w:t>
      </w:r>
      <w:bookmarkEnd w:id="10"/>
    </w:p>
    <w:p w14:paraId="16466916" w14:textId="77777777" w:rsidR="00997F6C" w:rsidRPr="008B64BB" w:rsidRDefault="00997F6C" w:rsidP="001618D1">
      <w:pPr>
        <w:widowControl w:val="0"/>
        <w:ind w:firstLine="360"/>
        <w:contextualSpacing/>
      </w:pPr>
      <w:r w:rsidRPr="008B64BB">
        <w:t>Descrierea comportamentală a sistemului, conform standardului UML, se realizează prin diferite tipuri de diagrame care pun accentul pe aspecte specifice ale interacțiunii dintre componentele sale. Aceste diagrame oferă o perspectivă transparentă asupra modului în care funcționează aplicația, permițând echipei de dezvoltare să înțeleagă procesele interne și modul în care utilizatorii interacționează cu sistemul.</w:t>
      </w:r>
    </w:p>
    <w:p w14:paraId="263A3CBF" w14:textId="77777777" w:rsidR="00997F6C" w:rsidRPr="008B64BB" w:rsidRDefault="00997F6C" w:rsidP="001618D1">
      <w:pPr>
        <w:widowControl w:val="0"/>
        <w:ind w:firstLine="360"/>
        <w:contextualSpacing/>
      </w:pPr>
      <w:r w:rsidRPr="008B64BB">
        <w:t>Pentru aplicația de spargere a hash-urilor prin forța brută, următoarele diagrame UML sunt utilizate pentru modelarea comportamentală:</w:t>
      </w:r>
    </w:p>
    <w:p w14:paraId="2339375E" w14:textId="77777777" w:rsidR="00997F6C" w:rsidRPr="008B64BB" w:rsidRDefault="00997F6C" w:rsidP="001618D1">
      <w:pPr>
        <w:pStyle w:val="ListParagraph"/>
        <w:widowControl w:val="0"/>
        <w:numPr>
          <w:ilvl w:val="0"/>
          <w:numId w:val="22"/>
        </w:numPr>
      </w:pPr>
      <w:r w:rsidRPr="008B64BB">
        <w:lastRenderedPageBreak/>
        <w:t>Diagrama cazurilor de utilizare (Use case diagram) - prezintă o imagine de ansamblu a sistemului, subliniind actorii și funcționalitățile principale.</w:t>
      </w:r>
    </w:p>
    <w:p w14:paraId="650DCBAA" w14:textId="77777777" w:rsidR="00997F6C" w:rsidRPr="008B64BB" w:rsidRDefault="00997F6C" w:rsidP="001618D1">
      <w:pPr>
        <w:pStyle w:val="ListParagraph"/>
        <w:widowControl w:val="0"/>
        <w:numPr>
          <w:ilvl w:val="0"/>
          <w:numId w:val="22"/>
        </w:numPr>
      </w:pPr>
      <w:r w:rsidRPr="008B64BB">
        <w:t>Diagrama de activități (Activity diagram) - descrie fluxurile de date și etapele necesare pentru finalizarea unui proces.</w:t>
      </w:r>
    </w:p>
    <w:p w14:paraId="5D4B33A4" w14:textId="77777777" w:rsidR="00997F6C" w:rsidRPr="008B64BB" w:rsidRDefault="00997F6C" w:rsidP="001618D1">
      <w:pPr>
        <w:pStyle w:val="ListParagraph"/>
        <w:widowControl w:val="0"/>
        <w:numPr>
          <w:ilvl w:val="0"/>
          <w:numId w:val="22"/>
        </w:numPr>
      </w:pPr>
      <w:r w:rsidRPr="008B64BB">
        <w:t>Diagrama de stări (Statechart diagram) - prezintă tranzițiile și schimbările de stare ale componentelor sistemului.</w:t>
      </w:r>
    </w:p>
    <w:p w14:paraId="2908F039" w14:textId="77777777" w:rsidR="00997F6C" w:rsidRPr="008B64BB" w:rsidRDefault="00997F6C" w:rsidP="001618D1">
      <w:pPr>
        <w:pStyle w:val="ListParagraph"/>
        <w:widowControl w:val="0"/>
        <w:numPr>
          <w:ilvl w:val="0"/>
          <w:numId w:val="22"/>
        </w:numPr>
      </w:pPr>
      <w:r w:rsidRPr="008B64BB">
        <w:t>Diagrama de secvență (Sequence diagram) - reprezintă interacțiunile dintre componente într-o anumită secvență temporală.</w:t>
      </w:r>
    </w:p>
    <w:p w14:paraId="56F485C9" w14:textId="77777777" w:rsidR="00997F6C" w:rsidRPr="008B64BB" w:rsidRDefault="00997F6C" w:rsidP="001618D1">
      <w:pPr>
        <w:pStyle w:val="ListParagraph"/>
        <w:widowControl w:val="0"/>
        <w:numPr>
          <w:ilvl w:val="0"/>
          <w:numId w:val="22"/>
        </w:numPr>
      </w:pPr>
      <w:r w:rsidRPr="008B64BB">
        <w:t>Diagrama de colaborare (Collaboration diagram) - ilustrează fluxurile de mesaje și conexiunile dintre componentele sistemului.</w:t>
      </w:r>
    </w:p>
    <w:p w14:paraId="63AD282C" w14:textId="2700B851" w:rsidR="00226BA6" w:rsidRPr="008B64BB" w:rsidRDefault="00997F6C" w:rsidP="009D5272">
      <w:pPr>
        <w:pStyle w:val="GeneralDiplomText"/>
        <w:widowControl w:val="0"/>
        <w:contextualSpacing/>
        <w:rPr>
          <w:bCs/>
          <w:noProof w:val="0"/>
        </w:rPr>
      </w:pPr>
      <w:r w:rsidRPr="008B64BB">
        <w:rPr>
          <w:noProof w:val="0"/>
        </w:rPr>
        <w:t>Aceste diagrame oferă o reprezentare cuprinzătoare și intuitivă a comportamentului sistemului, facilitând identificarea și optimizarea proceselor</w:t>
      </w:r>
      <w:r w:rsidR="00667E85" w:rsidRPr="008B64BB">
        <w:rPr>
          <w:noProof w:val="0"/>
        </w:rPr>
        <w:t xml:space="preserve"> principale</w:t>
      </w:r>
      <w:r w:rsidRPr="008B64BB">
        <w:rPr>
          <w:noProof w:val="0"/>
        </w:rPr>
        <w:t xml:space="preserve"> pentru funcționalitatea aplicației. </w:t>
      </w:r>
      <w:r w:rsidRPr="008B64BB">
        <w:rPr>
          <w:bCs/>
          <w:noProof w:val="0"/>
        </w:rPr>
        <w:t>Prin intermediul diagramelor comportamentale, dezvoltatorii pot vizualiza și analiza secvențele de acțiuni, interacțiunile între obiecte și evoluția stărilor acestora în timp.</w:t>
      </w:r>
    </w:p>
    <w:p w14:paraId="65764B20" w14:textId="37E7A281" w:rsidR="00226BA6" w:rsidRPr="008B64BB" w:rsidRDefault="00226BA6" w:rsidP="001618D1">
      <w:pPr>
        <w:pStyle w:val="Heading2"/>
        <w:keepNext w:val="0"/>
        <w:keepLines w:val="0"/>
        <w:widowControl w:val="0"/>
        <w:contextualSpacing/>
        <w:jc w:val="left"/>
      </w:pPr>
      <w:bookmarkStart w:id="11" w:name="_Toc192511894"/>
      <w:bookmarkStart w:id="12" w:name="_Toc199279770"/>
      <w:r w:rsidRPr="008B64BB">
        <w:t>2.</w:t>
      </w:r>
      <w:r w:rsidR="00B24B26" w:rsidRPr="008B64BB">
        <w:t>3</w:t>
      </w:r>
      <w:r w:rsidRPr="008B64BB">
        <w:t>.1 Generalitățile sistemului informatic</w:t>
      </w:r>
      <w:bookmarkEnd w:id="11"/>
      <w:bookmarkEnd w:id="12"/>
    </w:p>
    <w:p w14:paraId="585D6D88" w14:textId="77777777" w:rsidR="00226BA6" w:rsidRPr="008B64BB" w:rsidRDefault="00226BA6" w:rsidP="001618D1">
      <w:pPr>
        <w:pStyle w:val="GeneralDiplomText"/>
        <w:widowControl w:val="0"/>
        <w:contextualSpacing/>
        <w:rPr>
          <w:bCs/>
          <w:noProof w:val="0"/>
        </w:rPr>
      </w:pPr>
      <w:r w:rsidRPr="008B64BB">
        <w:rPr>
          <w:bCs/>
          <w:noProof w:val="0"/>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33FE615" w14:textId="78A48DAF" w:rsidR="00226BA6" w:rsidRPr="008B64BB" w:rsidRDefault="00226BA6" w:rsidP="001618D1">
      <w:pPr>
        <w:pStyle w:val="GeneralDiplomText"/>
        <w:widowControl w:val="0"/>
        <w:contextualSpacing/>
        <w:rPr>
          <w:bCs/>
          <w:noProof w:val="0"/>
        </w:rPr>
      </w:pPr>
      <w:r w:rsidRPr="008B64BB">
        <w:rPr>
          <w:bCs/>
          <w:noProof w:val="0"/>
        </w:rPr>
        <w:t>Pentru a asigura o proiectare clară și o înțelegere detaliată a interacțiunii dintre utilizatori și sistem, utilizăm diagramele Use Case.</w:t>
      </w:r>
      <w:r w:rsidR="007C04F4" w:rsidRPr="008B64BB">
        <w:rPr>
          <w:bCs/>
          <w:noProof w:val="0"/>
        </w:rPr>
        <w:t xml:space="preserve"> Ea</w:t>
      </w:r>
      <w:r w:rsidRPr="008B64BB">
        <w:rPr>
          <w:bCs/>
          <w:noProof w:val="0"/>
        </w:rPr>
        <w:t xml:space="preserve"> oferă o reprezentare vizuală a tuturor scenariilor în care utilizatorul </w:t>
      </w:r>
      <w:r w:rsidR="007C04F4" w:rsidRPr="008B64BB">
        <w:rPr>
          <w:bCs/>
          <w:noProof w:val="0"/>
        </w:rPr>
        <w:t xml:space="preserve">poate interacționa </w:t>
      </w:r>
      <w:r w:rsidRPr="008B64BB">
        <w:rPr>
          <w:bCs/>
          <w:noProof w:val="0"/>
        </w:rPr>
        <w:t>cu sistemul, evidențiind acțiunile principale și fluxurile de execuție.</w:t>
      </w:r>
    </w:p>
    <w:p w14:paraId="156A67C8" w14:textId="77777777" w:rsidR="00226BA6" w:rsidRPr="008B64BB" w:rsidRDefault="00226BA6" w:rsidP="001618D1">
      <w:pPr>
        <w:pStyle w:val="GeneralDiplomText"/>
        <w:widowControl w:val="0"/>
        <w:ind w:firstLine="360"/>
        <w:contextualSpacing/>
        <w:rPr>
          <w:bCs/>
          <w:noProof w:val="0"/>
        </w:rPr>
      </w:pPr>
      <w:r w:rsidRPr="008B64BB">
        <w:rPr>
          <w:bCs/>
          <w:noProof w:val="0"/>
        </w:rPr>
        <w:t>Diagramele Use Case sunt utile deoarece:</w:t>
      </w:r>
    </w:p>
    <w:p w14:paraId="2E1C2751"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Clarifică cerințele funcționale ale aplicației.</w:t>
      </w:r>
    </w:p>
    <w:p w14:paraId="091D2918"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Evidențiază interacțiunile dintre utilizatori și sistem, ajutând la definirea comportamentului general al aplicației.</w:t>
      </w:r>
    </w:p>
    <w:p w14:paraId="3EBE28F4"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Simplifică procesul de comunicare între echipa de dezvoltare și utilizatorii finali, facilitând înțelegerea cerințelor și a funcționalităților.</w:t>
      </w:r>
    </w:p>
    <w:p w14:paraId="2035EB10" w14:textId="17840A0A" w:rsidR="00226BA6" w:rsidRPr="008B64BB" w:rsidRDefault="00226BA6" w:rsidP="001618D1">
      <w:pPr>
        <w:pStyle w:val="GeneralDiplomText"/>
        <w:widowControl w:val="0"/>
        <w:numPr>
          <w:ilvl w:val="0"/>
          <w:numId w:val="24"/>
        </w:numPr>
        <w:contextualSpacing/>
        <w:rPr>
          <w:bCs/>
          <w:noProof w:val="0"/>
        </w:rPr>
      </w:pPr>
      <w:r w:rsidRPr="008B64BB">
        <w:rPr>
          <w:bCs/>
          <w:noProof w:val="0"/>
        </w:rPr>
        <w:t>Ajută la testarea și validarea sistemului, oferind o bază pentru verificarea scenariilor de utilizare.</w:t>
      </w:r>
    </w:p>
    <w:p w14:paraId="0EEB86FF" w14:textId="77777777" w:rsidR="00226BA6" w:rsidRPr="00BD0270" w:rsidRDefault="00226BA6" w:rsidP="001618D1">
      <w:pPr>
        <w:pStyle w:val="GeneralDiplomText"/>
        <w:widowControl w:val="0"/>
        <w:ind w:left="720" w:firstLine="0"/>
        <w:contextualSpacing/>
        <w:jc w:val="center"/>
        <w:rPr>
          <w:b/>
          <w:bCs/>
          <w:noProof w:val="0"/>
        </w:rPr>
      </w:pPr>
      <w:r w:rsidRPr="00BD0270">
        <w:rPr>
          <w:b/>
          <w:bCs/>
        </w:rPr>
        <w:lastRenderedPageBreak/>
        <w:drawing>
          <wp:inline distT="0" distB="0" distL="0" distR="0" wp14:anchorId="1B6D1DBE" wp14:editId="594FE14B">
            <wp:extent cx="3422523" cy="4991100"/>
            <wp:effectExtent l="0" t="0" r="6985"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83491" cy="5080010"/>
                    </a:xfrm>
                    <a:prstGeom prst="rect">
                      <a:avLst/>
                    </a:prstGeom>
                    <a:noFill/>
                    <a:ln>
                      <a:noFill/>
                    </a:ln>
                  </pic:spPr>
                </pic:pic>
              </a:graphicData>
            </a:graphic>
          </wp:inline>
        </w:drawing>
      </w:r>
    </w:p>
    <w:p w14:paraId="362AEBE7" w14:textId="0A30D86D" w:rsidR="00226BA6" w:rsidRPr="00BD0270" w:rsidRDefault="00226BA6" w:rsidP="001618D1">
      <w:pPr>
        <w:pStyle w:val="GeneralDiplomText"/>
        <w:widowControl w:val="0"/>
        <w:contextualSpacing/>
        <w:jc w:val="center"/>
        <w:rPr>
          <w:b/>
          <w:bCs/>
          <w:noProof w:val="0"/>
        </w:rPr>
      </w:pPr>
      <w:r w:rsidRPr="00BD0270">
        <w:rPr>
          <w:b/>
          <w:bCs/>
          <w:noProof w:val="0"/>
        </w:rPr>
        <w:t>Figura 2.1 – Funcționalități generale ale sistemului</w:t>
      </w:r>
    </w:p>
    <w:p w14:paraId="25C8CCA6" w14:textId="6A038A7E" w:rsidR="007C04F4" w:rsidRPr="008B64BB" w:rsidRDefault="007C04F4" w:rsidP="001618D1">
      <w:pPr>
        <w:widowControl w:val="0"/>
        <w:contextualSpacing/>
      </w:pPr>
      <w:r w:rsidRPr="008B64BB">
        <w:t xml:space="preserve">Diagrama </w:t>
      </w:r>
      <w:r w:rsidR="009448B8" w:rsidRPr="008B64BB">
        <w:t xml:space="preserve">din figura 2.1 </w:t>
      </w:r>
      <w:r w:rsidRPr="008B64BB">
        <w:t>reprezintă cazuri</w:t>
      </w:r>
      <w:r w:rsidR="009448B8" w:rsidRPr="008B64BB">
        <w:t xml:space="preserve">le </w:t>
      </w:r>
      <w:r w:rsidRPr="008B64BB">
        <w:t>pentru funcționalitățile generale ale aplicației de cracking hash prin atac brute-force. Aceasta oferă o viziune de ansamblu asupra procesului prin care utilizatorul poate executa un astfel de atac.</w:t>
      </w:r>
    </w:p>
    <w:p w14:paraId="235FBBCF" w14:textId="77777777" w:rsidR="007C04F4" w:rsidRPr="008B64BB" w:rsidRDefault="007C04F4" w:rsidP="001618D1">
      <w:pPr>
        <w:widowControl w:val="0"/>
        <w:contextualSpacing/>
      </w:pPr>
      <w:r w:rsidRPr="008B64BB">
        <w:t>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268A6170" w14:textId="77777777" w:rsidR="007C04F4" w:rsidRPr="008B64BB" w:rsidRDefault="007C04F4" w:rsidP="001618D1">
      <w:pPr>
        <w:widowControl w:val="0"/>
        <w:contextualSpacing/>
      </w:pPr>
    </w:p>
    <w:p w14:paraId="60BC4AE5" w14:textId="1AEC6B41" w:rsidR="00226BA6" w:rsidRPr="00BD0270" w:rsidRDefault="007C04F4" w:rsidP="001618D1">
      <w:pPr>
        <w:widowControl w:val="0"/>
        <w:contextualSpacing/>
        <w:jc w:val="center"/>
        <w:rPr>
          <w:b/>
          <w:bCs/>
        </w:rPr>
      </w:pPr>
      <w:r w:rsidRPr="008B64BB">
        <w:rPr>
          <w:noProof/>
        </w:rPr>
        <w:lastRenderedPageBreak/>
        <w:drawing>
          <wp:inline distT="0" distB="0" distL="0" distR="0" wp14:anchorId="7ADB588D" wp14:editId="51F5074A">
            <wp:extent cx="3904145" cy="5791200"/>
            <wp:effectExtent l="0" t="0" r="1270" b="0"/>
            <wp:docPr id="913764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64933" name=""/>
                    <pic:cNvPicPr/>
                  </pic:nvPicPr>
                  <pic:blipFill>
                    <a:blip r:embed="rId24"/>
                    <a:stretch>
                      <a:fillRect/>
                    </a:stretch>
                  </pic:blipFill>
                  <pic:spPr>
                    <a:xfrm>
                      <a:off x="0" y="0"/>
                      <a:ext cx="3923198" cy="5819462"/>
                    </a:xfrm>
                    <a:prstGeom prst="rect">
                      <a:avLst/>
                    </a:prstGeom>
                  </pic:spPr>
                </pic:pic>
              </a:graphicData>
            </a:graphic>
          </wp:inline>
        </w:drawing>
      </w:r>
    </w:p>
    <w:p w14:paraId="24A3B45B" w14:textId="15C0D214" w:rsidR="00226BA6" w:rsidRPr="00BD0270" w:rsidRDefault="00226BA6" w:rsidP="001618D1">
      <w:pPr>
        <w:widowControl w:val="0"/>
        <w:contextualSpacing/>
        <w:jc w:val="center"/>
        <w:rPr>
          <w:b/>
          <w:bCs/>
        </w:rPr>
      </w:pPr>
      <w:r w:rsidRPr="00BD0270">
        <w:rPr>
          <w:b/>
          <w:bCs/>
        </w:rPr>
        <w:t xml:space="preserve">Figura 2.2 - </w:t>
      </w:r>
      <w:r w:rsidR="007C04F4" w:rsidRPr="00BD0270">
        <w:rPr>
          <w:b/>
          <w:bCs/>
        </w:rPr>
        <w:t>Adăugarea unui wordlist</w:t>
      </w:r>
    </w:p>
    <w:p w14:paraId="0283DEC5" w14:textId="4A4C747F" w:rsidR="009448B8" w:rsidRPr="008B64BB" w:rsidRDefault="009448B8" w:rsidP="001618D1">
      <w:pPr>
        <w:widowControl w:val="0"/>
        <w:contextualSpacing/>
      </w:pPr>
      <w:r w:rsidRPr="008B64BB">
        <w:t>Diagrama din figura 2.2 reprezintă procesul de adăugare a unui wordlist în aplicație. Utilizatorul va avea avea 3 metode de adăugare a unui wordlist, ele sunt următoarele: încărcarea unui fișier local, descărcarea unui wordlist online sau crearea manuală a unuia nou. În cazul încărcării unui fișier sau descărcării unui wordlist, sistemul verifică automat formatul acestuia pentru a se asigura că este compatibil. Dacă fișierul este valid, acesta este salvat și poate fi folosit în atacurile brute-force. În cazul în care utilizatorul optează pentru crearea manuală a unui wordlist, acesta poate edita și salva conținutul direct în aplicație. La final, sistemul confirmă adăugarea wordlist-ului, iar acesta devine utilizabil în procesul de spargere a hash-urilor.</w:t>
      </w:r>
    </w:p>
    <w:p w14:paraId="665016B8" w14:textId="718A5A74" w:rsidR="00C37204" w:rsidRPr="00BD0270" w:rsidRDefault="00C37204" w:rsidP="001618D1">
      <w:pPr>
        <w:widowControl w:val="0"/>
        <w:contextualSpacing/>
        <w:jc w:val="center"/>
        <w:rPr>
          <w:b/>
          <w:bCs/>
        </w:rPr>
      </w:pPr>
      <w:r w:rsidRPr="00BD0270">
        <w:rPr>
          <w:b/>
          <w:bCs/>
          <w:noProof/>
        </w:rPr>
        <w:lastRenderedPageBreak/>
        <w:drawing>
          <wp:inline distT="0" distB="0" distL="0" distR="0" wp14:anchorId="63BD01E9" wp14:editId="57DC8226">
            <wp:extent cx="5046059" cy="2648102"/>
            <wp:effectExtent l="0" t="0" r="2540" b="0"/>
            <wp:docPr id="1125427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27326" name=""/>
                    <pic:cNvPicPr/>
                  </pic:nvPicPr>
                  <pic:blipFill>
                    <a:blip r:embed="rId25"/>
                    <a:stretch>
                      <a:fillRect/>
                    </a:stretch>
                  </pic:blipFill>
                  <pic:spPr>
                    <a:xfrm>
                      <a:off x="0" y="0"/>
                      <a:ext cx="5078281" cy="2665012"/>
                    </a:xfrm>
                    <a:prstGeom prst="rect">
                      <a:avLst/>
                    </a:prstGeom>
                  </pic:spPr>
                </pic:pic>
              </a:graphicData>
            </a:graphic>
          </wp:inline>
        </w:drawing>
      </w:r>
    </w:p>
    <w:p w14:paraId="54669719" w14:textId="69DC49B8" w:rsidR="006F5D57" w:rsidRPr="00BD0270" w:rsidRDefault="006F5D57" w:rsidP="001618D1">
      <w:pPr>
        <w:widowControl w:val="0"/>
        <w:contextualSpacing/>
        <w:jc w:val="center"/>
        <w:rPr>
          <w:b/>
          <w:bCs/>
        </w:rPr>
      </w:pPr>
      <w:r w:rsidRPr="00BD0270">
        <w:rPr>
          <w:b/>
          <w:bCs/>
        </w:rPr>
        <w:t>Figura 2.3 – Interacțiunea utilizatorului cu modulul de rapoarte</w:t>
      </w:r>
    </w:p>
    <w:p w14:paraId="782356A3" w14:textId="402590A1" w:rsidR="00AE0583" w:rsidRPr="008B64BB" w:rsidRDefault="00AE0583" w:rsidP="001618D1">
      <w:pPr>
        <w:widowControl w:val="0"/>
        <w:contextualSpacing/>
      </w:pPr>
      <w:r w:rsidRPr="008B64BB">
        <w:t>În diagrama 2.3 este ilustrată interacțiunea utilizatorului cu modulul de gestionare a rapoartelor din cadrul aplicației. Utilizatorul accesează secțiunea dedicată rapoartelor generate în sesiunile anterioare de cracking, moment în care sistemul afișează o listă cu documentele disponibile. Asupra fiecărui raport selectat, utilizatorul poate efectua una dintre cele trei acțiuni: „Vizualizare raport”, „Descarcă raport” sau „Șterge raport”.</w:t>
      </w:r>
    </w:p>
    <w:p w14:paraId="5103E656" w14:textId="5C8A84FB" w:rsidR="009448B8" w:rsidRPr="008B64BB" w:rsidRDefault="00B24B26" w:rsidP="001618D1">
      <w:pPr>
        <w:pStyle w:val="Heading2"/>
        <w:keepNext w:val="0"/>
        <w:keepLines w:val="0"/>
        <w:widowControl w:val="0"/>
        <w:contextualSpacing/>
        <w:jc w:val="left"/>
      </w:pPr>
      <w:bookmarkStart w:id="13" w:name="_Toc199279771"/>
      <w:r w:rsidRPr="008B64BB">
        <w:t>2.</w:t>
      </w:r>
      <w:r w:rsidR="0059098F" w:rsidRPr="008B64BB">
        <w:t>3.2 Fluxul operațional al aplicației</w:t>
      </w:r>
      <w:bookmarkEnd w:id="13"/>
    </w:p>
    <w:p w14:paraId="7AC7F03A" w14:textId="4AB5CACE" w:rsidR="00440B95" w:rsidRPr="008B64BB" w:rsidRDefault="00440B95" w:rsidP="001618D1">
      <w:pPr>
        <w:widowControl w:val="0"/>
        <w:contextualSpacing/>
      </w:pPr>
      <w:r w:rsidRPr="008B64BB">
        <w:t>În timpul dezvoltării aplicației, diagramele de activitate sunt importante pentru modelarea și înțelegerea fluxului operațional al sistemului. Aceste diagrame oferă o reprezentare vizuală a succesiunii de acțiuni și decizii din cadrul proceselor aplicației, facilitând o perspectivă clară asupra funcționării acesteia.​</w:t>
      </w:r>
    </w:p>
    <w:p w14:paraId="6357E564" w14:textId="669C1A1C" w:rsidR="00440B95" w:rsidRPr="008B64BB" w:rsidRDefault="00440B95" w:rsidP="001618D1">
      <w:pPr>
        <w:widowControl w:val="0"/>
        <w:ind w:left="360"/>
        <w:contextualSpacing/>
      </w:pPr>
      <w:r w:rsidRPr="008B64BB">
        <w:t>Importanța diagramelor de activitate în cadrul aplicației:</w:t>
      </w:r>
    </w:p>
    <w:p w14:paraId="59859A90" w14:textId="1F6F62F1" w:rsidR="00440B95" w:rsidRPr="008B64BB" w:rsidRDefault="00440B95" w:rsidP="001618D1">
      <w:pPr>
        <w:widowControl w:val="0"/>
        <w:numPr>
          <w:ilvl w:val="0"/>
          <w:numId w:val="26"/>
        </w:numPr>
        <w:contextualSpacing/>
      </w:pPr>
      <w:r w:rsidRPr="008B64BB">
        <w:t>Clarificarea fluxului de procese: Diagramele de activitate permit identificarea și reprezentarea secvențială a activităților, evidențiind tranzițiile și condițiile dintre acestea. ​</w:t>
      </w:r>
    </w:p>
    <w:p w14:paraId="758760E6" w14:textId="77777777" w:rsidR="00440B95" w:rsidRPr="008B64BB" w:rsidRDefault="00440B95" w:rsidP="001618D1">
      <w:pPr>
        <w:widowControl w:val="0"/>
        <w:numPr>
          <w:ilvl w:val="0"/>
          <w:numId w:val="26"/>
        </w:numPr>
        <w:contextualSpacing/>
      </w:pPr>
      <w:r w:rsidRPr="008B64BB">
        <w:t>Detectarea potențialelor blocaje sau ineficiențe: Prin analiza diagramelor de activitate, se pot identifica zonele susceptibile la blocaje sau ineficiențe în fluxul operațional, oferind oportunități de optimizare.​</w:t>
      </w:r>
    </w:p>
    <w:p w14:paraId="0AAEBD44" w14:textId="128DC443" w:rsidR="00F70012" w:rsidRPr="008B64BB" w:rsidRDefault="00440B95" w:rsidP="001618D1">
      <w:pPr>
        <w:widowControl w:val="0"/>
        <w:numPr>
          <w:ilvl w:val="0"/>
          <w:numId w:val="26"/>
        </w:numPr>
        <w:contextualSpacing/>
      </w:pPr>
      <w:r w:rsidRPr="008B64BB">
        <w:t xml:space="preserve">Facilitarea comunicării între echipă: O reprezentare vizuală clară a proceselor ajută la </w:t>
      </w:r>
      <w:r w:rsidR="00F70012" w:rsidRPr="008B64BB">
        <w:t xml:space="preserve">colaborarea </w:t>
      </w:r>
      <w:r w:rsidRPr="008B64BB">
        <w:t>membrilor echipei de dezvoltare și la asigurarea unei înțelegeri comune a funcționalităților sistemului.</w:t>
      </w:r>
    </w:p>
    <w:p w14:paraId="369EFAE6" w14:textId="77777777" w:rsidR="00237C45" w:rsidRPr="00BD0270" w:rsidRDefault="00F70012" w:rsidP="001618D1">
      <w:pPr>
        <w:widowControl w:val="0"/>
        <w:contextualSpacing/>
        <w:jc w:val="center"/>
        <w:rPr>
          <w:b/>
          <w:bCs/>
        </w:rPr>
      </w:pPr>
      <w:r w:rsidRPr="00BD0270">
        <w:rPr>
          <w:b/>
          <w:bCs/>
          <w:noProof/>
        </w:rPr>
        <w:lastRenderedPageBreak/>
        <w:drawing>
          <wp:inline distT="0" distB="0" distL="0" distR="0" wp14:anchorId="15D17370" wp14:editId="2CEADEE1">
            <wp:extent cx="5172075" cy="1624562"/>
            <wp:effectExtent l="0" t="0" r="0" b="0"/>
            <wp:docPr id="200243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36450" name=""/>
                    <pic:cNvPicPr/>
                  </pic:nvPicPr>
                  <pic:blipFill>
                    <a:blip r:embed="rId26"/>
                    <a:stretch>
                      <a:fillRect/>
                    </a:stretch>
                  </pic:blipFill>
                  <pic:spPr>
                    <a:xfrm>
                      <a:off x="0" y="0"/>
                      <a:ext cx="5179389" cy="1626859"/>
                    </a:xfrm>
                    <a:prstGeom prst="rect">
                      <a:avLst/>
                    </a:prstGeom>
                  </pic:spPr>
                </pic:pic>
              </a:graphicData>
            </a:graphic>
          </wp:inline>
        </w:drawing>
      </w:r>
    </w:p>
    <w:p w14:paraId="7C12A6BA" w14:textId="3A49E095" w:rsidR="00226BA6" w:rsidRPr="00BD0270" w:rsidRDefault="00C37204" w:rsidP="001618D1">
      <w:pPr>
        <w:widowControl w:val="0"/>
        <w:contextualSpacing/>
        <w:jc w:val="center"/>
        <w:rPr>
          <w:b/>
          <w:bCs/>
        </w:rPr>
      </w:pPr>
      <w:r w:rsidRPr="00BD0270">
        <w:rPr>
          <w:b/>
          <w:bCs/>
        </w:rPr>
        <w:t>Figura 2.4</w:t>
      </w:r>
      <w:r w:rsidR="00B66F4A" w:rsidRPr="00BD0270">
        <w:rPr>
          <w:b/>
          <w:bCs/>
        </w:rPr>
        <w:t xml:space="preserve"> – Fluxul procesului de cracking</w:t>
      </w:r>
    </w:p>
    <w:p w14:paraId="45DCFED7" w14:textId="08999CCA" w:rsidR="00117F50" w:rsidRPr="008B64BB" w:rsidRDefault="0058551D" w:rsidP="001618D1">
      <w:pPr>
        <w:widowControl w:val="0"/>
        <w:contextualSpacing/>
      </w:pPr>
      <w:r w:rsidRPr="008B64BB">
        <w:t xml:space="preserve">În </w:t>
      </w:r>
      <w:r w:rsidR="00C37204" w:rsidRPr="008B64BB">
        <w:t>figura 2.4</w:t>
      </w:r>
      <w:r w:rsidRPr="008B64BB">
        <w:t xml:space="preserve"> este reprezentat fluxul procesului pe care îl urmează aplicația pentru </w:t>
      </w:r>
      <w:r w:rsidR="00117F50" w:rsidRPr="008B64BB">
        <w:t>a face brute-force unui hash. Utilizatorul introduce un hash, iar sistemul identifică automat tipul de hash sau utilizatorul poate specifica tipul manual în parametri, acești pași sunt</w:t>
      </w:r>
      <w:r w:rsidR="00CB6D74" w:rsidRPr="008B64BB">
        <w:t xml:space="preserve"> necesari</w:t>
      </w:r>
      <w:r w:rsidR="00117F50" w:rsidRPr="008B64BB">
        <w:t xml:space="preserve"> pentru alegerea metodei de atac.</w:t>
      </w:r>
    </w:p>
    <w:p w14:paraId="07B7BB99" w14:textId="3D998701" w:rsidR="00117F50" w:rsidRPr="008B64BB" w:rsidRDefault="00117F50" w:rsidP="001618D1">
      <w:pPr>
        <w:widowControl w:val="0"/>
        <w:contextualSpacing/>
      </w:pPr>
      <w:r w:rsidRPr="008B64BB">
        <w:t xml:space="preserve">După selecția strategiei (wordlist sau rainbow table), aplicația inițiază atacul și compară hash-urile generate cu cel introdus. Dacă se găsește o potrivire, parola este descifrată și afișată. În caz contrar, utilizatorul poate </w:t>
      </w:r>
      <w:r w:rsidRPr="008B64BB">
        <w:rPr>
          <w:bCs/>
        </w:rPr>
        <w:t>continua atacul</w:t>
      </w:r>
      <w:r w:rsidRPr="008B64BB">
        <w:t xml:space="preserve"> sau opri procesul.</w:t>
      </w:r>
    </w:p>
    <w:p w14:paraId="2EA492FB" w14:textId="77777777" w:rsidR="00117F50" w:rsidRPr="008B64BB" w:rsidRDefault="00117F50" w:rsidP="001618D1">
      <w:pPr>
        <w:widowControl w:val="0"/>
        <w:contextualSpacing/>
      </w:pPr>
      <w:r w:rsidRPr="008B64BB">
        <w:t>Fluxul se finalizează fie prin afișarea parolei descifrate, fie prin oprirea atacului în lipsa unui rezultat, oferind utilizatorului flexibilitate în alegerea metodei potrivite.</w:t>
      </w:r>
    </w:p>
    <w:p w14:paraId="22C976D7" w14:textId="77777777" w:rsidR="00117F50" w:rsidRPr="008B64BB" w:rsidRDefault="00117F50" w:rsidP="001618D1">
      <w:pPr>
        <w:widowControl w:val="0"/>
        <w:contextualSpacing/>
      </w:pPr>
    </w:p>
    <w:p w14:paraId="3F737ED5" w14:textId="4E19243D" w:rsidR="00117F50" w:rsidRPr="00BD0270" w:rsidRDefault="00117F50" w:rsidP="001618D1">
      <w:pPr>
        <w:widowControl w:val="0"/>
        <w:contextualSpacing/>
        <w:jc w:val="center"/>
        <w:rPr>
          <w:b/>
          <w:bCs/>
        </w:rPr>
      </w:pPr>
      <w:r w:rsidRPr="00BD0270">
        <w:rPr>
          <w:b/>
          <w:bCs/>
          <w:noProof/>
        </w:rPr>
        <w:drawing>
          <wp:inline distT="0" distB="0" distL="0" distR="0" wp14:anchorId="3590045D" wp14:editId="34C5EDFB">
            <wp:extent cx="4808719" cy="2046274"/>
            <wp:effectExtent l="0" t="0" r="0" b="0"/>
            <wp:docPr id="92062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26370" name=""/>
                    <pic:cNvPicPr/>
                  </pic:nvPicPr>
                  <pic:blipFill>
                    <a:blip r:embed="rId27"/>
                    <a:stretch>
                      <a:fillRect/>
                    </a:stretch>
                  </pic:blipFill>
                  <pic:spPr>
                    <a:xfrm>
                      <a:off x="0" y="0"/>
                      <a:ext cx="4836716" cy="2058188"/>
                    </a:xfrm>
                    <a:prstGeom prst="rect">
                      <a:avLst/>
                    </a:prstGeom>
                  </pic:spPr>
                </pic:pic>
              </a:graphicData>
            </a:graphic>
          </wp:inline>
        </w:drawing>
      </w:r>
    </w:p>
    <w:p w14:paraId="1717C9D5" w14:textId="59B5ED21" w:rsidR="00117F50" w:rsidRPr="00BD0270" w:rsidRDefault="00117F50" w:rsidP="001618D1">
      <w:pPr>
        <w:widowControl w:val="0"/>
        <w:contextualSpacing/>
        <w:jc w:val="center"/>
        <w:rPr>
          <w:b/>
          <w:bCs/>
        </w:rPr>
      </w:pPr>
      <w:r w:rsidRPr="00BD0270">
        <w:rPr>
          <w:b/>
          <w:bCs/>
        </w:rPr>
        <w:t>Figura 2.</w:t>
      </w:r>
      <w:r w:rsidR="00C37204" w:rsidRPr="00BD0270">
        <w:rPr>
          <w:b/>
          <w:bCs/>
        </w:rPr>
        <w:t>5</w:t>
      </w:r>
      <w:r w:rsidRPr="00BD0270">
        <w:rPr>
          <w:b/>
          <w:bCs/>
        </w:rPr>
        <w:t xml:space="preserve"> – Procesul de identifcare al unui hash</w:t>
      </w:r>
    </w:p>
    <w:p w14:paraId="7FBAC5E5" w14:textId="0529F951" w:rsidR="007B162F" w:rsidRPr="008B64BB" w:rsidRDefault="00237C45" w:rsidP="001618D1">
      <w:pPr>
        <w:widowControl w:val="0"/>
        <w:contextualSpacing/>
      </w:pPr>
      <w:r w:rsidRPr="008B64BB">
        <w:t>În figura 2.</w:t>
      </w:r>
      <w:r w:rsidR="00C37204" w:rsidRPr="008B64BB">
        <w:t>5</w:t>
      </w:r>
      <w:r w:rsidRPr="008B64BB">
        <w:t xml:space="preserve"> este ilustrat fluxul procesului de identificare a unui hash. Aplicația verifică automat dacă formatul hash-ului este valid, permițând continuarea procesului doar în cazul în care acesta este recunoscut. Dacă tipul hash-ului este identificat, utilizatorului îi este afișată informația corespunzătoare. În situația în care identificarea automată eșuează, sistemul recurge la o metodă de detectare euristică. Dacă nici această metodă nu oferă un rezultat clar, utilizatorul are posibilitatea de a introduce manual tipul hash-ului.</w:t>
      </w:r>
    </w:p>
    <w:p w14:paraId="73753D97" w14:textId="77777777" w:rsidR="008A5A5A" w:rsidRPr="008B64BB" w:rsidRDefault="008A5A5A" w:rsidP="001618D1">
      <w:pPr>
        <w:widowControl w:val="0"/>
        <w:contextualSpacing/>
      </w:pPr>
    </w:p>
    <w:p w14:paraId="4E1C3891" w14:textId="05D0003C" w:rsidR="007B162F" w:rsidRPr="008B64BB" w:rsidRDefault="007B162F" w:rsidP="001618D1">
      <w:pPr>
        <w:pStyle w:val="Heading2"/>
        <w:keepNext w:val="0"/>
        <w:keepLines w:val="0"/>
        <w:widowControl w:val="0"/>
        <w:contextualSpacing/>
        <w:jc w:val="left"/>
      </w:pPr>
      <w:bookmarkStart w:id="14" w:name="_Toc199279772"/>
      <w:r w:rsidRPr="008B64BB">
        <w:lastRenderedPageBreak/>
        <w:t>2.3.3 Modelarea comportamentului sistemului</w:t>
      </w:r>
      <w:bookmarkEnd w:id="14"/>
    </w:p>
    <w:p w14:paraId="7CFB60D3" w14:textId="57370B6E" w:rsidR="00CB25C3" w:rsidRPr="008B64BB" w:rsidRDefault="00CB25C3" w:rsidP="001618D1">
      <w:pPr>
        <w:widowControl w:val="0"/>
        <w:contextualSpacing/>
      </w:pPr>
      <w:r w:rsidRPr="008B64BB">
        <w:t>În timpul dezvoltării aplicației, diagramele de stare sunt</w:t>
      </w:r>
      <w:r w:rsidR="00751DCE" w:rsidRPr="008B64BB">
        <w:t xml:space="preserve"> fundamentale</w:t>
      </w:r>
      <w:r w:rsidRPr="008B64BB">
        <w:t xml:space="preserve"> în modelarea și înțelegerea comportamentului dinamic al sistemului. Aceste diagrame oferă o reprezentare vizuală a diferitelor stări prin care poate trece o componentă a sistemului și modul în care tranzițiile între aceste stări sunt declanșate de evenimente specifice. </w:t>
      </w:r>
    </w:p>
    <w:p w14:paraId="52BE8479" w14:textId="77777777" w:rsidR="00CB25C3" w:rsidRPr="008B64BB" w:rsidRDefault="00CB25C3" w:rsidP="001618D1">
      <w:pPr>
        <w:widowControl w:val="0"/>
        <w:contextualSpacing/>
      </w:pPr>
      <w:r w:rsidRPr="008B64BB">
        <w:t>Importanța diagramelor de stare în cadrul aplicației:</w:t>
      </w:r>
    </w:p>
    <w:p w14:paraId="71ECFFAE" w14:textId="77777777" w:rsidR="00CB25C3" w:rsidRPr="008B64BB" w:rsidRDefault="00CB25C3" w:rsidP="001618D1">
      <w:pPr>
        <w:widowControl w:val="0"/>
        <w:numPr>
          <w:ilvl w:val="0"/>
          <w:numId w:val="28"/>
        </w:numPr>
        <w:contextualSpacing/>
      </w:pPr>
      <w:r w:rsidRPr="008B64BB">
        <w:t>Clarificarea comportamentului sistemului: Diagramele de stare permit identificarea și reprezentarea secvențială a stărilor și tranzițiilor dintre acestea, evidențiind condițiile și evenimentele care determină schimbările de stare. Aceasta ajută la o înțelegere profundă a modului în care sistemul reacționează la diferite stimuli și situații. ​</w:t>
      </w:r>
    </w:p>
    <w:p w14:paraId="2C199B5E" w14:textId="5A103EC5" w:rsidR="00CB25C3" w:rsidRPr="008B64BB" w:rsidRDefault="00CB25C3" w:rsidP="001618D1">
      <w:pPr>
        <w:widowControl w:val="0"/>
        <w:numPr>
          <w:ilvl w:val="0"/>
          <w:numId w:val="28"/>
        </w:numPr>
        <w:contextualSpacing/>
      </w:pPr>
      <w:r w:rsidRPr="008B64BB">
        <w:t xml:space="preserve">Identificarea comportamentelor complexe și a scenariilor de eroare: Prin analiza diagramelor de stare, se pot identifica comportamente complexe, bucle infinite sau stări neacoperite, oferind oportunități de optimizare și asigurând o funcționare robustă a sistemului. </w:t>
      </w:r>
    </w:p>
    <w:p w14:paraId="6D6A2104" w14:textId="77777777" w:rsidR="00CB25C3" w:rsidRPr="008B64BB" w:rsidRDefault="00CB25C3" w:rsidP="001618D1">
      <w:pPr>
        <w:widowControl w:val="0"/>
        <w:numPr>
          <w:ilvl w:val="0"/>
          <w:numId w:val="28"/>
        </w:numPr>
        <w:contextualSpacing/>
      </w:pPr>
      <w:r w:rsidRPr="008B64BB">
        <w:t>Facilitarea comunicării între membrii echipei: O reprezentare vizuală clară a comportamentului sistemului ajută la alinierea membrilor echipei de dezvoltare și la asigurarea unei înțelegeri comune a funcționalităților și reacțiilor sistemului în diverse situații. ​</w:t>
      </w:r>
    </w:p>
    <w:p w14:paraId="6429100D" w14:textId="536517C2" w:rsidR="00CB25C3" w:rsidRPr="00BD0270" w:rsidRDefault="003C4E43" w:rsidP="001618D1">
      <w:pPr>
        <w:widowControl w:val="0"/>
        <w:contextualSpacing/>
        <w:jc w:val="center"/>
        <w:rPr>
          <w:b/>
          <w:bCs/>
        </w:rPr>
      </w:pPr>
      <w:r w:rsidRPr="00BD0270">
        <w:rPr>
          <w:b/>
          <w:bCs/>
          <w:noProof/>
        </w:rPr>
        <w:drawing>
          <wp:inline distT="0" distB="0" distL="0" distR="0" wp14:anchorId="684D5E04" wp14:editId="6AE7E6EE">
            <wp:extent cx="4320086" cy="2709284"/>
            <wp:effectExtent l="0" t="0" r="4445" b="0"/>
            <wp:docPr id="207247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79196" name=""/>
                    <pic:cNvPicPr/>
                  </pic:nvPicPr>
                  <pic:blipFill>
                    <a:blip r:embed="rId28"/>
                    <a:stretch>
                      <a:fillRect/>
                    </a:stretch>
                  </pic:blipFill>
                  <pic:spPr>
                    <a:xfrm>
                      <a:off x="0" y="0"/>
                      <a:ext cx="4351165" cy="2728775"/>
                    </a:xfrm>
                    <a:prstGeom prst="rect">
                      <a:avLst/>
                    </a:prstGeom>
                  </pic:spPr>
                </pic:pic>
              </a:graphicData>
            </a:graphic>
          </wp:inline>
        </w:drawing>
      </w:r>
    </w:p>
    <w:p w14:paraId="3E0C0AE1" w14:textId="6F7B6791" w:rsidR="00CB25C3" w:rsidRPr="00BD0270" w:rsidRDefault="00CB25C3" w:rsidP="001618D1">
      <w:pPr>
        <w:widowControl w:val="0"/>
        <w:contextualSpacing/>
        <w:jc w:val="center"/>
        <w:rPr>
          <w:b/>
          <w:bCs/>
        </w:rPr>
      </w:pPr>
      <w:r w:rsidRPr="00BD0270">
        <w:rPr>
          <w:b/>
          <w:bCs/>
        </w:rPr>
        <w:t xml:space="preserve">Figura 2.6 – Exportarea </w:t>
      </w:r>
      <w:r w:rsidR="003C4E43" w:rsidRPr="00BD0270">
        <w:rPr>
          <w:b/>
          <w:bCs/>
        </w:rPr>
        <w:t>raportului</w:t>
      </w:r>
    </w:p>
    <w:p w14:paraId="542E797D" w14:textId="229E2D58" w:rsidR="003C4E43" w:rsidRPr="008B64BB" w:rsidRDefault="003C4E43" w:rsidP="001618D1">
      <w:pPr>
        <w:widowControl w:val="0"/>
        <w:contextualSpacing/>
      </w:pPr>
      <w:r w:rsidRPr="008B64BB">
        <w:t>Diagrama din figura 2.6 modelează comportamentul sistemului în etapa de exportare a raportului după finalizarea unui atac brute-force. După încheierea procesului de cracking, utilizatorul selectează opțiunea de export și alege formatul dorit, urmat de specificarea locației unde fișierul va fi salvat. Diagrama evidențiază succesiunea stărilor interne ale sistemului și condițiile logice necesare pentru a ajunge la finalizarea operației. Totodată, subliniază modul secvențial în care se parcurg pașii de configurare a exportului.</w:t>
      </w:r>
    </w:p>
    <w:p w14:paraId="27E9D98A" w14:textId="77777777" w:rsidR="003C4E43" w:rsidRPr="008B64BB" w:rsidRDefault="003C4E43" w:rsidP="001618D1">
      <w:pPr>
        <w:widowControl w:val="0"/>
        <w:contextualSpacing/>
        <w:jc w:val="center"/>
      </w:pPr>
    </w:p>
    <w:p w14:paraId="4EFEDEE2" w14:textId="2A8AE2E7" w:rsidR="003C4E43" w:rsidRPr="00BD0270" w:rsidRDefault="003C4E43" w:rsidP="001618D1">
      <w:pPr>
        <w:widowControl w:val="0"/>
        <w:contextualSpacing/>
        <w:jc w:val="center"/>
        <w:rPr>
          <w:b/>
          <w:bCs/>
        </w:rPr>
      </w:pPr>
      <w:r w:rsidRPr="00BD0270">
        <w:rPr>
          <w:b/>
          <w:bCs/>
          <w:noProof/>
        </w:rPr>
        <w:drawing>
          <wp:inline distT="0" distB="0" distL="0" distR="0" wp14:anchorId="2D2F7403" wp14:editId="038456CA">
            <wp:extent cx="4847149" cy="2215396"/>
            <wp:effectExtent l="0" t="0" r="0" b="0"/>
            <wp:docPr id="9664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3598" name=""/>
                    <pic:cNvPicPr/>
                  </pic:nvPicPr>
                  <pic:blipFill>
                    <a:blip r:embed="rId29"/>
                    <a:stretch>
                      <a:fillRect/>
                    </a:stretch>
                  </pic:blipFill>
                  <pic:spPr>
                    <a:xfrm>
                      <a:off x="0" y="0"/>
                      <a:ext cx="4890839" cy="2235365"/>
                    </a:xfrm>
                    <a:prstGeom prst="rect">
                      <a:avLst/>
                    </a:prstGeom>
                  </pic:spPr>
                </pic:pic>
              </a:graphicData>
            </a:graphic>
          </wp:inline>
        </w:drawing>
      </w:r>
    </w:p>
    <w:p w14:paraId="69E3B2DA" w14:textId="33B557E0" w:rsidR="003C4E43" w:rsidRPr="00BD0270" w:rsidRDefault="003C4E43" w:rsidP="001618D1">
      <w:pPr>
        <w:widowControl w:val="0"/>
        <w:contextualSpacing/>
        <w:jc w:val="center"/>
        <w:rPr>
          <w:b/>
          <w:bCs/>
        </w:rPr>
      </w:pPr>
      <w:r w:rsidRPr="00BD0270">
        <w:rPr>
          <w:b/>
          <w:bCs/>
        </w:rPr>
        <w:t>Figura 2.7 – Descărcarea și validarea unui wordlist din sursă online</w:t>
      </w:r>
    </w:p>
    <w:p w14:paraId="0E48020A" w14:textId="7C2A4CCC" w:rsidR="00A71691" w:rsidRPr="008B64BB" w:rsidRDefault="003C4E43" w:rsidP="001618D1">
      <w:pPr>
        <w:widowControl w:val="0"/>
        <w:contextualSpacing/>
      </w:pPr>
      <w:r w:rsidRPr="008B64BB">
        <w:t>Diagrama din figura 2.7 simulează fluxul de stări prin care trece aplicația atunci când utilizatorul dorește să adauge un wordlist dintr-o sursă online. După introducerea linkului, sistemul verifică validitatea acestuia, permițând continuarea doar dacă link-ul este valid. După descărcare, fișierul este verificat din punct de vedere al formatului, iar dacă este valid, este salvat în sistem. Diagrama evidențiază atât traseul ideal, cât și gestionarea cazurilor de eroare (link invalid, format greșit).</w:t>
      </w:r>
    </w:p>
    <w:p w14:paraId="6A4A8BC5" w14:textId="7579CDD2" w:rsidR="00A71691" w:rsidRPr="008B64BB" w:rsidRDefault="00A71691" w:rsidP="001618D1">
      <w:pPr>
        <w:pStyle w:val="Heading2"/>
        <w:keepNext w:val="0"/>
        <w:keepLines w:val="0"/>
        <w:widowControl w:val="0"/>
        <w:contextualSpacing/>
        <w:jc w:val="left"/>
      </w:pPr>
      <w:bookmarkStart w:id="15" w:name="_Toc199279773"/>
      <w:r w:rsidRPr="008B64BB">
        <w:t>2.3.4 Descrierea fluxurilor de interacțiune utilizator–sistem</w:t>
      </w:r>
      <w:bookmarkEnd w:id="15"/>
    </w:p>
    <w:p w14:paraId="55418241" w14:textId="43A1DC05" w:rsidR="007B162F" w:rsidRPr="008B64BB" w:rsidRDefault="002D7BC9" w:rsidP="001618D1">
      <w:pPr>
        <w:widowControl w:val="0"/>
        <w:contextualSpacing/>
      </w:pPr>
      <w:r w:rsidRPr="008B64BB">
        <w:t>Diagramele de secvență oferă o reprezentare clară și detaliată a modului în care componentele unui sistem software interacționează în timp pentru a îndeplini anumite funcționalități. Acestea evidențiază ordinea mesajelor schimbate între obiecte, subliniind fluxurile de control și de date care apar între utilizator și subsistemele aplicației. Prin utilizarea diagramelor de secvență, se poate înțelege exact comportamentul sistemului în diverse scenarii de utilizare, contribuind astfel la validarea logicii de implementare și la facilitarea comunicării între membrii echipei de dezvoltare.</w:t>
      </w:r>
      <w:r w:rsidRPr="008B64BB">
        <w:fldChar w:fldCharType="begin"/>
      </w:r>
      <w:r w:rsidRPr="008B64BB">
        <w:instrText xml:space="preserve"> ADDIN ZOTERO_ITEM CSL_CITATION {"citationID":"8YyvXHeq","properties":{"formattedCitation":"[8]","plainCitation":"[8]","noteIndex":0},"citationItems":[{"id":14,"uris":["http://zotero.org/users/local/AXMMMRSM/items/RLKU5GEK"],"itemData":{"id":14,"type":"webpage","title":"Diagrame de interacțiune, colaborare și secvență cu exemple","URL":"https://www.guru99.com/ro/interaction-collaboration-sequence-diagrams-examples.html?utm_source=chatgpt.com","accessed":{"date-parts":[["2025",3,24]]}}}],"schema":"https://github.com/citation-style-language/schema/raw/master/csl-citation.json"} </w:instrText>
      </w:r>
      <w:r w:rsidRPr="008B64BB">
        <w:fldChar w:fldCharType="separate"/>
      </w:r>
      <w:r w:rsidRPr="008B64BB">
        <w:rPr>
          <w:rFonts w:cs="Times New Roman"/>
        </w:rPr>
        <w:t>[8]</w:t>
      </w:r>
      <w:r w:rsidRPr="008B64BB">
        <w:fldChar w:fldCharType="end"/>
      </w:r>
      <w:r w:rsidRPr="008B64BB">
        <w:t xml:space="preserve"> În plus, ele servesc ca documentație valoroasă pe termen lung, oferind o bază solidă pentru mentenanța și extinderea ulterioară a aplicației.</w:t>
      </w:r>
      <w:r w:rsidR="004A0334" w:rsidRPr="008B64BB">
        <w:fldChar w:fldCharType="begin"/>
      </w:r>
      <w:r w:rsidR="004A0334" w:rsidRPr="008B64BB">
        <w:instrText xml:space="preserve"> ADDIN ZOTERO_ITEM CSL_CITATION {"citationID":"UzRzI4pQ","properties":{"formattedCitation":"[9]","plainCitation":"[9]","noteIndex":0},"citationItems":[{"id":16,"uris":["http://zotero.org/users/local/AXMMMRSM/items/TK2VKHR3"],"itemData":{"id":16,"type":"article-journal","abstract":"CASE tools (Computer Aided Software Engineering) represent those applications supporting analysts, designers, programmers, testing teams, to analyze, design, implement (at least partially) modify (expand), build, respectively tests software applications. This work outline some criteria for the evaluation of UML based CASE tools, and performs a comparative study of four CASE instruments based on these criteria. The goal of the work is to survey the instruments (RationalRose, MagicDraw, OpenTool and Microsoft Visio 2000) and to probe the criteria utility in order to choose the instrument that fit better to the specific of an organization and to the software programs developed in the organisation.","language":"ro","source":"Zotero","title":"Evaluarea si compararea instrumentelor CASE bazate pe UML","author":[{"family":"Jisa","given":"Dan Laurentiu"}],"issued":{"date-parts":[["2001"]]}}}],"schema":"https://github.com/citation-style-language/schema/raw/master/csl-citation.json"} </w:instrText>
      </w:r>
      <w:r w:rsidR="004A0334" w:rsidRPr="008B64BB">
        <w:fldChar w:fldCharType="separate"/>
      </w:r>
      <w:r w:rsidR="004A0334" w:rsidRPr="008B64BB">
        <w:rPr>
          <w:rFonts w:cs="Times New Roman"/>
        </w:rPr>
        <w:t>[9]</w:t>
      </w:r>
      <w:r w:rsidR="004A0334" w:rsidRPr="008B64BB">
        <w:fldChar w:fldCharType="end"/>
      </w:r>
      <w:r w:rsidRPr="008B64BB">
        <w:t xml:space="preserve"> </w:t>
      </w:r>
    </w:p>
    <w:p w14:paraId="5D767216" w14:textId="77777777" w:rsidR="00CF2486" w:rsidRPr="008B64BB" w:rsidRDefault="00CF2486" w:rsidP="001618D1">
      <w:pPr>
        <w:widowControl w:val="0"/>
        <w:contextualSpacing/>
      </w:pPr>
    </w:p>
    <w:p w14:paraId="5E37BFD2" w14:textId="77777777" w:rsidR="002B3179" w:rsidRPr="008B64BB" w:rsidRDefault="002B3179" w:rsidP="001618D1">
      <w:pPr>
        <w:widowControl w:val="0"/>
        <w:contextualSpacing/>
      </w:pPr>
      <w:r w:rsidRPr="008B64BB">
        <w:t>În cadrul lucrării, diagramele de secvență sunt aplicate pentru a reprezenta procese precum inițierea și execuția unui atac de tip brute-force, exportul raportului după finalizarea atacului și identificarea automată a tipului de hash. Prin aceste reprezentări vizuale, se evidențiază succesiunea mesajelor transmise între obiecte și fluxul de control asociat fiecărui scenariu, contribuind la clarificarea cerințelor funcționale și la detectarea timpurie a eventualelor probleme de proiectare.​</w:t>
      </w:r>
    </w:p>
    <w:p w14:paraId="1BC6B13C" w14:textId="77777777" w:rsidR="002B3179" w:rsidRPr="008B64BB" w:rsidRDefault="002B3179" w:rsidP="001618D1">
      <w:pPr>
        <w:widowControl w:val="0"/>
        <w:contextualSpacing/>
      </w:pPr>
      <w:r w:rsidRPr="008B64BB">
        <w:t xml:space="preserve">Astfel, utilizarea diagramelor de secvență în această teză nu doar că sprijină procesul de dezvoltare și documentare a aplicației, dar și îmbunătățește comunicarea în cadrul echipei de proiect, asigurând o înțelegere </w:t>
      </w:r>
      <w:r w:rsidRPr="008B64BB">
        <w:lastRenderedPageBreak/>
        <w:t>comună și detaliată a mecanismelor interne ale sistemului.</w:t>
      </w:r>
    </w:p>
    <w:p w14:paraId="304B9B58" w14:textId="77777777" w:rsidR="004A0334" w:rsidRPr="008B64BB" w:rsidRDefault="004A0334" w:rsidP="001618D1">
      <w:pPr>
        <w:widowControl w:val="0"/>
        <w:contextualSpacing/>
      </w:pPr>
    </w:p>
    <w:p w14:paraId="30C8E5A2" w14:textId="76604690" w:rsidR="004A0334" w:rsidRPr="00BD0270" w:rsidRDefault="004A0334" w:rsidP="001618D1">
      <w:pPr>
        <w:widowControl w:val="0"/>
        <w:contextualSpacing/>
        <w:jc w:val="center"/>
        <w:rPr>
          <w:b/>
          <w:bCs/>
        </w:rPr>
      </w:pPr>
      <w:r w:rsidRPr="00BD0270">
        <w:rPr>
          <w:b/>
          <w:bCs/>
          <w:noProof/>
        </w:rPr>
        <w:drawing>
          <wp:inline distT="0" distB="0" distL="0" distR="0" wp14:anchorId="667FEE95" wp14:editId="36CF2314">
            <wp:extent cx="6120451" cy="4325509"/>
            <wp:effectExtent l="0" t="0" r="0" b="0"/>
            <wp:docPr id="211329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99776" name=""/>
                    <pic:cNvPicPr/>
                  </pic:nvPicPr>
                  <pic:blipFill>
                    <a:blip r:embed="rId30"/>
                    <a:stretch>
                      <a:fillRect/>
                    </a:stretch>
                  </pic:blipFill>
                  <pic:spPr>
                    <a:xfrm>
                      <a:off x="0" y="0"/>
                      <a:ext cx="6172691" cy="4362428"/>
                    </a:xfrm>
                    <a:prstGeom prst="rect">
                      <a:avLst/>
                    </a:prstGeom>
                  </pic:spPr>
                </pic:pic>
              </a:graphicData>
            </a:graphic>
          </wp:inline>
        </w:drawing>
      </w:r>
    </w:p>
    <w:p w14:paraId="2F81F16C" w14:textId="48786C60" w:rsidR="004A0334" w:rsidRPr="00BD0270" w:rsidRDefault="004A0334" w:rsidP="001618D1">
      <w:pPr>
        <w:widowControl w:val="0"/>
        <w:contextualSpacing/>
        <w:jc w:val="center"/>
        <w:rPr>
          <w:b/>
          <w:bCs/>
        </w:rPr>
      </w:pPr>
      <w:r w:rsidRPr="00BD0270">
        <w:rPr>
          <w:b/>
          <w:bCs/>
        </w:rPr>
        <w:t xml:space="preserve">Figura 2.8 - </w:t>
      </w:r>
      <w:r w:rsidR="000F46C5" w:rsidRPr="00BD0270">
        <w:rPr>
          <w:b/>
          <w:bCs/>
        </w:rPr>
        <w:t>Inițierea și execuția unui atac de tip brute-force</w:t>
      </w:r>
    </w:p>
    <w:p w14:paraId="6F4D283C" w14:textId="197C11C5" w:rsidR="00E37112" w:rsidRPr="008B64BB" w:rsidRDefault="00E37112" w:rsidP="001618D1">
      <w:pPr>
        <w:widowControl w:val="0"/>
        <w:ind w:firstLine="720"/>
        <w:contextualSpacing/>
      </w:pPr>
      <w:r w:rsidRPr="008B64BB">
        <w:t>În figura 2.8 este simulat procesul de inițiere și execuție a unui atac de tip brute-force. Utilizatorul introduce hash-ul și selectează tipul acestuia, interacționând cu sistemul central care transmite datele către modulul de algoritm. Acesta realizează procesul de comparare folosind un wordlist și actualizează progresul, care este transmis înapoi spre sistem și afișat utilizatorului în timp real. Această diagramă evidențiază clar succesiunea pașilor implicați în atacul brute-force, subliniind interacțiunile dintre componentele sistemului și utilizator.</w:t>
      </w:r>
    </w:p>
    <w:p w14:paraId="2347EDD7" w14:textId="77777777" w:rsidR="00E37112" w:rsidRPr="008B64BB" w:rsidRDefault="00E37112" w:rsidP="001618D1">
      <w:pPr>
        <w:widowControl w:val="0"/>
        <w:contextualSpacing/>
      </w:pPr>
    </w:p>
    <w:p w14:paraId="55046284" w14:textId="08662491" w:rsidR="004A0334" w:rsidRPr="00BD0270" w:rsidRDefault="004A0334" w:rsidP="001618D1">
      <w:pPr>
        <w:widowControl w:val="0"/>
        <w:contextualSpacing/>
        <w:jc w:val="center"/>
        <w:rPr>
          <w:b/>
          <w:bCs/>
        </w:rPr>
      </w:pPr>
      <w:r w:rsidRPr="00BD0270">
        <w:rPr>
          <w:b/>
          <w:bCs/>
          <w:noProof/>
        </w:rPr>
        <w:lastRenderedPageBreak/>
        <w:drawing>
          <wp:inline distT="0" distB="0" distL="0" distR="0" wp14:anchorId="489E725D" wp14:editId="09341AB7">
            <wp:extent cx="3621024" cy="3915426"/>
            <wp:effectExtent l="0" t="0" r="0" b="8890"/>
            <wp:docPr id="1765500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00290" name=""/>
                    <pic:cNvPicPr/>
                  </pic:nvPicPr>
                  <pic:blipFill>
                    <a:blip r:embed="rId31"/>
                    <a:stretch>
                      <a:fillRect/>
                    </a:stretch>
                  </pic:blipFill>
                  <pic:spPr>
                    <a:xfrm>
                      <a:off x="0" y="0"/>
                      <a:ext cx="3664445" cy="3962377"/>
                    </a:xfrm>
                    <a:prstGeom prst="rect">
                      <a:avLst/>
                    </a:prstGeom>
                  </pic:spPr>
                </pic:pic>
              </a:graphicData>
            </a:graphic>
          </wp:inline>
        </w:drawing>
      </w:r>
    </w:p>
    <w:p w14:paraId="79FE797A" w14:textId="77627365" w:rsidR="004A0334" w:rsidRPr="00BD0270" w:rsidRDefault="004A0334" w:rsidP="001618D1">
      <w:pPr>
        <w:widowControl w:val="0"/>
        <w:contextualSpacing/>
        <w:jc w:val="center"/>
        <w:rPr>
          <w:b/>
          <w:bCs/>
        </w:rPr>
      </w:pPr>
      <w:r w:rsidRPr="00BD0270">
        <w:rPr>
          <w:b/>
          <w:bCs/>
        </w:rPr>
        <w:t xml:space="preserve">Figura 2.9 - </w:t>
      </w:r>
      <w:r w:rsidR="000F46C5" w:rsidRPr="00BD0270">
        <w:rPr>
          <w:b/>
          <w:bCs/>
        </w:rPr>
        <w:t>Exportul raportului după finalizarea atacului</w:t>
      </w:r>
    </w:p>
    <w:p w14:paraId="7C4783AD" w14:textId="5BD4C88C" w:rsidR="004A0334" w:rsidRPr="008B64BB" w:rsidRDefault="00E37112" w:rsidP="001618D1">
      <w:pPr>
        <w:widowControl w:val="0"/>
        <w:ind w:firstLine="720"/>
        <w:contextualSpacing/>
      </w:pPr>
      <w:r w:rsidRPr="008B64BB">
        <w:t>Figura 2.9 descrie secvența asociată exportului raportului după finalizarea atacului. Sistemul inițiază procesul de export prin comunicarea cu modulul dedicat, care, la rândul său, configurează opțiunile de export pe baza alegerii utilizatorului. După selectarea formatului și a locației de salvare, fișierul este generat, scris și confirmat ca fiind salvat cu succes, iar utilizatorul este notificat. Această diagramă subliniază importanța interacțiunii dintre utilizator și sistem în configurarea și finalizarea cu succes a procesului de export al raportului.</w:t>
      </w:r>
    </w:p>
    <w:p w14:paraId="59667943" w14:textId="4E5D3E57" w:rsidR="004A0334" w:rsidRPr="00BD0270" w:rsidRDefault="004A0334" w:rsidP="001618D1">
      <w:pPr>
        <w:widowControl w:val="0"/>
        <w:contextualSpacing/>
        <w:jc w:val="center"/>
        <w:rPr>
          <w:b/>
          <w:bCs/>
        </w:rPr>
      </w:pPr>
      <w:r w:rsidRPr="00BD0270">
        <w:rPr>
          <w:b/>
          <w:bCs/>
          <w:noProof/>
        </w:rPr>
        <w:drawing>
          <wp:inline distT="0" distB="0" distL="0" distR="0" wp14:anchorId="6A2D6D90" wp14:editId="22F0E604">
            <wp:extent cx="3816344" cy="2459422"/>
            <wp:effectExtent l="0" t="0" r="0" b="0"/>
            <wp:docPr id="14881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8767" name=""/>
                    <pic:cNvPicPr/>
                  </pic:nvPicPr>
                  <pic:blipFill>
                    <a:blip r:embed="rId32"/>
                    <a:stretch>
                      <a:fillRect/>
                    </a:stretch>
                  </pic:blipFill>
                  <pic:spPr>
                    <a:xfrm>
                      <a:off x="0" y="0"/>
                      <a:ext cx="3834091" cy="2470859"/>
                    </a:xfrm>
                    <a:prstGeom prst="rect">
                      <a:avLst/>
                    </a:prstGeom>
                  </pic:spPr>
                </pic:pic>
              </a:graphicData>
            </a:graphic>
          </wp:inline>
        </w:drawing>
      </w:r>
    </w:p>
    <w:p w14:paraId="6561C822" w14:textId="2ECC4973" w:rsidR="004A0334" w:rsidRPr="00BD0270" w:rsidRDefault="004A0334" w:rsidP="001618D1">
      <w:pPr>
        <w:widowControl w:val="0"/>
        <w:contextualSpacing/>
        <w:jc w:val="center"/>
        <w:rPr>
          <w:b/>
          <w:bCs/>
        </w:rPr>
      </w:pPr>
      <w:r w:rsidRPr="00BD0270">
        <w:rPr>
          <w:b/>
          <w:bCs/>
        </w:rPr>
        <w:t xml:space="preserve">Figura 2.10 </w:t>
      </w:r>
      <w:r w:rsidR="000F46C5" w:rsidRPr="00BD0270">
        <w:rPr>
          <w:b/>
          <w:bCs/>
        </w:rPr>
        <w:t>–</w:t>
      </w:r>
      <w:r w:rsidRPr="00BD0270">
        <w:rPr>
          <w:b/>
          <w:bCs/>
        </w:rPr>
        <w:t xml:space="preserve"> </w:t>
      </w:r>
      <w:r w:rsidR="000F46C5" w:rsidRPr="00BD0270">
        <w:rPr>
          <w:b/>
          <w:bCs/>
        </w:rPr>
        <w:t>Identificarea algorimtului de hash</w:t>
      </w:r>
    </w:p>
    <w:p w14:paraId="52120760" w14:textId="4381981F" w:rsidR="00AB55AC" w:rsidRPr="008B64BB" w:rsidRDefault="00E37112" w:rsidP="009D5272">
      <w:pPr>
        <w:widowControl w:val="0"/>
        <w:ind w:firstLine="720"/>
        <w:contextualSpacing/>
      </w:pPr>
      <w:r w:rsidRPr="008B64BB">
        <w:lastRenderedPageBreak/>
        <w:t>Figura 2.10 prezintă interacțiunea dintre utilizator și sistem în procesul de identificare automată a tipului de hash. După introducerea valorii hash, sistemul apelează modulul de identificare care verifică formatul și, dacă este valid, inițiază o căutare euristică în baza de hash-uri pentru a determina tipul acestuia. În funcție de rezultat, sistemul comunică utilizatorului tipul identificat. Această diagramă evidențiază eficiența sistemului în automatizarea procesului de identificare a tipului de hash, reducând astfel efortul utilizatorului și minimizând posibilitatea erorilor umane.</w:t>
      </w:r>
    </w:p>
    <w:p w14:paraId="188377CD" w14:textId="7937B407" w:rsidR="00325FA0" w:rsidRPr="008B64BB" w:rsidRDefault="00325FA0" w:rsidP="001618D1">
      <w:pPr>
        <w:pStyle w:val="Heading2"/>
        <w:keepNext w:val="0"/>
        <w:keepLines w:val="0"/>
        <w:widowControl w:val="0"/>
        <w:contextualSpacing/>
        <w:jc w:val="left"/>
      </w:pPr>
      <w:bookmarkStart w:id="16" w:name="_Toc199279774"/>
      <w:r w:rsidRPr="008B64BB">
        <w:t xml:space="preserve">2.3.5 </w:t>
      </w:r>
      <w:r w:rsidR="005B338C" w:rsidRPr="008B64BB">
        <w:t>Utilizarea diagramelor de comunicare pentru evidențierea fluxurilor informaționale</w:t>
      </w:r>
      <w:bookmarkEnd w:id="16"/>
    </w:p>
    <w:p w14:paraId="19834A56" w14:textId="2F479172" w:rsidR="005B338C" w:rsidRPr="008B64BB" w:rsidRDefault="005B338C" w:rsidP="001618D1">
      <w:pPr>
        <w:widowControl w:val="0"/>
        <w:ind w:firstLine="720"/>
        <w:contextualSpacing/>
      </w:pPr>
      <w:r w:rsidRPr="008B64BB">
        <w:t>Diagramele de comunicare (cunoscute și ca diagrame de colaborare) reprezintă un tip de diagramă UML utilizat pentru a evidenția interacțiunile dintre obiecte în cadrul unui sistem, punând accent pe schimbul de mesaje într-un context structural. Aceste diagrame sunt utile în analiza și proiectarea sistemelor software, deoarece permit înțelegerea clară a modului în care entitățile colaborează pentru a îndeplini o funcționalitate specifică</w:t>
      </w:r>
      <w:r w:rsidR="0070497E" w:rsidRPr="008B64BB">
        <w:t xml:space="preserve"> </w:t>
      </w:r>
      <w:r w:rsidR="0070497E" w:rsidRPr="008B64BB">
        <w:fldChar w:fldCharType="begin"/>
      </w:r>
      <w:r w:rsidR="0070497E" w:rsidRPr="008B64BB">
        <w:instrText xml:space="preserve"> ADDIN ZOTERO_ITEM CSL_CITATION {"citationID":"DFkBVYDt","properties":{"formattedCitation":"[10]","plainCitation":"[10]","noteIndex":0},"citationItems":[{"id":17,"uris":["http://zotero.org/users/local/AXMMMRSM/items/YA53V4EX"],"itemData":{"id":17,"type":"webpage","title":"Communication Diagram | Enterprise Architect User Guide","URL":"https://sparxsystems.com/enterprise_architect_user_guide/17.0/modeling_languages/communicationdiagram.html","accessed":{"date-parts":[["2025",3,24]]}}}],"schema":"https://github.com/citation-style-language/schema/raw/master/csl-citation.json"} </w:instrText>
      </w:r>
      <w:r w:rsidR="0070497E" w:rsidRPr="008B64BB">
        <w:fldChar w:fldCharType="separate"/>
      </w:r>
      <w:r w:rsidR="0070497E" w:rsidRPr="008B64BB">
        <w:rPr>
          <w:rFonts w:cs="Times New Roman"/>
        </w:rPr>
        <w:t>[10]</w:t>
      </w:r>
      <w:r w:rsidR="0070497E" w:rsidRPr="008B64BB">
        <w:fldChar w:fldCharType="end"/>
      </w:r>
      <w:r w:rsidRPr="008B64BB">
        <w:t>.</w:t>
      </w:r>
    </w:p>
    <w:p w14:paraId="09BCC627" w14:textId="6F61F141" w:rsidR="0070497E" w:rsidRPr="008B64BB" w:rsidRDefault="0070497E" w:rsidP="001618D1">
      <w:pPr>
        <w:widowControl w:val="0"/>
        <w:ind w:firstLine="720"/>
        <w:contextualSpacing/>
      </w:pPr>
      <w:r w:rsidRPr="008B64BB">
        <w:t>În cadrul proiectului, au fost realizate două astfel de diagrame, fiecare reflectând un scenariu distinct de interacțiune între componentele sistemului dezvoltat. Aceste diagrame oferă o imagine clară a succesiunii mesajelor și a responsabilităților fiecărei entități, asigurând astfel o bază solidă pentru implementarea logicii aplicației.</w:t>
      </w:r>
    </w:p>
    <w:p w14:paraId="04EA7F42" w14:textId="2A4711A9" w:rsidR="00325FA0" w:rsidRPr="00BD0270" w:rsidRDefault="00325FA0" w:rsidP="001618D1">
      <w:pPr>
        <w:widowControl w:val="0"/>
        <w:contextualSpacing/>
        <w:jc w:val="center"/>
        <w:rPr>
          <w:b/>
          <w:bCs/>
        </w:rPr>
      </w:pPr>
      <w:r w:rsidRPr="00BD0270">
        <w:rPr>
          <w:b/>
          <w:bCs/>
          <w:noProof/>
        </w:rPr>
        <w:drawing>
          <wp:inline distT="0" distB="0" distL="0" distR="0" wp14:anchorId="037D4D0D" wp14:editId="63788422">
            <wp:extent cx="4940490" cy="1751340"/>
            <wp:effectExtent l="0" t="0" r="0" b="1270"/>
            <wp:docPr id="1458020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20647" name=""/>
                    <pic:cNvPicPr/>
                  </pic:nvPicPr>
                  <pic:blipFill>
                    <a:blip r:embed="rId33"/>
                    <a:stretch>
                      <a:fillRect/>
                    </a:stretch>
                  </pic:blipFill>
                  <pic:spPr>
                    <a:xfrm>
                      <a:off x="0" y="0"/>
                      <a:ext cx="4950607" cy="1754926"/>
                    </a:xfrm>
                    <a:prstGeom prst="rect">
                      <a:avLst/>
                    </a:prstGeom>
                  </pic:spPr>
                </pic:pic>
              </a:graphicData>
            </a:graphic>
          </wp:inline>
        </w:drawing>
      </w:r>
    </w:p>
    <w:p w14:paraId="36526DEF" w14:textId="413AECC4" w:rsidR="005B338C" w:rsidRPr="00BD0270" w:rsidRDefault="005B338C" w:rsidP="001618D1">
      <w:pPr>
        <w:widowControl w:val="0"/>
        <w:contextualSpacing/>
        <w:jc w:val="center"/>
        <w:rPr>
          <w:b/>
          <w:bCs/>
        </w:rPr>
      </w:pPr>
      <w:r w:rsidRPr="00BD0270">
        <w:rPr>
          <w:b/>
          <w:bCs/>
        </w:rPr>
        <w:t>Figura 2.11 – Descărcarea și salvarea unui wordlist</w:t>
      </w:r>
    </w:p>
    <w:p w14:paraId="10C9A879" w14:textId="3942006C" w:rsidR="0070497E" w:rsidRPr="008B64BB" w:rsidRDefault="0070497E" w:rsidP="001618D1">
      <w:pPr>
        <w:widowControl w:val="0"/>
        <w:ind w:firstLine="720"/>
        <w:contextualSpacing/>
      </w:pPr>
      <w:r w:rsidRPr="008B64BB">
        <w:t>În cadrul figurii 2.11 este prezintată diagrama de comunicare corespunzătoare procesului de selectare și salvare a unei liste de cuvinte (wordlist) dintr-o sursă online. Interacțiunea debutează cu inițiativa utilizatorului de a accesa meniul dedicat gestionării wordlist-urilor, moment în care sistemul declanșează o secvență de mesaje care implică Modulul Wordlist și o resursă externă din Internet. După ce lista este descărcată, aceasta este verificată din punct de vedere al formatului, urmând ca, în cazul în care este validă, să fie salvată în baza de date. Procesul se încheie cu confirmarea operațiunii și notificarea utilizatorului cu privire la succesul acțiunii.</w:t>
      </w:r>
    </w:p>
    <w:p w14:paraId="69E1458C" w14:textId="55A9EFF9" w:rsidR="00325FA0" w:rsidRPr="00BD0270" w:rsidRDefault="00325FA0" w:rsidP="001618D1">
      <w:pPr>
        <w:widowControl w:val="0"/>
        <w:contextualSpacing/>
        <w:jc w:val="center"/>
        <w:rPr>
          <w:b/>
          <w:bCs/>
        </w:rPr>
      </w:pPr>
      <w:r w:rsidRPr="00BD0270">
        <w:rPr>
          <w:b/>
          <w:bCs/>
          <w:noProof/>
        </w:rPr>
        <w:lastRenderedPageBreak/>
        <w:drawing>
          <wp:inline distT="0" distB="0" distL="0" distR="0" wp14:anchorId="7367F427" wp14:editId="39DAC2E8">
            <wp:extent cx="5179325" cy="753105"/>
            <wp:effectExtent l="0" t="0" r="2540" b="9525"/>
            <wp:docPr id="13927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54445" name=""/>
                    <pic:cNvPicPr/>
                  </pic:nvPicPr>
                  <pic:blipFill>
                    <a:blip r:embed="rId34"/>
                    <a:stretch>
                      <a:fillRect/>
                    </a:stretch>
                  </pic:blipFill>
                  <pic:spPr>
                    <a:xfrm>
                      <a:off x="0" y="0"/>
                      <a:ext cx="5201234" cy="756291"/>
                    </a:xfrm>
                    <a:prstGeom prst="rect">
                      <a:avLst/>
                    </a:prstGeom>
                  </pic:spPr>
                </pic:pic>
              </a:graphicData>
            </a:graphic>
          </wp:inline>
        </w:drawing>
      </w:r>
    </w:p>
    <w:p w14:paraId="2A1990B8" w14:textId="31D19F63" w:rsidR="005B338C" w:rsidRPr="00BD0270" w:rsidRDefault="005B338C" w:rsidP="001618D1">
      <w:pPr>
        <w:widowControl w:val="0"/>
        <w:contextualSpacing/>
        <w:jc w:val="center"/>
        <w:rPr>
          <w:b/>
          <w:bCs/>
        </w:rPr>
      </w:pPr>
      <w:r w:rsidRPr="00BD0270">
        <w:rPr>
          <w:b/>
          <w:bCs/>
        </w:rPr>
        <w:t>Figura 2.12 – Oprirea unui atac în execuție</w:t>
      </w:r>
    </w:p>
    <w:p w14:paraId="7E3507AF" w14:textId="5DB5BFA4" w:rsidR="002B1EC3" w:rsidRPr="008B64BB" w:rsidRDefault="0070497E" w:rsidP="009D5272">
      <w:pPr>
        <w:widowControl w:val="0"/>
        <w:ind w:firstLine="720"/>
        <w:contextualSpacing/>
      </w:pPr>
      <w:r w:rsidRPr="008B64BB">
        <w:t>Figura 2.12 ilustrează un scenariu distinct, cel al opririi unui atac activ. Actorul principal al sistemului inițiază oprirea printr-un mesaj transmis către sistem, care, la rândul său, propagă comanda de oprire către Managerul de Atac. Acesta comunică cu firul de execuție dedicat atacului, solicitând finalizarea acestuia. După confirmarea opririi, sistemul actualizează starea internă corespunzătoare și notifică utilizatorul cu un mesaj care atestă oprirea completă a procesului. Diagrama evidențiază succesiunea logică și clară a pașilor parcurși pentru întreruperea controlată a unui proces critic.</w:t>
      </w:r>
    </w:p>
    <w:p w14:paraId="3E46DF27" w14:textId="112070BB" w:rsidR="002B1EC3" w:rsidRPr="008B64BB" w:rsidRDefault="002B1EC3" w:rsidP="001618D1">
      <w:pPr>
        <w:pStyle w:val="Heading2"/>
        <w:keepNext w:val="0"/>
        <w:keepLines w:val="0"/>
        <w:widowControl w:val="0"/>
        <w:contextualSpacing/>
        <w:jc w:val="left"/>
      </w:pPr>
      <w:bookmarkStart w:id="17" w:name="_Toc199279775"/>
      <w:r w:rsidRPr="008B64BB">
        <w:t>2.3.6 Utilizarea diagramelor de clasă pentru modelarea componentelor sistemului</w:t>
      </w:r>
      <w:bookmarkEnd w:id="17"/>
    </w:p>
    <w:p w14:paraId="7935366F" w14:textId="5FAF663B" w:rsidR="002B1EC3" w:rsidRPr="008B64BB" w:rsidRDefault="002B1EC3" w:rsidP="001618D1">
      <w:pPr>
        <w:widowControl w:val="0"/>
        <w:ind w:firstLine="720"/>
        <w:contextualSpacing/>
      </w:pPr>
      <w:r w:rsidRPr="008B64BB">
        <w:t>Diagramele de clasă reprezintă un instrument fundamental în ingineria software, utilizat pentru a modela structura statică a unui sistem. Aceste diagrame ilustrează clasele componente ale sistemului, atributele și metodele acestora, precum și relațiile dintre ele, oferind o perspectivă clară asupra arhitecturii și interacțiunilor interne ale aplicației. O clasă într-o diagramă UML reprezintă o categorie de entități cu atribute și comportamente comune, servind drept șablon pentru crearea obiectelor cu caracteristici și funcționalități specifice</w:t>
      </w:r>
      <w:r w:rsidRPr="008B64BB">
        <w:fldChar w:fldCharType="begin"/>
      </w:r>
      <w:r w:rsidRPr="008B64BB">
        <w:instrText xml:space="preserve"> ADDIN ZOTERO_ITEM CSL_CITATION {"citationID":"WNatCN6k","properties":{"formattedCitation":"[11]","plainCitation":"[11]","noteIndex":0},"citationItems":[{"id":18,"uris":["http://zotero.org/users/local/AXMMMRSM/items/NE8LNCXY"],"itemData":{"id":18,"type":"webpage","title":"Tutorial diagramă de clasă UML: Clasă abstractă cu exemple","URL":"https://www.guru99.com/ro/uml-class-diagram.html?utm_source=chatgpt.com","accessed":{"date-parts":[["2025",3,25]]}}}],"schema":"https://github.com/citation-style-language/schema/raw/master/csl-citation.json"} </w:instrText>
      </w:r>
      <w:r w:rsidRPr="008B64BB">
        <w:fldChar w:fldCharType="separate"/>
      </w:r>
      <w:r w:rsidRPr="008B64BB">
        <w:rPr>
          <w:rFonts w:cs="Times New Roman"/>
        </w:rPr>
        <w:t>[11]</w:t>
      </w:r>
      <w:r w:rsidRPr="008B64BB">
        <w:fldChar w:fldCharType="end"/>
      </w:r>
      <w:r w:rsidRPr="008B64BB">
        <w:t>. Diagramele de clasă sunt utilizate pentru a modela structura (viziunea statică asupra) unui sistem, incluzând clase, interfețe, obiecte și relațiile dintre acestea</w:t>
      </w:r>
      <w:r w:rsidRPr="008B64BB">
        <w:fldChar w:fldCharType="begin"/>
      </w:r>
      <w:r w:rsidRPr="008B64BB">
        <w:instrText xml:space="preserve"> ADDIN ZOTERO_ITEM CSL_CITATION {"citationID":"AgB94i5H","properties":{"formattedCitation":"[12]","plainCitation":"[12]","noteIndex":0},"citationItems":[{"id":20,"uris":["http://zotero.org/users/local/AXMMMRSM/items/82ARS4RI"],"itemData":{"id":20,"type":"webpage","title":"https://cadredidactice.ub.ro/sorinpopa/files/2018/10/L2_diagrama_de_clase.pdf?utm_source=chatgpt.com","URL":"https://cadredidactice.ub.ro/sorinpopa/files/2018/10/L2_diagrama_de_clase.pdf?utm_source=chatgpt.com","accessed":{"date-parts":[["2025",3,25]]}}}],"schema":"https://github.com/citation-style-language/schema/raw/master/csl-citation.json"} </w:instrText>
      </w:r>
      <w:r w:rsidRPr="008B64BB">
        <w:fldChar w:fldCharType="separate"/>
      </w:r>
      <w:r w:rsidRPr="008B64BB">
        <w:rPr>
          <w:rFonts w:cs="Times New Roman"/>
        </w:rPr>
        <w:t>[12]</w:t>
      </w:r>
      <w:r w:rsidRPr="008B64BB">
        <w:fldChar w:fldCharType="end"/>
      </w:r>
      <w:r w:rsidRPr="008B64BB">
        <w:t>.</w:t>
      </w:r>
    </w:p>
    <w:p w14:paraId="7C115ED7" w14:textId="360BE13B" w:rsidR="002B1EC3" w:rsidRPr="008B64BB" w:rsidRDefault="002B1EC3" w:rsidP="001618D1">
      <w:pPr>
        <w:widowControl w:val="0"/>
        <w:ind w:firstLine="720"/>
        <w:contextualSpacing/>
      </w:pPr>
      <w:r w:rsidRPr="008B64BB">
        <w:t>În procesul de dezvoltare al sistemului, diagramele de clasă au fost importante în modelarea componentelor cheie, precum procesele de atac brute-force, mecanismele de export al rapoartelor și gestionarea listelor de cuvinte (wordlist-uri, rainbow tables). Aceste reprezentări au eficientizat înțelegerea structurii și comportamentului fiecărei componente, simplificând etapele de proiectare și implementare.​</w:t>
      </w:r>
    </w:p>
    <w:p w14:paraId="4170614E" w14:textId="77777777" w:rsidR="002B1EC3" w:rsidRPr="008B64BB" w:rsidRDefault="002B1EC3" w:rsidP="001618D1">
      <w:pPr>
        <w:widowControl w:val="0"/>
        <w:ind w:firstLine="720"/>
        <w:contextualSpacing/>
      </w:pPr>
      <w:r w:rsidRPr="008B64BB">
        <w:t>În continuare, vom examina în detaliu diagramele de clasă relevante pentru sistemul dezvoltat, subliniind modul în care acestea reflectă arhitectura și funcționalitățile aplicației.​</w:t>
      </w:r>
    </w:p>
    <w:p w14:paraId="3A84A992" w14:textId="3B576AD1" w:rsidR="002B1EC3" w:rsidRPr="00BD0270" w:rsidRDefault="00F61205" w:rsidP="001618D1">
      <w:pPr>
        <w:widowControl w:val="0"/>
        <w:contextualSpacing/>
        <w:jc w:val="center"/>
        <w:rPr>
          <w:b/>
          <w:bCs/>
        </w:rPr>
      </w:pPr>
      <w:r w:rsidRPr="00BD0270">
        <w:rPr>
          <w:b/>
          <w:bCs/>
          <w:noProof/>
        </w:rPr>
        <w:lastRenderedPageBreak/>
        <w:drawing>
          <wp:inline distT="0" distB="0" distL="0" distR="0" wp14:anchorId="23A9B004" wp14:editId="227BF59D">
            <wp:extent cx="4585647" cy="3057098"/>
            <wp:effectExtent l="0" t="0" r="5715" b="0"/>
            <wp:docPr id="153408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8405" name=""/>
                    <pic:cNvPicPr/>
                  </pic:nvPicPr>
                  <pic:blipFill>
                    <a:blip r:embed="rId35"/>
                    <a:stretch>
                      <a:fillRect/>
                    </a:stretch>
                  </pic:blipFill>
                  <pic:spPr>
                    <a:xfrm>
                      <a:off x="0" y="0"/>
                      <a:ext cx="4590374" cy="3060250"/>
                    </a:xfrm>
                    <a:prstGeom prst="rect">
                      <a:avLst/>
                    </a:prstGeom>
                  </pic:spPr>
                </pic:pic>
              </a:graphicData>
            </a:graphic>
          </wp:inline>
        </w:drawing>
      </w:r>
    </w:p>
    <w:p w14:paraId="4011A2A2" w14:textId="5251F713" w:rsidR="00F61205" w:rsidRPr="00BD0270" w:rsidRDefault="00F61205" w:rsidP="001618D1">
      <w:pPr>
        <w:widowControl w:val="0"/>
        <w:ind w:firstLine="720"/>
        <w:contextualSpacing/>
        <w:jc w:val="center"/>
        <w:rPr>
          <w:b/>
          <w:bCs/>
        </w:rPr>
      </w:pPr>
      <w:r w:rsidRPr="00BD0270">
        <w:rPr>
          <w:b/>
          <w:bCs/>
        </w:rPr>
        <w:t xml:space="preserve">Figura 2.13 - </w:t>
      </w:r>
      <w:r w:rsidR="00B54DB3" w:rsidRPr="00BD0270">
        <w:rPr>
          <w:b/>
          <w:bCs/>
        </w:rPr>
        <w:t>Clasele</w:t>
      </w:r>
      <w:r w:rsidR="00571AF0" w:rsidRPr="00BD0270">
        <w:rPr>
          <w:b/>
          <w:bCs/>
        </w:rPr>
        <w:t xml:space="preserve"> procesul</w:t>
      </w:r>
      <w:r w:rsidR="00B54DB3" w:rsidRPr="00BD0270">
        <w:rPr>
          <w:b/>
          <w:bCs/>
        </w:rPr>
        <w:t>ui</w:t>
      </w:r>
      <w:r w:rsidR="00571AF0" w:rsidRPr="00BD0270">
        <w:rPr>
          <w:b/>
          <w:bCs/>
        </w:rPr>
        <w:t xml:space="preserve"> de atac de tip brute-force</w:t>
      </w:r>
    </w:p>
    <w:p w14:paraId="71F5D851" w14:textId="4C33644D" w:rsidR="002B1EC3" w:rsidRPr="008B64BB" w:rsidRDefault="00F61205" w:rsidP="001618D1">
      <w:pPr>
        <w:widowControl w:val="0"/>
        <w:ind w:firstLine="720"/>
        <w:contextualSpacing/>
      </w:pPr>
      <w:r w:rsidRPr="008B64BB">
        <w:t xml:space="preserve">Diagrama de clasă din figura 2.13 </w:t>
      </w:r>
      <w:r w:rsidR="00EC56AC" w:rsidRPr="008B64BB">
        <w:t xml:space="preserve">este specifică </w:t>
      </w:r>
      <w:r w:rsidRPr="008B64BB">
        <w:t>procesul</w:t>
      </w:r>
      <w:r w:rsidR="00EC56AC" w:rsidRPr="008B64BB">
        <w:t>ui</w:t>
      </w:r>
      <w:r w:rsidRPr="008B64BB">
        <w:t xml:space="preserve"> de atac brute-force </w:t>
      </w:r>
      <w:r w:rsidR="00EC56AC" w:rsidRPr="008B64BB">
        <w:t xml:space="preserve">care </w:t>
      </w:r>
      <w:r w:rsidRPr="008B64BB">
        <w:t>evidențiază structura statică a componentelor implicate și relațiile dintre acestea. Managerul de atac coordonează execuția</w:t>
      </w:r>
      <w:r w:rsidR="00EC56AC" w:rsidRPr="008B64BB">
        <w:t xml:space="preserve"> atacului</w:t>
      </w:r>
      <w:r w:rsidRPr="008B64BB">
        <w:t xml:space="preserve">, gestionând inițierea, oprirea și obținerea rezultatelor, menținând atribute precum identificatorul atacului, tipul și starea curentă. Algoritmul reprezintă o entitate abstractă ce definește structura generală a unui atac, specificând numele, tipul de hash și complexitatea asociată. Algoritmul de tip brute-force extinde această entitate abstractă, adăugând atributul de viteză și implementând metoda de execuție specifică acestui tip de atac. Rezultatul atacului stochează informațiile obținute, inclusiv hash-ul, parola identificată și succesul operațiunii, oferind funcționalități pentru salvarea și exportul raportului. Exportatorul de raport gestionează procesul de export al rezultatelor într-un format și la o locație specificate, facilitând documentarea și analiza ulterioară a datelor. </w:t>
      </w:r>
    </w:p>
    <w:p w14:paraId="501FAADC" w14:textId="13BFAFA2" w:rsidR="002B1EC3" w:rsidRPr="00BD0270" w:rsidRDefault="002B1EC3" w:rsidP="001618D1">
      <w:pPr>
        <w:widowControl w:val="0"/>
        <w:contextualSpacing/>
        <w:jc w:val="center"/>
        <w:rPr>
          <w:b/>
          <w:bCs/>
        </w:rPr>
      </w:pPr>
      <w:r w:rsidRPr="00BD0270">
        <w:rPr>
          <w:b/>
          <w:bCs/>
          <w:noProof/>
        </w:rPr>
        <w:drawing>
          <wp:inline distT="0" distB="0" distL="0" distR="0" wp14:anchorId="3BC1A515" wp14:editId="7602D616">
            <wp:extent cx="4920018" cy="1467595"/>
            <wp:effectExtent l="0" t="0" r="0" b="0"/>
            <wp:docPr id="485429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9468" name=""/>
                    <pic:cNvPicPr/>
                  </pic:nvPicPr>
                  <pic:blipFill>
                    <a:blip r:embed="rId36"/>
                    <a:stretch>
                      <a:fillRect/>
                    </a:stretch>
                  </pic:blipFill>
                  <pic:spPr>
                    <a:xfrm>
                      <a:off x="0" y="0"/>
                      <a:ext cx="4927350" cy="1469782"/>
                    </a:xfrm>
                    <a:prstGeom prst="rect">
                      <a:avLst/>
                    </a:prstGeom>
                  </pic:spPr>
                </pic:pic>
              </a:graphicData>
            </a:graphic>
          </wp:inline>
        </w:drawing>
      </w:r>
    </w:p>
    <w:p w14:paraId="16F1383D" w14:textId="55CA4578" w:rsidR="00F61205" w:rsidRPr="00BD0270" w:rsidRDefault="00F61205" w:rsidP="001618D1">
      <w:pPr>
        <w:widowControl w:val="0"/>
        <w:ind w:firstLine="720"/>
        <w:contextualSpacing/>
        <w:jc w:val="center"/>
        <w:rPr>
          <w:b/>
          <w:bCs/>
        </w:rPr>
      </w:pPr>
      <w:r w:rsidRPr="00BD0270">
        <w:rPr>
          <w:b/>
          <w:bCs/>
        </w:rPr>
        <w:t xml:space="preserve">Figura 2.14 - </w:t>
      </w:r>
      <w:r w:rsidR="00B54DB3" w:rsidRPr="00BD0270">
        <w:rPr>
          <w:b/>
          <w:bCs/>
        </w:rPr>
        <w:t>Clasele</w:t>
      </w:r>
      <w:r w:rsidR="00571AF0" w:rsidRPr="00BD0270">
        <w:rPr>
          <w:b/>
          <w:bCs/>
        </w:rPr>
        <w:t xml:space="preserve"> procesul</w:t>
      </w:r>
      <w:r w:rsidR="00B54DB3" w:rsidRPr="00BD0270">
        <w:rPr>
          <w:b/>
          <w:bCs/>
        </w:rPr>
        <w:t>ui</w:t>
      </w:r>
      <w:r w:rsidR="00571AF0" w:rsidRPr="00BD0270">
        <w:rPr>
          <w:b/>
          <w:bCs/>
        </w:rPr>
        <w:t xml:space="preserve"> de export al raportului</w:t>
      </w:r>
    </w:p>
    <w:p w14:paraId="6241CDA1" w14:textId="2085E360" w:rsidR="00B221F2" w:rsidRPr="008B64BB" w:rsidRDefault="00EC56AC" w:rsidP="009D5272">
      <w:pPr>
        <w:widowControl w:val="0"/>
        <w:ind w:firstLine="720"/>
        <w:contextualSpacing/>
      </w:pPr>
      <w:r w:rsidRPr="008B64BB">
        <w:t xml:space="preserve">În cadrul figurii 2.14 este reprezentată diagrama de clasă asociată procesului de export al raportului. Componentele și interacțiunile reprezentate în diagramă </w:t>
      </w:r>
      <w:r w:rsidR="00571AF0" w:rsidRPr="008B64BB">
        <w:t xml:space="preserve">sunt </w:t>
      </w:r>
      <w:r w:rsidRPr="008B64BB">
        <w:t xml:space="preserve">necesare pentru generarea și salvarea rapoartelor rezultate în urma atacurilor. Utilizatorul inițiază procesul de export și vizualizează raportul generat, </w:t>
      </w:r>
      <w:r w:rsidRPr="008B64BB">
        <w:lastRenderedPageBreak/>
        <w:t xml:space="preserve">interacționând cu managerul de export, care </w:t>
      </w:r>
      <w:r w:rsidR="00571AF0" w:rsidRPr="008B64BB">
        <w:t xml:space="preserve">este responsabil de </w:t>
      </w:r>
      <w:r w:rsidRPr="008B64BB">
        <w:t xml:space="preserve">întregul proces, inclusiv inițierea și verificarea stării exportului. Raportul conține detaliile relevante, cum ar fi conținutul și data creării, fiind generat de un component dedicat, generatorul de raport, care </w:t>
      </w:r>
      <w:r w:rsidR="00571AF0" w:rsidRPr="008B64BB">
        <w:t xml:space="preserve">colectează </w:t>
      </w:r>
      <w:r w:rsidRPr="008B64BB">
        <w:t>informațiile din rezultatul atacului. Exportatorul de fișier gestionează salvarea raportului într-un la o locație specificată, asigurând accesibilitatea și integritatea datelor. Interacțiunile dintre aceste componente asigură un flux coerent și eficient al procesului de export, de la inițierea de către utilizator până la obținerea raportului final, gata pentru analiză și arhivare.</w:t>
      </w:r>
    </w:p>
    <w:p w14:paraId="7E207D3D" w14:textId="08A666C7" w:rsidR="00B221F2" w:rsidRPr="008B64BB" w:rsidRDefault="00B221F2" w:rsidP="001618D1">
      <w:pPr>
        <w:pStyle w:val="Heading2"/>
        <w:keepNext w:val="0"/>
        <w:keepLines w:val="0"/>
        <w:widowControl w:val="0"/>
        <w:contextualSpacing/>
        <w:jc w:val="left"/>
      </w:pPr>
      <w:bookmarkStart w:id="18" w:name="_Toc199279776"/>
      <w:r w:rsidRPr="008B64BB">
        <w:t>2.3.7 Modelarea arhitecturii sistemului prin diagrame de componente</w:t>
      </w:r>
      <w:bookmarkEnd w:id="18"/>
    </w:p>
    <w:p w14:paraId="06CBD366" w14:textId="283BBC1D" w:rsidR="00B221F2" w:rsidRPr="008B64BB" w:rsidRDefault="00B221F2" w:rsidP="001618D1">
      <w:pPr>
        <w:widowControl w:val="0"/>
        <w:ind w:firstLine="720"/>
        <w:contextualSpacing/>
      </w:pPr>
      <w:r w:rsidRPr="008B64BB">
        <w:t>Diagramele de componente oferă numeroase avantaj</w:t>
      </w:r>
      <w:r w:rsidR="00751DCE" w:rsidRPr="008B64BB">
        <w:t>e</w:t>
      </w:r>
      <w:r w:rsidRPr="008B64BB">
        <w:t xml:space="preserve"> pentru gestionarea eficientă a proiectelor. În primul rând, acestea asigură o claritate structurală prin reprezentarea vizuală a componentelor și a relațiilor dintre ele, facilitând astfel înțelegerea arhitecturii sistemului de către toți membrii echipei de proiect. În al doilea rând, diagramele de componente permit identificarea și gestionarea dependențelor dintre module, contribuind la detectarea potențialelor probleme legate de interdependențe și promovând un design modular robust. De asemenea, prin delimitarea clară a responsabilităților fiecărei componente, se încurajează reutilizarea acestora în diverse contexte, ceea ce sporește eficiența procesului de dezvoltare. Nu în ultimul rând, aceste diagrame servesc ca instrumente eficiente de comunicare între dezvoltatori, arhitecți și alte părți interesate, asigurând o înțelegere comună și coerentă a soluției propuse.</w:t>
      </w:r>
    </w:p>
    <w:p w14:paraId="052C96D0" w14:textId="01BC1B6F" w:rsidR="00B221F2" w:rsidRPr="00BD0270" w:rsidRDefault="00B221F2" w:rsidP="001618D1">
      <w:pPr>
        <w:widowControl w:val="0"/>
        <w:contextualSpacing/>
        <w:jc w:val="center"/>
        <w:rPr>
          <w:b/>
          <w:bCs/>
        </w:rPr>
      </w:pPr>
      <w:r w:rsidRPr="00BD0270">
        <w:rPr>
          <w:b/>
          <w:bCs/>
          <w:noProof/>
        </w:rPr>
        <w:drawing>
          <wp:inline distT="0" distB="0" distL="0" distR="0" wp14:anchorId="287526AD" wp14:editId="3E3C577F">
            <wp:extent cx="3273453" cy="3367296"/>
            <wp:effectExtent l="0" t="0" r="3175" b="5080"/>
            <wp:docPr id="962170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70622" name=""/>
                    <pic:cNvPicPr/>
                  </pic:nvPicPr>
                  <pic:blipFill>
                    <a:blip r:embed="rId37"/>
                    <a:stretch>
                      <a:fillRect/>
                    </a:stretch>
                  </pic:blipFill>
                  <pic:spPr>
                    <a:xfrm>
                      <a:off x="0" y="0"/>
                      <a:ext cx="3288731" cy="3383012"/>
                    </a:xfrm>
                    <a:prstGeom prst="rect">
                      <a:avLst/>
                    </a:prstGeom>
                  </pic:spPr>
                </pic:pic>
              </a:graphicData>
            </a:graphic>
          </wp:inline>
        </w:drawing>
      </w:r>
    </w:p>
    <w:p w14:paraId="6C7FD6C4" w14:textId="2DB1ED84" w:rsidR="00EA10AC" w:rsidRPr="00BD0270" w:rsidRDefault="00EA10AC" w:rsidP="001618D1">
      <w:pPr>
        <w:widowControl w:val="0"/>
        <w:contextualSpacing/>
        <w:jc w:val="center"/>
        <w:rPr>
          <w:b/>
          <w:bCs/>
        </w:rPr>
      </w:pPr>
      <w:r w:rsidRPr="00BD0270">
        <w:rPr>
          <w:b/>
          <w:bCs/>
        </w:rPr>
        <w:t xml:space="preserve">Figura 2.15 – </w:t>
      </w:r>
      <w:r w:rsidR="00BF7657" w:rsidRPr="00BD0270">
        <w:rPr>
          <w:b/>
          <w:bCs/>
        </w:rPr>
        <w:t>Arhitectura sistemului de brute-force</w:t>
      </w:r>
    </w:p>
    <w:p w14:paraId="0C6DFC81" w14:textId="73D9D42F" w:rsidR="00EA10AC" w:rsidRPr="008B64BB" w:rsidRDefault="00EA10AC" w:rsidP="001618D1">
      <w:pPr>
        <w:widowControl w:val="0"/>
        <w:ind w:firstLine="720"/>
        <w:contextualSpacing/>
      </w:pPr>
      <w:r w:rsidRPr="008B64BB">
        <w:t xml:space="preserve">Diagrama de componente din figura 2.15 este pentru procesul de atac brute-force și evidențiază </w:t>
      </w:r>
      <w:r w:rsidRPr="008B64BB">
        <w:lastRenderedPageBreak/>
        <w:t>interacțiunile dintre componentele sistemului. Utilizatorul pornește atacul prin intermediul Interfeței Utilizator, care transmite parametrii necesari către Managerul Atac. Acesta coordonează execuția Algoritmului Brute-Force, responsabil pentru generarea și testarea combinațiilor de parole. Rezultatele obținute sunt procesate de Generatorul de Rapoarte și exportate de Exportatorul de Rapoarte, oferind utilizatorului acces la raportul final. Această diagramă clarifică arhitectura modulară a sistemului și relațiile dintre componente, facilitând înțelegerea și optimizarea procesului de atac.</w:t>
      </w:r>
    </w:p>
    <w:p w14:paraId="05B26087" w14:textId="77777777" w:rsidR="00EA10AC" w:rsidRPr="00BD0270" w:rsidRDefault="00B221F2" w:rsidP="001618D1">
      <w:pPr>
        <w:widowControl w:val="0"/>
        <w:contextualSpacing/>
        <w:jc w:val="center"/>
        <w:rPr>
          <w:b/>
          <w:bCs/>
        </w:rPr>
      </w:pPr>
      <w:r w:rsidRPr="008B64BB">
        <w:rPr>
          <w:noProof/>
        </w:rPr>
        <w:drawing>
          <wp:inline distT="0" distB="0" distL="0" distR="0" wp14:anchorId="083AFD49" wp14:editId="6F513994">
            <wp:extent cx="3460144" cy="3570082"/>
            <wp:effectExtent l="0" t="0" r="6985" b="0"/>
            <wp:docPr id="147829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90283" name=""/>
                    <pic:cNvPicPr/>
                  </pic:nvPicPr>
                  <pic:blipFill>
                    <a:blip r:embed="rId38"/>
                    <a:stretch>
                      <a:fillRect/>
                    </a:stretch>
                  </pic:blipFill>
                  <pic:spPr>
                    <a:xfrm>
                      <a:off x="0" y="0"/>
                      <a:ext cx="3475018" cy="3585428"/>
                    </a:xfrm>
                    <a:prstGeom prst="rect">
                      <a:avLst/>
                    </a:prstGeom>
                  </pic:spPr>
                </pic:pic>
              </a:graphicData>
            </a:graphic>
          </wp:inline>
        </w:drawing>
      </w:r>
    </w:p>
    <w:p w14:paraId="24302C4A" w14:textId="48D071C9" w:rsidR="00EA10AC" w:rsidRPr="00BD0270" w:rsidRDefault="00EA10AC" w:rsidP="001618D1">
      <w:pPr>
        <w:widowControl w:val="0"/>
        <w:contextualSpacing/>
        <w:jc w:val="center"/>
        <w:rPr>
          <w:b/>
          <w:bCs/>
        </w:rPr>
      </w:pPr>
      <w:r w:rsidRPr="00BD0270">
        <w:rPr>
          <w:b/>
          <w:bCs/>
        </w:rPr>
        <w:t xml:space="preserve">Figura 2.16 </w:t>
      </w:r>
      <w:r w:rsidR="00BF7657" w:rsidRPr="00BD0270">
        <w:rPr>
          <w:b/>
          <w:bCs/>
        </w:rPr>
        <w:t>– Arhitectura pentru validarea wordlist-ului</w:t>
      </w:r>
    </w:p>
    <w:p w14:paraId="1A090905" w14:textId="0D25BDDE" w:rsidR="0096371A" w:rsidRPr="008B64BB" w:rsidRDefault="0096371A" w:rsidP="001618D1">
      <w:pPr>
        <w:widowControl w:val="0"/>
        <w:ind w:firstLine="720"/>
        <w:contextualSpacing/>
      </w:pPr>
      <w:r w:rsidRPr="008B64BB">
        <w:t>Diagrama de componente prezentată în figura 2.16 prezintă procesul cd încărcare sau creare a unui wordlist, evidențiind relațiile și dependențele dintre principalele module implicate. Inițial, utilizatorul utilizează interfața pentru a introduce sau selecta un wordlist. Interfața transmite această informație către managerul de wordlist-uri, care e responsabilă de procesul de gestionare. Managerul trimite wordlist-ul către modulul de validare pentru a fi verificat. În cazul în care wordlist-ul este valid, managerul îl stochează în modulul de stocare a wordlist-urilor. Această diagramă subliniază fluxul de date și interacțiunile necesare pentru asigurarea unui management eficient și sigur al wordlist-urilor.​</w:t>
      </w:r>
    </w:p>
    <w:p w14:paraId="7232C553" w14:textId="77777777" w:rsidR="0096371A" w:rsidRPr="008B64BB" w:rsidRDefault="0096371A" w:rsidP="001618D1">
      <w:pPr>
        <w:widowControl w:val="0"/>
        <w:contextualSpacing/>
        <w:rPr>
          <w:b/>
          <w:bCs/>
        </w:rPr>
      </w:pPr>
    </w:p>
    <w:p w14:paraId="56D9DD26" w14:textId="58A3243F" w:rsidR="00B221F2" w:rsidRPr="00BD0270" w:rsidRDefault="00B221F2" w:rsidP="001618D1">
      <w:pPr>
        <w:widowControl w:val="0"/>
        <w:contextualSpacing/>
        <w:jc w:val="center"/>
        <w:rPr>
          <w:b/>
          <w:bCs/>
        </w:rPr>
      </w:pPr>
      <w:r w:rsidRPr="008B64BB">
        <w:rPr>
          <w:noProof/>
        </w:rPr>
        <w:lastRenderedPageBreak/>
        <w:drawing>
          <wp:inline distT="0" distB="0" distL="0" distR="0" wp14:anchorId="474170E8" wp14:editId="29C2AB7F">
            <wp:extent cx="1719093" cy="4469642"/>
            <wp:effectExtent l="0" t="0" r="0" b="7620"/>
            <wp:docPr id="17094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3191" name=""/>
                    <pic:cNvPicPr/>
                  </pic:nvPicPr>
                  <pic:blipFill>
                    <a:blip r:embed="rId39"/>
                    <a:stretch>
                      <a:fillRect/>
                    </a:stretch>
                  </pic:blipFill>
                  <pic:spPr>
                    <a:xfrm>
                      <a:off x="0" y="0"/>
                      <a:ext cx="1724238" cy="4483020"/>
                    </a:xfrm>
                    <a:prstGeom prst="rect">
                      <a:avLst/>
                    </a:prstGeom>
                  </pic:spPr>
                </pic:pic>
              </a:graphicData>
            </a:graphic>
          </wp:inline>
        </w:drawing>
      </w:r>
    </w:p>
    <w:p w14:paraId="35328CF2" w14:textId="2E8FE135" w:rsidR="00EA10AC" w:rsidRPr="00BD0270" w:rsidRDefault="00EA10AC" w:rsidP="001618D1">
      <w:pPr>
        <w:widowControl w:val="0"/>
        <w:contextualSpacing/>
        <w:jc w:val="center"/>
        <w:rPr>
          <w:b/>
          <w:bCs/>
        </w:rPr>
      </w:pPr>
      <w:r w:rsidRPr="00BD0270">
        <w:rPr>
          <w:b/>
          <w:bCs/>
        </w:rPr>
        <w:t xml:space="preserve">Figura 2.17 </w:t>
      </w:r>
      <w:r w:rsidR="00BF7657" w:rsidRPr="00BD0270">
        <w:rPr>
          <w:b/>
          <w:bCs/>
        </w:rPr>
        <w:t>–</w:t>
      </w:r>
      <w:r w:rsidRPr="00BD0270">
        <w:rPr>
          <w:b/>
          <w:bCs/>
        </w:rPr>
        <w:t xml:space="preserve"> </w:t>
      </w:r>
      <w:r w:rsidR="00BF7657" w:rsidRPr="00BD0270">
        <w:rPr>
          <w:b/>
          <w:bCs/>
        </w:rPr>
        <w:t>Arhitectura sistemului de autentificare</w:t>
      </w:r>
    </w:p>
    <w:p w14:paraId="17743A60" w14:textId="15AFE6BE" w:rsidR="00EA10AC" w:rsidRPr="008B64BB" w:rsidRDefault="00EA10AC" w:rsidP="001618D1">
      <w:pPr>
        <w:widowControl w:val="0"/>
        <w:ind w:firstLine="720"/>
        <w:contextualSpacing/>
      </w:pPr>
      <w:r w:rsidRPr="008B64BB">
        <w:t>În diagrama din figura 2.17 utilizatorul inițiază procesul de autentificare prin intermediul Interfeței Utilizator (UI), unde introduce credențialele necesare, precum numele de utilizator și parola. Interfața Utilizator transmite aceste informații către</w:t>
      </w:r>
      <w:r w:rsidR="0096371A" w:rsidRPr="008B64BB">
        <w:t xml:space="preserve"> serviciul</w:t>
      </w:r>
      <w:r w:rsidRPr="008B64BB">
        <w:t xml:space="preserve"> de </w:t>
      </w:r>
      <w:r w:rsidR="0096371A" w:rsidRPr="008B64BB">
        <w:t>a</w:t>
      </w:r>
      <w:r w:rsidRPr="008B64BB">
        <w:t>utentificare, componenta centrală responsabilă cu procesarea cererii de autentificare.​</w:t>
      </w:r>
    </w:p>
    <w:p w14:paraId="7A49E67D" w14:textId="799DFC8C" w:rsidR="00AB55AC" w:rsidRPr="008B64BB" w:rsidRDefault="0096371A" w:rsidP="009D5272">
      <w:pPr>
        <w:widowControl w:val="0"/>
        <w:ind w:firstLine="720"/>
        <w:contextualSpacing/>
      </w:pPr>
      <w:r w:rsidRPr="008B64BB">
        <w:t xml:space="preserve">Serviciul </w:t>
      </w:r>
      <w:r w:rsidR="00EA10AC" w:rsidRPr="008B64BB">
        <w:t xml:space="preserve">de </w:t>
      </w:r>
      <w:r w:rsidRPr="008B64BB">
        <w:t>a</w:t>
      </w:r>
      <w:r w:rsidR="00EA10AC" w:rsidRPr="008B64BB">
        <w:t>utentificare validează datele primite</w:t>
      </w:r>
      <w:r w:rsidRPr="008B64BB">
        <w:t xml:space="preserve"> după </w:t>
      </w:r>
      <w:r w:rsidR="00EA10AC" w:rsidRPr="008B64BB">
        <w:t>care accesează Baza de Date a Utilizatorilor pentru a compara credențialele furnizate cu cele stocate. Dacă informațiile corespund, Managerul de Autentificare generează un token de sesiune și transmite confirmarea către Interfața Utilizator, semnalând succesul autentificării. În caz contrar, utilizatorul este notificat cu privire la eșecul autentificării și i se oferă opțiunea de a reîncerca.</w:t>
      </w:r>
    </w:p>
    <w:p w14:paraId="310F0B0C" w14:textId="5D8D42DF" w:rsidR="00362585" w:rsidRPr="008B64BB" w:rsidRDefault="00BF7657" w:rsidP="001618D1">
      <w:pPr>
        <w:pStyle w:val="Heading2"/>
        <w:keepNext w:val="0"/>
        <w:keepLines w:val="0"/>
        <w:widowControl w:val="0"/>
        <w:contextualSpacing/>
        <w:jc w:val="left"/>
      </w:pPr>
      <w:bookmarkStart w:id="19" w:name="_Toc199279777"/>
      <w:r w:rsidRPr="008B64BB">
        <w:t>2.3.8 Modelarea implementării aplicației</w:t>
      </w:r>
      <w:bookmarkEnd w:id="19"/>
    </w:p>
    <w:p w14:paraId="54F36026" w14:textId="24EA6DE4" w:rsidR="00362585" w:rsidRPr="008B64BB" w:rsidRDefault="00362585" w:rsidP="001618D1">
      <w:pPr>
        <w:widowControl w:val="0"/>
        <w:ind w:firstLine="720"/>
        <w:contextualSpacing/>
      </w:pPr>
      <w:r w:rsidRPr="008B64BB">
        <w:t xml:space="preserve">Diagramele de plasare facilitează înțelegerea și comunicarea modului în care componentele software sunt distribuite și interacționează în cadrul infrastructurii hardware a unui sistem. </w:t>
      </w:r>
      <w:r w:rsidRPr="008B64BB">
        <w:br/>
        <w:t xml:space="preserve">Aceste diagrame pot fi folosite pentru a vizualiza topologia hardware a unui sistem, pentru a descrie </w:t>
      </w:r>
      <w:r w:rsidRPr="008B64BB">
        <w:lastRenderedPageBreak/>
        <w:t>componentele hardware utilizate pentru implementare și pentru a arăta relațiile dintre acestea.</w:t>
      </w:r>
      <w:r w:rsidR="00461F33" w:rsidRPr="008B64BB">
        <w:br/>
        <w:t xml:space="preserve">            Unul dintre principalele avantaje ale diagramelor de plasare este de a evidenția interacțiunile dintre componentele software și hardware, oferind o perspectivă clară asupra arhitecturii sistemului. Această claritate contribuie la identificarea și rezolvarea potențialelor probleme legate de performanță, scalabilitate și securitate încă din fazele incipiente ale dezvoltării.</w:t>
      </w:r>
    </w:p>
    <w:p w14:paraId="14CD8B04" w14:textId="2B51C7B9" w:rsidR="00BF7657" w:rsidRPr="00BD0270" w:rsidRDefault="00362585" w:rsidP="001618D1">
      <w:pPr>
        <w:widowControl w:val="0"/>
        <w:contextualSpacing/>
        <w:jc w:val="center"/>
        <w:rPr>
          <w:b/>
          <w:bCs/>
        </w:rPr>
      </w:pPr>
      <w:r w:rsidRPr="00BD0270">
        <w:rPr>
          <w:b/>
          <w:bCs/>
          <w:noProof/>
        </w:rPr>
        <w:drawing>
          <wp:inline distT="0" distB="0" distL="0" distR="0" wp14:anchorId="7B67D2A7" wp14:editId="5C77D9F6">
            <wp:extent cx="6560766" cy="3029447"/>
            <wp:effectExtent l="0" t="0" r="0" b="0"/>
            <wp:docPr id="153309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93477" name=""/>
                    <pic:cNvPicPr/>
                  </pic:nvPicPr>
                  <pic:blipFill>
                    <a:blip r:embed="rId40"/>
                    <a:stretch>
                      <a:fillRect/>
                    </a:stretch>
                  </pic:blipFill>
                  <pic:spPr>
                    <a:xfrm>
                      <a:off x="0" y="0"/>
                      <a:ext cx="6591012" cy="3043413"/>
                    </a:xfrm>
                    <a:prstGeom prst="rect">
                      <a:avLst/>
                    </a:prstGeom>
                  </pic:spPr>
                </pic:pic>
              </a:graphicData>
            </a:graphic>
          </wp:inline>
        </w:drawing>
      </w:r>
    </w:p>
    <w:p w14:paraId="7BEE4A0E" w14:textId="1C61A0CC" w:rsidR="00362585" w:rsidRPr="00BD0270" w:rsidRDefault="00362585" w:rsidP="001618D1">
      <w:pPr>
        <w:widowControl w:val="0"/>
        <w:contextualSpacing/>
        <w:jc w:val="center"/>
        <w:rPr>
          <w:b/>
          <w:bCs/>
        </w:rPr>
      </w:pPr>
      <w:r w:rsidRPr="00BD0270">
        <w:rPr>
          <w:b/>
          <w:bCs/>
        </w:rPr>
        <w:t xml:space="preserve">Figura 2.18 </w:t>
      </w:r>
      <w:r w:rsidR="00B54DB3" w:rsidRPr="00BD0270">
        <w:rPr>
          <w:b/>
          <w:bCs/>
        </w:rPr>
        <w:t>–</w:t>
      </w:r>
      <w:r w:rsidRPr="00BD0270">
        <w:rPr>
          <w:b/>
          <w:bCs/>
        </w:rPr>
        <w:t xml:space="preserve"> </w:t>
      </w:r>
      <w:r w:rsidR="00B54DB3" w:rsidRPr="00BD0270">
        <w:rPr>
          <w:b/>
          <w:bCs/>
        </w:rPr>
        <w:t xml:space="preserve">Componentele </w:t>
      </w:r>
      <w:r w:rsidRPr="00BD0270">
        <w:rPr>
          <w:b/>
          <w:bCs/>
        </w:rPr>
        <w:t>sistemului de atac brute-force</w:t>
      </w:r>
    </w:p>
    <w:p w14:paraId="521D1730" w14:textId="7AE5EAFF" w:rsidR="006135CB" w:rsidRPr="008B64BB" w:rsidRDefault="00461F33" w:rsidP="001618D1">
      <w:pPr>
        <w:widowControl w:val="0"/>
        <w:ind w:firstLine="720"/>
        <w:contextualSpacing/>
      </w:pPr>
      <w:r w:rsidRPr="008B64BB">
        <w:t>În diagrama din figura 2.18, Dispozitivul Utilizatorului inlcude Interfața Utilizator și poate stoca un Wordlist Local. Utilizatorul inițiază atacul și interacționează cu interfața pentru a configura și lansa procesul. Serverul Aplicație conține componentele principale ale sistemului: Managerul Atac, Algoritmul Brute-Force, Generatorul Raport și Exportatorul Raport, care lucrează împreună pentru a executa atacul și a genera rapoartele corespunzătoare. Serverul Bază de Date stochează Baza de Date Rezultate, unde sunt salvate rezultatele atacurilor, și Baza de Date Wordlist-uri, care conține listele de parole utilizate în procesul de atac. Interacțiunile dintre aceste componente sunt reprezentate prin săgeți, indicând fluxul de date și procesele din cadrul sistemului.</w:t>
      </w:r>
    </w:p>
    <w:p w14:paraId="3C53EE33" w14:textId="4D29497D" w:rsidR="00461F33" w:rsidRPr="008B64BB" w:rsidRDefault="006135CB" w:rsidP="001618D1">
      <w:pPr>
        <w:widowControl w:val="0"/>
        <w:spacing w:before="0" w:after="160" w:line="259" w:lineRule="auto"/>
        <w:contextualSpacing/>
        <w:jc w:val="left"/>
      </w:pPr>
      <w:r w:rsidRPr="008B64BB">
        <w:br w:type="page"/>
      </w:r>
    </w:p>
    <w:p w14:paraId="70D2E1C2" w14:textId="6E476DD9" w:rsidR="006135CB" w:rsidRPr="008B64BB" w:rsidRDefault="006135CB" w:rsidP="009D5272">
      <w:pPr>
        <w:pStyle w:val="Heading1"/>
        <w:keepNext w:val="0"/>
        <w:keepLines w:val="0"/>
        <w:widowControl w:val="0"/>
        <w:contextualSpacing/>
      </w:pPr>
      <w:bookmarkStart w:id="20" w:name="_Toc199279778"/>
      <w:r w:rsidRPr="008B64BB">
        <w:lastRenderedPageBreak/>
        <w:t xml:space="preserve">3 </w:t>
      </w:r>
      <w:r w:rsidR="00666688" w:rsidRPr="008B64BB">
        <w:t>ELABORAREA SISTEMULUI</w:t>
      </w:r>
      <w:bookmarkEnd w:id="20"/>
    </w:p>
    <w:p w14:paraId="32A046CB" w14:textId="77777777" w:rsidR="0089351D" w:rsidRPr="008B64BB" w:rsidRDefault="0089351D" w:rsidP="001618D1">
      <w:pPr>
        <w:widowControl w:val="0"/>
        <w:ind w:firstLine="720"/>
        <w:contextualSpacing/>
      </w:pPr>
      <w:r w:rsidRPr="008B64BB">
        <w:t>Acest capitol descrie modul în care a fost implementată aplicația HashSentinel, concepută pentru analizarea și spargerea valorilor hash folosind metode brute-force și wordlist-uri. Dezvoltarea sistemului s-a bazat pe o combinație de tehnologii selectate în funcție de performanță, simplitate în utilizare și flexibilitate în extindere.</w:t>
      </w:r>
    </w:p>
    <w:p w14:paraId="49C8B05D" w14:textId="77777777" w:rsidR="0089351D" w:rsidRPr="008B64BB" w:rsidRDefault="0089351D" w:rsidP="001618D1">
      <w:pPr>
        <w:widowControl w:val="0"/>
        <w:ind w:firstLine="720"/>
        <w:contextualSpacing/>
      </w:pPr>
      <w:r w:rsidRPr="008B64BB">
        <w:t>Interfața grafică a fost realizată în Python, folosind biblioteca standard Tkinter. Aceasta oferă o soluție rapidă și eficientă pentru construirea aplicațiilor desktop, fiind potrivită pentru dezvoltarea unei interfețe clare, ușor de folosit, fără dependențe externe complexe. Cu ajutorul Tkinter, utilizatorul poate introduce datele necesare, selecta fișiere, porni și opri procesele, precum și vizualiza rezultatele.</w:t>
      </w:r>
    </w:p>
    <w:p w14:paraId="3322B8BA" w14:textId="77777777" w:rsidR="0089351D" w:rsidRPr="008B64BB" w:rsidRDefault="0089351D" w:rsidP="001618D1">
      <w:pPr>
        <w:widowControl w:val="0"/>
        <w:ind w:firstLine="720"/>
        <w:contextualSpacing/>
      </w:pPr>
      <w:r w:rsidRPr="008B64BB">
        <w:t>Motorul de procesare a fost implementat în Go (Golang), un limbaj compilat care oferă performanțe ridicate și suport nativ pentru programare concurentă prin goroutine-uri. Acest motor este responsabil de logica principală a aplicației: detectarea algoritmului hash, executarea atacurilor brute-force, gestionarea modului de lucru (secuențial sau din wordlist) și raportarea stării procesului. Limbajul Go a fost ales datorită vitezei sale de execuție, eficienței în utilizarea resurselor și structurii clare a codului.</w:t>
      </w:r>
    </w:p>
    <w:p w14:paraId="56158259" w14:textId="0C7EF5F4" w:rsidR="0089351D" w:rsidRPr="008B64BB" w:rsidRDefault="0089351D" w:rsidP="001618D1">
      <w:pPr>
        <w:widowControl w:val="0"/>
        <w:ind w:firstLine="720"/>
        <w:contextualSpacing/>
      </w:pPr>
      <w:r w:rsidRPr="008B64BB">
        <w:t>Comunicarea dintre cele două componente nu implică schimb de date prin fișiere intermediare, ci se realizează direct prin comenzi în linia de comandă. Interfața Python lansează executabilul Go cu parametrii necesari, preluați din opțiunile selectate de utilizator. Această metodă de comunicare permite menținerea modularității și oferă un control clar asupra fluxului de date, fără a introduce</w:t>
      </w:r>
      <w:r w:rsidR="00E1711A" w:rsidRPr="008B64BB">
        <w:t xml:space="preserve"> timp</w:t>
      </w:r>
      <w:r w:rsidRPr="008B64BB">
        <w:t xml:space="preserve"> suplimentar cauzat de salvarea și citirea fișierelor.</w:t>
      </w:r>
    </w:p>
    <w:p w14:paraId="0F17B235" w14:textId="7CB499E1" w:rsidR="001B0425" w:rsidRPr="008B64BB" w:rsidRDefault="0089351D" w:rsidP="001618D1">
      <w:pPr>
        <w:widowControl w:val="0"/>
        <w:contextualSpacing/>
      </w:pPr>
      <w:r w:rsidRPr="008B64BB">
        <w:t>Această arhitectură duală cu separarea clară între interfață și procesare face ca aplicația HashSentinel să fie ușor de întreținut, portabilă și pregătită pentru extinderea ulterioară, de exemplu prin integrarea de noi algoritmi sau funcționalități suplimentare de raportare.</w:t>
      </w:r>
    </w:p>
    <w:p w14:paraId="6F4A763F" w14:textId="61B8A93A" w:rsidR="001B0425" w:rsidRPr="008B64BB" w:rsidRDefault="001B0425" w:rsidP="001618D1">
      <w:pPr>
        <w:pStyle w:val="Heading2"/>
        <w:keepNext w:val="0"/>
        <w:keepLines w:val="0"/>
        <w:widowControl w:val="0"/>
        <w:contextualSpacing/>
        <w:jc w:val="left"/>
      </w:pPr>
      <w:bookmarkStart w:id="21" w:name="_Toc199279779"/>
      <w:r w:rsidRPr="008B64BB">
        <w:t>3.1 Funcționalitatea aplicației</w:t>
      </w:r>
      <w:bookmarkEnd w:id="21"/>
    </w:p>
    <w:p w14:paraId="60FE2CD1" w14:textId="77777777" w:rsidR="006E593B" w:rsidRPr="008B64BB" w:rsidRDefault="001B0425" w:rsidP="001618D1">
      <w:pPr>
        <w:widowControl w:val="0"/>
        <w:ind w:firstLine="720"/>
        <w:contextualSpacing/>
      </w:pPr>
      <w:r w:rsidRPr="008B64BB">
        <w:t>Aplicația HashSentinel oferă o interfață grafică intuitivă, dezvoltată în Python cu ajutorul bibliotecii Tkinter, care permite utilizatorului să configureze și să controleze procesul de spargere a valorilor hash. Interfața permite introducerea valorii hash țintă, selectarea tipului de algoritm de hash (ex. MD5, SHA1, SHA256, SHA512), alegerea modului de atac (brute-force sau wordlist), specificarea setului de caractere, stabilirea lungimii maxime a parolelor, definirea numărului de threaduri și adăugarea de prefixe sau sufixe de tip salt.</w:t>
      </w:r>
    </w:p>
    <w:p w14:paraId="37A728F5" w14:textId="5EAE54F5" w:rsidR="001B0425" w:rsidRPr="008B64BB" w:rsidRDefault="001B0425" w:rsidP="001618D1">
      <w:pPr>
        <w:widowControl w:val="0"/>
        <w:ind w:firstLine="720"/>
        <w:contextualSpacing/>
      </w:pPr>
      <w:r w:rsidRPr="008B64BB">
        <w:t xml:space="preserve">În modul de lucru bazat pe wordlist, utilizatorul poate selecta un fișier existent sau genera unul nou pe baza unor reguli personalizabile (transformări de caz, adăugări de prefixe/sufixe, substituții de caractere și </w:t>
      </w:r>
      <w:r w:rsidRPr="008B64BB">
        <w:lastRenderedPageBreak/>
        <w:t>combinări). Aceste opțiuni conferă flexibilitate în configurarea atacurilor și permit adaptarea acestora la diverse scenarii de testare.</w:t>
      </w:r>
    </w:p>
    <w:p w14:paraId="4BEA35E8" w14:textId="5A625D75" w:rsidR="001B0425" w:rsidRPr="008B64BB" w:rsidRDefault="001B0425" w:rsidP="001618D1">
      <w:pPr>
        <w:widowControl w:val="0"/>
        <w:ind w:firstLine="720"/>
        <w:contextualSpacing/>
      </w:pPr>
      <w:r w:rsidRPr="008B64BB">
        <w:t>Controlul execuției este facilitat prin butoane dedicate pentru inițierea, pauzarea, reluarea și oprirea atacului. Comenzile sunt transmise către motorul de procesare Go prin intermediul canalului standard de intrare, asigurând o comunicare eficientă și în timp real între interfață și procesul executabil.</w:t>
      </w:r>
    </w:p>
    <w:p w14:paraId="1AEDA469" w14:textId="0AA843A0" w:rsidR="001B0425" w:rsidRPr="008B64BB" w:rsidRDefault="001B0425" w:rsidP="001618D1">
      <w:pPr>
        <w:widowControl w:val="0"/>
        <w:ind w:firstLine="720"/>
        <w:contextualSpacing/>
      </w:pPr>
      <w:r w:rsidRPr="008B64BB">
        <w:t>La finalizarea procesului, aplicația generează automat un fișier JSON care conține toate datele relevante ale sesiunii: valoarea hash testată, parola identificată (dacă a fost găsită), metoda de atac, numărul de combinații testate, durata totală, rata medie de procesare și valorile salt utilizate. Pe baza acestui fișier, aplicația creează un raport grafic interactiv care evidențiază vizual progresul și performanța atacului. Graficul include evoluția ratei de procesare în timp și alte statistici utile pentru analiza eficienței procesului de spargere.</w:t>
      </w:r>
    </w:p>
    <w:p w14:paraId="6671B750" w14:textId="522384C7" w:rsidR="00AB55AC" w:rsidRPr="008B64BB" w:rsidRDefault="001B0425" w:rsidP="009D5272">
      <w:pPr>
        <w:widowControl w:val="0"/>
        <w:ind w:firstLine="720"/>
        <w:contextualSpacing/>
      </w:pPr>
      <w:r w:rsidRPr="008B64BB">
        <w:t>Prin aceste facilități, HashSentinel oferă o soluție completă și accesibilă pentru testarea algoritmilor de hashing, combinând o interfață grafică ușor de utilizat cu un motor de procesare performant și flexibil.</w:t>
      </w:r>
    </w:p>
    <w:p w14:paraId="3B1B375C" w14:textId="24645CD5" w:rsidR="0061383B" w:rsidRPr="008B64BB" w:rsidRDefault="0061383B" w:rsidP="001618D1">
      <w:pPr>
        <w:pStyle w:val="Heading2"/>
        <w:keepNext w:val="0"/>
        <w:keepLines w:val="0"/>
        <w:widowControl w:val="0"/>
        <w:contextualSpacing/>
        <w:jc w:val="left"/>
      </w:pPr>
      <w:bookmarkStart w:id="22" w:name="_Toc199279780"/>
      <w:r w:rsidRPr="008B64BB">
        <w:t>3.2 Detecția automată a algoritmului de hashing în HashSentinel</w:t>
      </w:r>
      <w:bookmarkEnd w:id="22"/>
    </w:p>
    <w:p w14:paraId="2FC16FC7" w14:textId="29C92889" w:rsidR="0061383B" w:rsidRPr="008B64BB" w:rsidRDefault="0061383B" w:rsidP="001618D1">
      <w:pPr>
        <w:widowControl w:val="0"/>
        <w:ind w:firstLine="720"/>
        <w:contextualSpacing/>
      </w:pPr>
      <w:r w:rsidRPr="008B64BB">
        <w:t>În aplicația HashSentinel, această operațiune este implementată printr-o metodă euristică, fundamentată pe potrivirea expresiilor regulate. Astfel, sistemul compară valoarea hash introdusă de utilizator cu o serie de reguli predefinite, descrise într-un fișier extern de configurare rules.json. Această abordare permite extensibilitate, menținere facilă și adaptare rapidă la noi tipuri de hash, fără recompilarea codului sursă.</w:t>
      </w:r>
    </w:p>
    <w:p w14:paraId="4611490C" w14:textId="0B166217" w:rsidR="0061383B" w:rsidRPr="008B64BB" w:rsidRDefault="0061383B" w:rsidP="001618D1">
      <w:pPr>
        <w:widowControl w:val="0"/>
        <w:ind w:firstLine="720"/>
        <w:contextualSpacing/>
      </w:pPr>
      <w:r w:rsidRPr="008B64BB">
        <w:t>Fișierul rules.json conține o colecție de obiecte JSON, fiecare corespunzând unui algoritm de hash, fiind definit prin două câmpuri principale: name – care reprezintă denumirea algoritmului și regex – expresia regulată asociată formatului tipic al valorii hash respective.</w:t>
      </w:r>
    </w:p>
    <w:p w14:paraId="2C41B966" w14:textId="6D6FEE5F" w:rsidR="0061383B" w:rsidRPr="008B64BB" w:rsidRDefault="0061383B" w:rsidP="001618D1">
      <w:pPr>
        <w:pStyle w:val="cod"/>
        <w:widowControl w:val="0"/>
        <w:contextualSpacing/>
        <w:rPr>
          <w:noProof w:val="0"/>
        </w:rPr>
      </w:pPr>
      <w:r w:rsidRPr="008B64BB">
        <w:rPr>
          <w:noProof w:val="0"/>
        </w:rPr>
        <w:t>{ "name": "MD5", "regex": "^[a-fA-F0-9]{32}$" }</w:t>
      </w:r>
    </w:p>
    <w:p w14:paraId="509340B1" w14:textId="79EE52A7" w:rsidR="0061383B" w:rsidRPr="008B64BB" w:rsidRDefault="0061383B" w:rsidP="001618D1">
      <w:pPr>
        <w:widowControl w:val="0"/>
        <w:ind w:firstLine="708"/>
        <w:contextualSpacing/>
      </w:pPr>
      <w:r w:rsidRPr="008B64BB">
        <w:t>La nivel de implementare, regulile sunt modelate în cadrul aplicației printr-o structură de tip HashRule, care include câmpurile Name, Regex și Pattern, ultimul reprezentând versiunea compilată a expresiei regulate. Aceste reguli sunt încărcate la rulare prin funcția loadRulesFromJSON, care parcurge fișierul JSON, decodează obiectele și compilează expresiile regulate pentru eficiență în timpul execuției.</w:t>
      </w:r>
    </w:p>
    <w:p w14:paraId="26087873" w14:textId="77777777" w:rsidR="0061383B" w:rsidRPr="008B64BB" w:rsidRDefault="0061383B" w:rsidP="001618D1">
      <w:pPr>
        <w:pStyle w:val="cod"/>
        <w:widowControl w:val="0"/>
        <w:contextualSpacing/>
        <w:rPr>
          <w:noProof w:val="0"/>
        </w:rPr>
      </w:pPr>
      <w:r w:rsidRPr="008B64BB">
        <w:rPr>
          <w:noProof w:val="0"/>
        </w:rPr>
        <w:t>type HashRule struct {</w:t>
      </w:r>
    </w:p>
    <w:p w14:paraId="2E019019" w14:textId="54F0987F" w:rsidR="0061383B" w:rsidRPr="008B64BB" w:rsidRDefault="0061383B" w:rsidP="001618D1">
      <w:pPr>
        <w:pStyle w:val="cod"/>
        <w:widowControl w:val="0"/>
        <w:contextualSpacing/>
        <w:rPr>
          <w:noProof w:val="0"/>
        </w:rPr>
      </w:pPr>
      <w:r w:rsidRPr="008B64BB">
        <w:rPr>
          <w:noProof w:val="0"/>
        </w:rPr>
        <w:tab/>
      </w:r>
      <w:r w:rsidRPr="008B64BB">
        <w:rPr>
          <w:noProof w:val="0"/>
        </w:rPr>
        <w:tab/>
        <w:t>Name    string `json:"name"`</w:t>
      </w:r>
    </w:p>
    <w:p w14:paraId="0D01CB07" w14:textId="2D17213F" w:rsidR="0061383B" w:rsidRPr="008B64BB" w:rsidRDefault="0061383B" w:rsidP="001618D1">
      <w:pPr>
        <w:pStyle w:val="cod"/>
        <w:widowControl w:val="0"/>
        <w:contextualSpacing/>
        <w:rPr>
          <w:noProof w:val="0"/>
        </w:rPr>
      </w:pPr>
      <w:r w:rsidRPr="008B64BB">
        <w:rPr>
          <w:noProof w:val="0"/>
        </w:rPr>
        <w:tab/>
      </w:r>
      <w:r w:rsidRPr="008B64BB">
        <w:rPr>
          <w:noProof w:val="0"/>
        </w:rPr>
        <w:tab/>
        <w:t>Regex   string `json:"regex"`</w:t>
      </w:r>
    </w:p>
    <w:p w14:paraId="18D68B03" w14:textId="6B6330F2" w:rsidR="0061383B" w:rsidRPr="008B64BB" w:rsidRDefault="0061383B" w:rsidP="001618D1">
      <w:pPr>
        <w:pStyle w:val="cod"/>
        <w:widowControl w:val="0"/>
        <w:contextualSpacing/>
        <w:rPr>
          <w:noProof w:val="0"/>
        </w:rPr>
      </w:pPr>
      <w:r w:rsidRPr="008B64BB">
        <w:rPr>
          <w:noProof w:val="0"/>
        </w:rPr>
        <w:tab/>
      </w:r>
      <w:r w:rsidRPr="008B64BB">
        <w:rPr>
          <w:noProof w:val="0"/>
        </w:rPr>
        <w:tab/>
        <w:t>Pattern *regexp.Regexp</w:t>
      </w:r>
    </w:p>
    <w:p w14:paraId="78BEB5DD" w14:textId="799F9FCB" w:rsidR="0061383B" w:rsidRPr="008B64BB" w:rsidRDefault="0061383B" w:rsidP="001618D1">
      <w:pPr>
        <w:pStyle w:val="cod"/>
        <w:widowControl w:val="0"/>
        <w:contextualSpacing/>
        <w:rPr>
          <w:noProof w:val="0"/>
        </w:rPr>
      </w:pPr>
      <w:r w:rsidRPr="008B64BB">
        <w:rPr>
          <w:noProof w:val="0"/>
        </w:rPr>
        <w:t>}</w:t>
      </w:r>
    </w:p>
    <w:p w14:paraId="24E4714E" w14:textId="05289BB9" w:rsidR="0061383B" w:rsidRPr="008B64BB" w:rsidRDefault="00464F05" w:rsidP="001618D1">
      <w:pPr>
        <w:widowControl w:val="0"/>
        <w:ind w:firstLine="708"/>
        <w:contextualSpacing/>
      </w:pPr>
      <w:r w:rsidRPr="008B64BB">
        <w:t>După încărcarea regulilor, identificarea propriu-zisă a algoritmului este realizată de funcția DetectHash (diponibilă în Anexa A</w:t>
      </w:r>
      <w:r w:rsidR="00BD0270">
        <w:t>.1</w:t>
      </w:r>
      <w:r w:rsidRPr="008B64BB">
        <w:t xml:space="preserve">). Pentru fiecare regulă care se potrivește, se calculează un scor pe baza a trei factori: </w:t>
      </w:r>
      <w:r w:rsidRPr="008B64BB">
        <w:lastRenderedPageBreak/>
        <w:t>potrivirea expresiei regulate, corespunderea lungimii hash-ului cu lungimea estimată definită în regex și prezența unor prefixe specifice (precum caracterul $, des întâlnit la algoritmi precum SHA512-CRYPT). Fiecare potrivire este asociată unei structuri de tip ScoredMatch, care reține numele algoritmului și scorul atribuit. Lista rezultată este ulterior sortată descrescător în funcție de scor, astfel încât algoritmii cei mai plauzibili sunt returnați primii.</w:t>
      </w:r>
    </w:p>
    <w:p w14:paraId="35EAA6E1" w14:textId="230FB2B1" w:rsidR="004952D2" w:rsidRPr="008B64BB" w:rsidRDefault="004952D2" w:rsidP="001618D1">
      <w:pPr>
        <w:widowControl w:val="0"/>
        <w:ind w:firstLine="708"/>
        <w:contextualSpacing/>
      </w:pPr>
      <w:r w:rsidRPr="008B64BB">
        <w:t>Mecanismul de scor implementat în funcția scoreRule (disponibil în Anexa A</w:t>
      </w:r>
      <w:r w:rsidR="00BD0270">
        <w:t>.2</w:t>
      </w:r>
      <w:r w:rsidRPr="008B64BB">
        <w:t>), care acordă punctaje fixe fiecărui criteriu îndeplinit: 10 puncte pentru potrivirea expresiei regulate, 5 puncte pentru o lungime corectă și 2 puncte pentru prezența unui prefix distinctiv. Estimarea lungimii hash-ului se face prin analiza expresiei regulate a fiecărei reguli, folosind expresii regulate suplimentare care extrag valorile dintre acolade.</w:t>
      </w:r>
    </w:p>
    <w:p w14:paraId="0610C8A7" w14:textId="1212E4F3" w:rsidR="004952D2" w:rsidRDefault="004952D2" w:rsidP="001618D1">
      <w:pPr>
        <w:widowControl w:val="0"/>
        <w:ind w:firstLine="708"/>
        <w:contextualSpacing/>
      </w:pPr>
      <w:r w:rsidRPr="008B64BB">
        <w:t>De exemplu, pentru un hash precum c94cd960e9a8c9a1c4f8f3b4817fd38e, aplicația va compara acest șir cu expresiile definite în rules.json. Regula MD5 se va potrivi atât ca expresie regulată, cât și ca lungime (32 de caractere). În absența unui prefix special, scorul calculat va fi de 15 puncte. Dacă și alte reguli se potrivesc (de exemplu NTLM, care are un format identic), scorul va fi același, iar ordinea finală este determinată de poziția în listă sau de diferențele subtile dintre regex-uri</w:t>
      </w:r>
      <w:r w:rsidR="00AB55AC">
        <w:t>.</w:t>
      </w:r>
    </w:p>
    <w:p w14:paraId="24B4798A" w14:textId="2C5FFDDF" w:rsidR="004E531C" w:rsidRPr="008B64BB" w:rsidRDefault="004E531C" w:rsidP="001618D1">
      <w:pPr>
        <w:pStyle w:val="Heading2"/>
        <w:keepNext w:val="0"/>
        <w:keepLines w:val="0"/>
        <w:widowControl w:val="0"/>
        <w:contextualSpacing/>
        <w:jc w:val="left"/>
      </w:pPr>
      <w:bookmarkStart w:id="23" w:name="_Toc199279781"/>
      <w:r w:rsidRPr="008B64BB">
        <w:t>3.3 Generarea automată de wordlist-uri</w:t>
      </w:r>
      <w:bookmarkEnd w:id="23"/>
    </w:p>
    <w:p w14:paraId="51885F9D" w14:textId="680F8C17" w:rsidR="004E531C" w:rsidRPr="008B64BB" w:rsidRDefault="004E531C" w:rsidP="001618D1">
      <w:pPr>
        <w:widowControl w:val="0"/>
        <w:ind w:firstLine="720"/>
        <w:contextualSpacing/>
      </w:pPr>
      <w:r w:rsidRPr="008B64BB">
        <w:t>Generarea unui fișier wordlist personalizat este altă opțiune a aplicației HashSentinel, oferindu-i utilizatorului posibilitatea de a construi seturi de string-uri adaptate exact nevoilor sale de testare. În loc să se bazeze pe liste predefinite, acesta poate defini propriul set de caractere – litere, cifre sau simboluri – și poate stabili lungimea dorită a combinațiilor, precum și limita maximă de spațiu ocupat pe disc.</w:t>
      </w:r>
    </w:p>
    <w:p w14:paraId="77C8E405" w14:textId="4B92AB06" w:rsidR="004E531C" w:rsidRPr="008B64BB" w:rsidRDefault="004E531C" w:rsidP="001618D1">
      <w:pPr>
        <w:widowControl w:val="0"/>
        <w:ind w:firstLine="720"/>
        <w:contextualSpacing/>
      </w:pPr>
      <w:r w:rsidRPr="008B64BB">
        <w:t xml:space="preserve">Acest proces este accesibil printr-o fereastră integrată în interfața grafică, în care utilizatorul introduce parametrii de generare. </w:t>
      </w:r>
      <w:r w:rsidR="006745AE" w:rsidRPr="008B64BB">
        <w:t xml:space="preserve">Generarea </w:t>
      </w:r>
      <w:r w:rsidRPr="008B64BB">
        <w:t xml:space="preserve">rulează în fundal, astfel încât aplicația rămâne utilizabilă în continuare, iar procesul poate fi oprit oricând, dacă este nevoie. Acest sistem oferă un control </w:t>
      </w:r>
      <w:r w:rsidRPr="008B64BB">
        <w:tab/>
        <w:t>asupra conținutului și dimensiunii wordlist-ului, fiind ideal atât pentru experimente rapide, cât și pentru scenarii mai complexe de spargere a parolelor.</w:t>
      </w:r>
    </w:p>
    <w:p w14:paraId="4F9A089E" w14:textId="32EE5A98" w:rsidR="004E531C" w:rsidRPr="008B64BB" w:rsidRDefault="00A460C9" w:rsidP="001618D1">
      <w:pPr>
        <w:widowControl w:val="0"/>
        <w:contextualSpacing/>
      </w:pPr>
      <w:r w:rsidRPr="008B64BB">
        <w:tab/>
        <w:t>Utilizatorul poate specifica intervale de caractere în formate precum a-z sau 0-9, dar și caractere individuale separate prin virgulă (ex: a,b,c,f). La nivel de implementare, aplicația parcurge fiecare segment definit de utilizator și verifică dacă acesta corespunde unui interval (identificabil prin prezența caracterului -). Dacă un segment este de forma x-y, sistemul extrage codurile ASCII corespunzătoare capetelor intervalului folosind funcția ord() și generează toate caracterele din interval prin intermediul funcției range() și chr().</w:t>
      </w:r>
    </w:p>
    <w:p w14:paraId="1D3BFA30" w14:textId="77777777" w:rsidR="00A460C9" w:rsidRPr="008B64BB" w:rsidRDefault="00A460C9" w:rsidP="001618D1">
      <w:pPr>
        <w:pStyle w:val="cod"/>
        <w:widowControl w:val="0"/>
        <w:contextualSpacing/>
        <w:rPr>
          <w:noProof w:val="0"/>
        </w:rPr>
      </w:pPr>
      <w:r w:rsidRPr="008B64BB">
        <w:rPr>
          <w:noProof w:val="0"/>
        </w:rPr>
        <w:t>for part in raw_letters.split(","):</w:t>
      </w:r>
    </w:p>
    <w:p w14:paraId="20F9B6EA" w14:textId="77777777" w:rsidR="00A460C9" w:rsidRPr="008B64BB" w:rsidRDefault="00A460C9" w:rsidP="001618D1">
      <w:pPr>
        <w:pStyle w:val="cod"/>
        <w:widowControl w:val="0"/>
        <w:contextualSpacing/>
        <w:rPr>
          <w:noProof w:val="0"/>
        </w:rPr>
      </w:pPr>
      <w:r w:rsidRPr="008B64BB">
        <w:rPr>
          <w:noProof w:val="0"/>
        </w:rPr>
        <w:t xml:space="preserve">    part = part.strip()</w:t>
      </w:r>
    </w:p>
    <w:p w14:paraId="26EB00AE" w14:textId="77777777" w:rsidR="00A460C9" w:rsidRPr="008B64BB" w:rsidRDefault="00A460C9" w:rsidP="001618D1">
      <w:pPr>
        <w:pStyle w:val="cod"/>
        <w:widowControl w:val="0"/>
        <w:contextualSpacing/>
        <w:rPr>
          <w:noProof w:val="0"/>
        </w:rPr>
      </w:pPr>
      <w:r w:rsidRPr="008B64BB">
        <w:rPr>
          <w:noProof w:val="0"/>
        </w:rPr>
        <w:t xml:space="preserve">    if "-" in part:</w:t>
      </w:r>
    </w:p>
    <w:p w14:paraId="2085EC9A" w14:textId="77777777" w:rsidR="00A460C9" w:rsidRPr="008B64BB" w:rsidRDefault="00A460C9" w:rsidP="001618D1">
      <w:pPr>
        <w:pStyle w:val="cod"/>
        <w:widowControl w:val="0"/>
        <w:contextualSpacing/>
        <w:rPr>
          <w:noProof w:val="0"/>
        </w:rPr>
      </w:pPr>
      <w:r w:rsidRPr="008B64BB">
        <w:rPr>
          <w:noProof w:val="0"/>
        </w:rPr>
        <w:lastRenderedPageBreak/>
        <w:t xml:space="preserve">        start, end = part.split("-")</w:t>
      </w:r>
    </w:p>
    <w:p w14:paraId="4CD29E2C" w14:textId="77777777" w:rsidR="00A460C9" w:rsidRPr="008B64BB" w:rsidRDefault="00A460C9" w:rsidP="001618D1">
      <w:pPr>
        <w:pStyle w:val="cod"/>
        <w:widowControl w:val="0"/>
        <w:contextualSpacing/>
        <w:rPr>
          <w:noProof w:val="0"/>
        </w:rPr>
      </w:pPr>
      <w:r w:rsidRPr="008B64BB">
        <w:rPr>
          <w:noProof w:val="0"/>
        </w:rPr>
        <w:t xml:space="preserve">        charset += "".join(chr(c) for c in range(ord(start), ord(end) + 1))</w:t>
      </w:r>
    </w:p>
    <w:p w14:paraId="470AC9BD" w14:textId="77777777" w:rsidR="00A460C9" w:rsidRPr="008B64BB" w:rsidRDefault="00A460C9" w:rsidP="001618D1">
      <w:pPr>
        <w:pStyle w:val="cod"/>
        <w:widowControl w:val="0"/>
        <w:contextualSpacing/>
        <w:rPr>
          <w:noProof w:val="0"/>
        </w:rPr>
      </w:pPr>
      <w:r w:rsidRPr="008B64BB">
        <w:rPr>
          <w:noProof w:val="0"/>
        </w:rPr>
        <w:t xml:space="preserve">    elif part:</w:t>
      </w:r>
    </w:p>
    <w:p w14:paraId="76F9C7DE" w14:textId="03EA23A4" w:rsidR="004952D2" w:rsidRPr="008B64BB" w:rsidRDefault="00A460C9" w:rsidP="001618D1">
      <w:pPr>
        <w:pStyle w:val="cod"/>
        <w:widowControl w:val="0"/>
        <w:contextualSpacing/>
        <w:rPr>
          <w:noProof w:val="0"/>
        </w:rPr>
      </w:pPr>
      <w:r w:rsidRPr="008B64BB">
        <w:rPr>
          <w:noProof w:val="0"/>
        </w:rPr>
        <w:t xml:space="preserve">        charset += part</w:t>
      </w:r>
    </w:p>
    <w:p w14:paraId="0CDE649B" w14:textId="44105E67" w:rsidR="00A460C9" w:rsidRPr="008B64BB" w:rsidRDefault="00A460C9" w:rsidP="001618D1">
      <w:pPr>
        <w:widowControl w:val="0"/>
        <w:ind w:firstLine="708"/>
        <w:contextualSpacing/>
      </w:pPr>
      <w:r w:rsidRPr="008B64BB">
        <w:t>Această metodă asigură generarea corectă și completă a secvențelor, indiferent dacă acestea includ doar o parte din alfabet sau din setul numeric. De exemplu, un input precum a-c,z va produce setul de caractere ['a', 'b', 'c', 'z']. Prin această strategie, sistemul oferă o abordare declarativă, dar expresivă, de definire a spațiului de căutare pentru atacurile brute-force.</w:t>
      </w:r>
    </w:p>
    <w:p w14:paraId="1AA4B19E" w14:textId="0027E533" w:rsidR="008234F0" w:rsidRPr="008B64BB" w:rsidRDefault="008234F0" w:rsidP="001618D1">
      <w:pPr>
        <w:widowControl w:val="0"/>
        <w:ind w:firstLine="708"/>
        <w:contextualSpacing/>
      </w:pPr>
      <w:r w:rsidRPr="008B64BB">
        <w:t xml:space="preserve">După generarea setului de caractere, aplicația construiește combinații de lungimi variabile (în funcție de valorile minime și maxime introduse). Aceste combinații sunt folosite pentru a forma parole compuse în jurul unui cuvânt central introdus – core_word. În funcție de opțiunile bifate în interfață, fiecare combinație generată poate fi adăugată în poziție de prefix (combinație + core_word), sufix (core_word + combinație) sau în ambele poziții simultan (combinație + core_word + combinație). Astfel sunt construite parole, oferind o eficiență mai mare în scenarii de testare sau spargere controlată. </w:t>
      </w:r>
    </w:p>
    <w:p w14:paraId="7D582FEC" w14:textId="77777777" w:rsidR="008234F0" w:rsidRPr="008B64BB" w:rsidRDefault="008234F0" w:rsidP="001618D1">
      <w:pPr>
        <w:pStyle w:val="cod"/>
        <w:widowControl w:val="0"/>
        <w:contextualSpacing/>
        <w:rPr>
          <w:noProof w:val="0"/>
        </w:rPr>
      </w:pPr>
      <w:r w:rsidRPr="008B64BB">
        <w:rPr>
          <w:noProof w:val="0"/>
        </w:rPr>
        <w:t>if use_prefix and use_suffix:</w:t>
      </w:r>
    </w:p>
    <w:p w14:paraId="3B336D7E" w14:textId="77777777" w:rsidR="008234F0" w:rsidRPr="008B64BB" w:rsidRDefault="008234F0" w:rsidP="001618D1">
      <w:pPr>
        <w:pStyle w:val="cod"/>
        <w:widowControl w:val="0"/>
        <w:contextualSpacing/>
        <w:rPr>
          <w:noProof w:val="0"/>
        </w:rPr>
      </w:pPr>
      <w:r w:rsidRPr="008B64BB">
        <w:rPr>
          <w:noProof w:val="0"/>
        </w:rPr>
        <w:t xml:space="preserve">    line = f"{word}{core_word}{word}\\n"</w:t>
      </w:r>
    </w:p>
    <w:p w14:paraId="3EFC3EE2" w14:textId="77777777" w:rsidR="008234F0" w:rsidRPr="008B64BB" w:rsidRDefault="008234F0" w:rsidP="001618D1">
      <w:pPr>
        <w:pStyle w:val="cod"/>
        <w:widowControl w:val="0"/>
        <w:contextualSpacing/>
        <w:rPr>
          <w:noProof w:val="0"/>
        </w:rPr>
      </w:pPr>
      <w:r w:rsidRPr="008B64BB">
        <w:rPr>
          <w:noProof w:val="0"/>
        </w:rPr>
        <w:t>elif use_prefix:</w:t>
      </w:r>
    </w:p>
    <w:p w14:paraId="6E054236" w14:textId="77777777" w:rsidR="008234F0" w:rsidRPr="008B64BB" w:rsidRDefault="008234F0" w:rsidP="001618D1">
      <w:pPr>
        <w:pStyle w:val="cod"/>
        <w:widowControl w:val="0"/>
        <w:contextualSpacing/>
        <w:rPr>
          <w:noProof w:val="0"/>
        </w:rPr>
      </w:pPr>
      <w:r w:rsidRPr="008B64BB">
        <w:rPr>
          <w:noProof w:val="0"/>
        </w:rPr>
        <w:t xml:space="preserve">    line = f"{word}{core_word}\\n"</w:t>
      </w:r>
    </w:p>
    <w:p w14:paraId="5AC9F0DA" w14:textId="77777777" w:rsidR="008234F0" w:rsidRPr="008B64BB" w:rsidRDefault="008234F0" w:rsidP="001618D1">
      <w:pPr>
        <w:pStyle w:val="cod"/>
        <w:widowControl w:val="0"/>
        <w:contextualSpacing/>
        <w:rPr>
          <w:noProof w:val="0"/>
        </w:rPr>
      </w:pPr>
      <w:r w:rsidRPr="008B64BB">
        <w:rPr>
          <w:noProof w:val="0"/>
        </w:rPr>
        <w:t>elif use_suffix:</w:t>
      </w:r>
    </w:p>
    <w:p w14:paraId="552141B8" w14:textId="1029AFF1" w:rsidR="00A460C9" w:rsidRPr="008B64BB" w:rsidRDefault="008234F0" w:rsidP="001618D1">
      <w:pPr>
        <w:pStyle w:val="cod"/>
        <w:widowControl w:val="0"/>
        <w:contextualSpacing/>
        <w:rPr>
          <w:noProof w:val="0"/>
        </w:rPr>
      </w:pPr>
      <w:r w:rsidRPr="008B64BB">
        <w:rPr>
          <w:noProof w:val="0"/>
        </w:rPr>
        <w:t xml:space="preserve">    line = f"{core_word}{word}\\n"</w:t>
      </w:r>
    </w:p>
    <w:p w14:paraId="0A7657A9" w14:textId="77777777" w:rsidR="001218B8" w:rsidRPr="008B64BB" w:rsidRDefault="008234F0" w:rsidP="001618D1">
      <w:pPr>
        <w:widowControl w:val="0"/>
        <w:ind w:firstLine="708"/>
        <w:contextualSpacing/>
      </w:pPr>
      <w:r w:rsidRPr="008B64BB">
        <w:t>După generarea fiecărei parole, aplicația nu o scrie imediat pe disc, ci implementează un sistem de bufferizare care optimizează considerabil utilizarea resurselor. Parolele sunt acumulate temporar într-o listă (buffer), iar scrierea fizică se produce doar după atingerea unui prag predefinit de linii – în implementarea curentă, acest prag este de 5000. Astfel, se reduce frecvența operațiilor de intrare/ieșire, se evită fragmentarea la nivel de fișier și se accelerează procesul de generare. Această logică este redată prin următorul fragment:</w:t>
      </w:r>
    </w:p>
    <w:p w14:paraId="75E4E937" w14:textId="1E3C4D83" w:rsidR="008234F0" w:rsidRPr="008B64BB" w:rsidRDefault="008234F0" w:rsidP="001618D1">
      <w:pPr>
        <w:pStyle w:val="cod"/>
        <w:widowControl w:val="0"/>
        <w:contextualSpacing/>
        <w:rPr>
          <w:noProof w:val="0"/>
        </w:rPr>
      </w:pPr>
      <w:r w:rsidRPr="008B64BB">
        <w:rPr>
          <w:noProof w:val="0"/>
        </w:rPr>
        <w:t>buffer.append(line)</w:t>
      </w:r>
    </w:p>
    <w:p w14:paraId="69D3D5FE" w14:textId="77777777" w:rsidR="008234F0" w:rsidRPr="008B64BB" w:rsidRDefault="008234F0" w:rsidP="001618D1">
      <w:pPr>
        <w:pStyle w:val="cod"/>
        <w:widowControl w:val="0"/>
        <w:contextualSpacing/>
        <w:rPr>
          <w:noProof w:val="0"/>
        </w:rPr>
      </w:pPr>
      <w:r w:rsidRPr="008B64BB">
        <w:rPr>
          <w:noProof w:val="0"/>
        </w:rPr>
        <w:t>if len(buffer) &gt;= BUFFER_SIZE:</w:t>
      </w:r>
    </w:p>
    <w:p w14:paraId="7EC56A94" w14:textId="77777777" w:rsidR="008234F0" w:rsidRPr="008B64BB" w:rsidRDefault="008234F0" w:rsidP="001618D1">
      <w:pPr>
        <w:pStyle w:val="cod"/>
        <w:widowControl w:val="0"/>
        <w:contextualSpacing/>
        <w:rPr>
          <w:noProof w:val="0"/>
        </w:rPr>
      </w:pPr>
      <w:r w:rsidRPr="008B64BB">
        <w:rPr>
          <w:noProof w:val="0"/>
        </w:rPr>
        <w:t xml:space="preserve">    current_file.writelines(buffer)</w:t>
      </w:r>
    </w:p>
    <w:p w14:paraId="56CB2038" w14:textId="7696B2E3" w:rsidR="008234F0" w:rsidRPr="008B64BB" w:rsidRDefault="008234F0" w:rsidP="001618D1">
      <w:pPr>
        <w:pStyle w:val="cod"/>
        <w:widowControl w:val="0"/>
        <w:contextualSpacing/>
        <w:rPr>
          <w:noProof w:val="0"/>
        </w:rPr>
      </w:pPr>
      <w:r w:rsidRPr="008B64BB">
        <w:rPr>
          <w:noProof w:val="0"/>
        </w:rPr>
        <w:t xml:space="preserve">    buffer.clear()</w:t>
      </w:r>
    </w:p>
    <w:p w14:paraId="448699DB" w14:textId="4086AFC2" w:rsidR="008234F0" w:rsidRPr="008B64BB" w:rsidRDefault="008234F0" w:rsidP="001618D1">
      <w:pPr>
        <w:widowControl w:val="0"/>
        <w:ind w:firstLine="708"/>
        <w:contextualSpacing/>
      </w:pPr>
      <w:r w:rsidRPr="008B64BB">
        <w:t>În paralel, aplicația utilizează un sistem de fragmentare automată a fișierelor generate în unități de dimensiune fixă, denumite „chunk-uri”. Fiecare fișier este limitat la maximum 1 GB, iar atunci când această valoare este atinsă, aplicația închide fișierul curent și inițiază automat un fișier nou, incremental. Această strategie este ideală pentru gestionarea unor volume mari de date, facilitând ulterior transportul sau procesarea modulară a wordlist-ului. Codul relevant este:</w:t>
      </w:r>
    </w:p>
    <w:p w14:paraId="1C7EA5F7" w14:textId="77777777" w:rsidR="008234F0" w:rsidRPr="008B64BB" w:rsidRDefault="008234F0" w:rsidP="001618D1">
      <w:pPr>
        <w:pStyle w:val="cod"/>
        <w:widowControl w:val="0"/>
        <w:ind w:firstLine="0"/>
        <w:contextualSpacing/>
        <w:rPr>
          <w:noProof w:val="0"/>
        </w:rPr>
      </w:pPr>
      <w:r w:rsidRPr="008B64BB">
        <w:rPr>
          <w:noProof w:val="0"/>
        </w:rPr>
        <w:t>if chunk_bytes + line_size &gt; CHUNK_MAX_BYTES:</w:t>
      </w:r>
    </w:p>
    <w:p w14:paraId="41B1C6DA" w14:textId="77777777" w:rsidR="008234F0" w:rsidRPr="008B64BB" w:rsidRDefault="008234F0" w:rsidP="001618D1">
      <w:pPr>
        <w:pStyle w:val="cod"/>
        <w:widowControl w:val="0"/>
        <w:contextualSpacing/>
        <w:rPr>
          <w:noProof w:val="0"/>
        </w:rPr>
      </w:pPr>
      <w:r w:rsidRPr="008B64BB">
        <w:rPr>
          <w:noProof w:val="0"/>
        </w:rPr>
        <w:t xml:space="preserve">    if buffer:</w:t>
      </w:r>
    </w:p>
    <w:p w14:paraId="5C267608" w14:textId="77777777" w:rsidR="008234F0" w:rsidRPr="008B64BB" w:rsidRDefault="008234F0" w:rsidP="001618D1">
      <w:pPr>
        <w:pStyle w:val="cod"/>
        <w:widowControl w:val="0"/>
        <w:contextualSpacing/>
        <w:rPr>
          <w:noProof w:val="0"/>
        </w:rPr>
      </w:pPr>
      <w:r w:rsidRPr="008B64BB">
        <w:rPr>
          <w:noProof w:val="0"/>
        </w:rPr>
        <w:t xml:space="preserve">        current_file.writelines(buffer)</w:t>
      </w:r>
    </w:p>
    <w:p w14:paraId="4A8AECC5" w14:textId="77777777" w:rsidR="008234F0" w:rsidRPr="008B64BB" w:rsidRDefault="008234F0" w:rsidP="001618D1">
      <w:pPr>
        <w:pStyle w:val="cod"/>
        <w:widowControl w:val="0"/>
        <w:contextualSpacing/>
        <w:rPr>
          <w:noProof w:val="0"/>
        </w:rPr>
      </w:pPr>
      <w:r w:rsidRPr="008B64BB">
        <w:rPr>
          <w:noProof w:val="0"/>
        </w:rPr>
        <w:t xml:space="preserve">        buffer.clear()</w:t>
      </w:r>
    </w:p>
    <w:p w14:paraId="4EAA0F91" w14:textId="77777777" w:rsidR="008234F0" w:rsidRPr="008B64BB" w:rsidRDefault="008234F0" w:rsidP="001618D1">
      <w:pPr>
        <w:pStyle w:val="cod"/>
        <w:widowControl w:val="0"/>
        <w:contextualSpacing/>
        <w:rPr>
          <w:noProof w:val="0"/>
        </w:rPr>
      </w:pPr>
      <w:r w:rsidRPr="008B64BB">
        <w:rPr>
          <w:noProof w:val="0"/>
        </w:rPr>
        <w:lastRenderedPageBreak/>
        <w:t xml:space="preserve">    current_file.close()</w:t>
      </w:r>
    </w:p>
    <w:p w14:paraId="6D240AE2" w14:textId="77777777" w:rsidR="008234F0" w:rsidRPr="008B64BB" w:rsidRDefault="008234F0" w:rsidP="001618D1">
      <w:pPr>
        <w:pStyle w:val="cod"/>
        <w:widowControl w:val="0"/>
        <w:contextualSpacing/>
        <w:rPr>
          <w:noProof w:val="0"/>
        </w:rPr>
      </w:pPr>
      <w:r w:rsidRPr="008B64BB">
        <w:rPr>
          <w:noProof w:val="0"/>
        </w:rPr>
        <w:t xml:space="preserve">    chunk_index += 1</w:t>
      </w:r>
    </w:p>
    <w:p w14:paraId="1AC27ECF" w14:textId="77777777" w:rsidR="008234F0" w:rsidRPr="008B64BB" w:rsidRDefault="008234F0" w:rsidP="001618D1">
      <w:pPr>
        <w:pStyle w:val="cod"/>
        <w:widowControl w:val="0"/>
        <w:contextualSpacing/>
        <w:rPr>
          <w:noProof w:val="0"/>
        </w:rPr>
      </w:pPr>
      <w:r w:rsidRPr="008B64BB">
        <w:rPr>
          <w:noProof w:val="0"/>
        </w:rPr>
        <w:t xml:space="preserve">    current_chunk_path = os.path.join(output_dir, f"chunk_{chunk_index:03}.txt")</w:t>
      </w:r>
    </w:p>
    <w:p w14:paraId="328784AC" w14:textId="77777777" w:rsidR="008234F0" w:rsidRPr="008B64BB" w:rsidRDefault="008234F0" w:rsidP="001618D1">
      <w:pPr>
        <w:pStyle w:val="cod"/>
        <w:widowControl w:val="0"/>
        <w:contextualSpacing/>
        <w:rPr>
          <w:noProof w:val="0"/>
        </w:rPr>
      </w:pPr>
      <w:r w:rsidRPr="008B64BB">
        <w:rPr>
          <w:noProof w:val="0"/>
        </w:rPr>
        <w:t xml:space="preserve">    current_file = open(current_chunk_path, "w", encoding="utf-8")</w:t>
      </w:r>
    </w:p>
    <w:p w14:paraId="28E3A938" w14:textId="13F97A2D" w:rsidR="008234F0" w:rsidRPr="008B64BB" w:rsidRDefault="008234F0" w:rsidP="001618D1">
      <w:pPr>
        <w:pStyle w:val="cod"/>
        <w:widowControl w:val="0"/>
        <w:ind w:firstLine="0"/>
        <w:contextualSpacing/>
        <w:rPr>
          <w:noProof w:val="0"/>
        </w:rPr>
      </w:pPr>
      <w:r w:rsidRPr="008B64BB">
        <w:rPr>
          <w:noProof w:val="0"/>
        </w:rPr>
        <w:t xml:space="preserve">    chunk_bytes = 0</w:t>
      </w:r>
    </w:p>
    <w:p w14:paraId="53B041C0" w14:textId="7CF196B1" w:rsidR="002143B9" w:rsidRPr="008B64BB" w:rsidRDefault="008234F0" w:rsidP="009D5272">
      <w:pPr>
        <w:widowControl w:val="0"/>
        <w:ind w:firstLine="720"/>
        <w:contextualSpacing/>
      </w:pPr>
      <w:r w:rsidRPr="008B64BB">
        <w:t>În paralel cu aceste procese, aplicația monitorizează și volumul total scris, comparându-l constant cu limita maximă setată de utilizator. În cazul în care dimensiunea stabilită este depășită, generarea este oprită automat.</w:t>
      </w:r>
    </w:p>
    <w:p w14:paraId="450E7B0A" w14:textId="57930D44" w:rsidR="000A76C5" w:rsidRPr="008B64BB" w:rsidRDefault="000A76C5" w:rsidP="001618D1">
      <w:pPr>
        <w:pStyle w:val="Heading2"/>
        <w:keepNext w:val="0"/>
        <w:keepLines w:val="0"/>
        <w:widowControl w:val="0"/>
        <w:contextualSpacing/>
      </w:pPr>
      <w:bookmarkStart w:id="24" w:name="_Toc199279782"/>
      <w:r w:rsidRPr="008B64BB">
        <w:t>3.4 Arhitectura și optimizarea algoritmilor de spargere hash</w:t>
      </w:r>
      <w:bookmarkEnd w:id="24"/>
    </w:p>
    <w:p w14:paraId="25A48609" w14:textId="76BBDDFE" w:rsidR="000A76C5" w:rsidRPr="008B64BB" w:rsidRDefault="000A76C5" w:rsidP="001618D1">
      <w:pPr>
        <w:widowControl w:val="0"/>
        <w:ind w:firstLine="720"/>
        <w:contextualSpacing/>
      </w:pPr>
      <w:r w:rsidRPr="008B64BB">
        <w:t>În cadrul aplicației HashSentinel, algoritmii destinați spargerii hash-urilor sunt implementați în limbajul Go, o alegere justificată prin eficiența execuției, suportului nativ pentru programare concurentă. Arhitectura acestor algoritmi a fost proiectată pentru a fi modulară și extensibilă, iar logica de procesare are trei metode distincte: atacul brute-force, atacul pe bază de wordlist accesat secvențial și atacul pe bază de wordlist încărcat integral în memorie.</w:t>
      </w:r>
    </w:p>
    <w:p w14:paraId="6357927D" w14:textId="77777777" w:rsidR="002143B9" w:rsidRPr="008B64BB" w:rsidRDefault="000A76C5" w:rsidP="001618D1">
      <w:pPr>
        <w:widowControl w:val="0"/>
        <w:ind w:firstLine="720"/>
        <w:contextualSpacing/>
      </w:pPr>
      <w:r w:rsidRPr="008B64BB">
        <w:t>La nivel funcțional, toate cele trei metode urmează un model similar: citirea valorii hash introduse, aplicarea unui algoritm de hashing pe o combinație de test, compararea rezultatului și returnarea parolei dacă o potrivire este detectată. Diferențele apar în momentul generarării și testarea combinațiilor, în modul de gestiune a memoriei și în strategia de paralelizare.</w:t>
      </w:r>
      <w:r w:rsidR="002143B9" w:rsidRPr="008B64BB">
        <w:t xml:space="preserve"> </w:t>
      </w:r>
    </w:p>
    <w:p w14:paraId="51D69059" w14:textId="77777777" w:rsidR="00EA16A0" w:rsidRPr="008B64BB" w:rsidRDefault="002143B9" w:rsidP="001618D1">
      <w:pPr>
        <w:widowControl w:val="0"/>
        <w:contextualSpacing/>
      </w:pPr>
      <w:r w:rsidRPr="008B64BB">
        <w:t>Parametrii pe care algoritmii îi primesc pentru a sparge un hash sunt următo</w:t>
      </w:r>
      <w:r w:rsidR="00EA16A0" w:rsidRPr="008B64BB">
        <w:t>rii:</w:t>
      </w:r>
    </w:p>
    <w:p w14:paraId="2878FA82" w14:textId="3E800F45" w:rsidR="002143B9" w:rsidRPr="008B64BB" w:rsidRDefault="002143B9" w:rsidP="001618D1">
      <w:pPr>
        <w:pStyle w:val="ListParagraph"/>
        <w:widowControl w:val="0"/>
        <w:numPr>
          <w:ilvl w:val="0"/>
          <w:numId w:val="33"/>
        </w:numPr>
      </w:pPr>
      <w:r w:rsidRPr="008B64BB">
        <w:t>valoarea hash care trebuie spartă;</w:t>
      </w:r>
    </w:p>
    <w:p w14:paraId="0EAC5C98" w14:textId="5132E49B" w:rsidR="002143B9" w:rsidRPr="008B64BB" w:rsidRDefault="002143B9" w:rsidP="001618D1">
      <w:pPr>
        <w:widowControl w:val="0"/>
        <w:numPr>
          <w:ilvl w:val="0"/>
          <w:numId w:val="33"/>
        </w:numPr>
        <w:contextualSpacing/>
      </w:pPr>
      <w:r w:rsidRPr="008B64BB">
        <w:t>tipul algoritmului de hash (ex: MD5, SHA256, SHA512);</w:t>
      </w:r>
    </w:p>
    <w:p w14:paraId="0568EEA4" w14:textId="77777777" w:rsidR="002143B9" w:rsidRPr="008B64BB" w:rsidRDefault="002143B9" w:rsidP="001618D1">
      <w:pPr>
        <w:widowControl w:val="0"/>
        <w:numPr>
          <w:ilvl w:val="0"/>
          <w:numId w:val="33"/>
        </w:numPr>
        <w:contextualSpacing/>
      </w:pPr>
      <w:r w:rsidRPr="008B64BB">
        <w:t>numărul de threaduri care pot fi folosite în paralel;</w:t>
      </w:r>
    </w:p>
    <w:p w14:paraId="2597BEA1" w14:textId="77777777" w:rsidR="002143B9" w:rsidRPr="008B64BB" w:rsidRDefault="002143B9" w:rsidP="001618D1">
      <w:pPr>
        <w:widowControl w:val="0"/>
        <w:numPr>
          <w:ilvl w:val="0"/>
          <w:numId w:val="33"/>
        </w:numPr>
        <w:contextualSpacing/>
      </w:pPr>
      <w:r w:rsidRPr="008B64BB">
        <w:t>opțional, un salt (text adăugat înainte sau după parola testată);</w:t>
      </w:r>
    </w:p>
    <w:p w14:paraId="4978F10B" w14:textId="77777777" w:rsidR="002143B9" w:rsidRPr="008B64BB" w:rsidRDefault="002143B9" w:rsidP="001618D1">
      <w:pPr>
        <w:widowControl w:val="0"/>
        <w:numPr>
          <w:ilvl w:val="0"/>
          <w:numId w:val="33"/>
        </w:numPr>
        <w:contextualSpacing/>
      </w:pPr>
      <w:r w:rsidRPr="008B64BB">
        <w:t>modul de atac (brute-force sau wordlist);</w:t>
      </w:r>
    </w:p>
    <w:p w14:paraId="3FC40292" w14:textId="77777777" w:rsidR="002143B9" w:rsidRPr="008B64BB" w:rsidRDefault="002143B9" w:rsidP="001618D1">
      <w:pPr>
        <w:widowControl w:val="0"/>
        <w:numPr>
          <w:ilvl w:val="0"/>
          <w:numId w:val="33"/>
        </w:numPr>
        <w:contextualSpacing/>
      </w:pPr>
      <w:r w:rsidRPr="008B64BB">
        <w:t>alte detalii specifice fiecărui mod, precum charset-ul pentru brute-force sau calea către fișierul wordlist.</w:t>
      </w:r>
    </w:p>
    <w:p w14:paraId="64C89094" w14:textId="77777777" w:rsidR="00EA16A0" w:rsidRPr="008B64BB" w:rsidRDefault="00EA16A0" w:rsidP="001618D1">
      <w:pPr>
        <w:widowControl w:val="0"/>
        <w:ind w:firstLine="720"/>
        <w:contextualSpacing/>
      </w:pPr>
      <w:r w:rsidRPr="008B64BB">
        <w:t>Atacul de tip brute-force este unul dintre cele mai simple din punct de vedere conceptual, dar și dintre cele mai costisitoare din punct de vedere al timpului de execuție. El presupune generarea și testarea tuturor combinațiilor posibile de caractere până la o anumită lungime maximă. Pentru fiecare combinație, algoritmul aplică funcția de hashing corespunzătoare și compară rezultatul cu valoarea hash introdusă de utilizator.</w:t>
      </w:r>
    </w:p>
    <w:p w14:paraId="7D5F72F3" w14:textId="52443AA9" w:rsidR="00EA16A0" w:rsidRPr="008B64BB" w:rsidRDefault="00EA16A0" w:rsidP="001618D1">
      <w:pPr>
        <w:widowControl w:val="0"/>
        <w:ind w:firstLine="720"/>
        <w:contextualSpacing/>
      </w:pPr>
      <w:r w:rsidRPr="008B64BB">
        <w:t>Pentru a evita testarea secvențială, care ar co</w:t>
      </w:r>
      <w:r w:rsidR="004B3FFF" w:rsidRPr="008B64BB">
        <w:t>„</w:t>
      </w:r>
      <w:r w:rsidRPr="008B64BB">
        <w:t xml:space="preserve">nsuma mult timp, algoritmul a fost proiectat să ruleze în paralel. Astfel, combinațiile sunt împărțite automat între mai multe fire de execuție, în funcție de numărul de threaduri alocat. Aceste fire rulează în mod concurent și transmit rezultatele către un mecanism central care </w:t>
      </w:r>
      <w:r w:rsidRPr="008B64BB">
        <w:lastRenderedPageBreak/>
        <w:t>urmărește dacă a fost găsită o potrivire. Dacă parola corectă este detectată, toate celelalte fire sunt oprite, iar rezultatul este returnat imediat. Această execuție paralelă asigură o scalabilitate bună și o utilizare eficientă a resurselor disponibile pe sistem.</w:t>
      </w:r>
    </w:p>
    <w:p w14:paraId="59D720EA" w14:textId="25726430" w:rsidR="00EA16A0" w:rsidRPr="008B64BB" w:rsidRDefault="00EA16A0" w:rsidP="001618D1">
      <w:pPr>
        <w:widowControl w:val="0"/>
        <w:ind w:firstLine="360"/>
        <w:contextualSpacing/>
      </w:pPr>
      <w:r w:rsidRPr="008B64BB">
        <w:t>Pentru scenariile în care utilizatorul folosește un fișier care conține posibile parole, aplicația permite folosirea unui atac bazat pe wordlist. În această metodă, fișierul este parcurs linie cu linie, iar fiecare parolă este convertită într-un hash și comparată cu valoarea țintă.</w:t>
      </w:r>
    </w:p>
    <w:p w14:paraId="2D169976" w14:textId="77777777" w:rsidR="00EA16A0" w:rsidRPr="008B64BB" w:rsidRDefault="00EA16A0" w:rsidP="001618D1">
      <w:pPr>
        <w:widowControl w:val="0"/>
        <w:ind w:firstLine="360"/>
        <w:contextualSpacing/>
      </w:pPr>
      <w:r w:rsidRPr="008B64BB">
        <w:t>Avantajul principal al acestei metode este acela că nu solicită multă memorie, deoarece datele sunt procesate pe măsură ce sunt citite, fără a fi încărcate integral în RAM. Acest lucru o face potrivită pentru fișiere foarte mari sau pentru utilizatori care folosesc sisteme cu resurse limitate.</w:t>
      </w:r>
    </w:p>
    <w:p w14:paraId="145E0F1C" w14:textId="5B2F0CD2" w:rsidR="008024DE" w:rsidRPr="008B64BB" w:rsidRDefault="00EA16A0" w:rsidP="009D5272">
      <w:pPr>
        <w:widowControl w:val="0"/>
        <w:ind w:firstLine="360"/>
        <w:contextualSpacing/>
      </w:pPr>
      <w:r w:rsidRPr="008B64BB">
        <w:t>Chiar dacă parolele sunt procesate secvențial, verificările sunt totuși distribuite între mai multe fire de execuție, ceea ce îmbunătățește semnificativ viteza de analiză. Algoritmul poate fi o alegere excelentă atunci când fișierul conține parole frecvent întâlnite sau generate pe baza unor reguli relevante pentru contextul de testare.</w:t>
      </w:r>
    </w:p>
    <w:p w14:paraId="16163D3C" w14:textId="6D94B0E5" w:rsidR="008024DE" w:rsidRPr="008B64BB" w:rsidRDefault="008024DE" w:rsidP="001618D1">
      <w:pPr>
        <w:pStyle w:val="Heading2"/>
        <w:keepNext w:val="0"/>
        <w:keepLines w:val="0"/>
        <w:widowControl w:val="0"/>
        <w:contextualSpacing/>
      </w:pPr>
      <w:bookmarkStart w:id="25" w:name="_Toc199279783"/>
      <w:r w:rsidRPr="008B64BB">
        <w:t>3.5 Mecanismul de control al sesiunii de cracking</w:t>
      </w:r>
      <w:bookmarkEnd w:id="25"/>
    </w:p>
    <w:p w14:paraId="1D601B23" w14:textId="40296E15" w:rsidR="008024DE" w:rsidRPr="008B64BB" w:rsidRDefault="008024DE" w:rsidP="001618D1">
      <w:pPr>
        <w:widowControl w:val="0"/>
        <w:ind w:firstLine="720"/>
        <w:contextualSpacing/>
      </w:pPr>
      <w:r w:rsidRPr="008B64BB">
        <w:t>Pentru a crește flexibilitatea aplicației HashSentinel și pentru a oferi utilizatorului control asupra gestionării procesului de spargere a hash-ului, au fost implementate funcționalități care permit pauzarea temporară a execuției, reluarea acesteia, oprirea imediată și continuarea unui atac de la punctul în care a fost întrerupt. Aceste opțiuni sunt folositoare în scenarii în care procesul poate dura mai mult timp sau trebuie adaptat la condițiile de rulare ale sistemului.</w:t>
      </w:r>
    </w:p>
    <w:p w14:paraId="57329D86" w14:textId="3689C45F" w:rsidR="008024DE" w:rsidRPr="008B64BB" w:rsidRDefault="008024DE" w:rsidP="001618D1">
      <w:pPr>
        <w:widowControl w:val="0"/>
        <w:ind w:firstLine="720"/>
        <w:contextualSpacing/>
      </w:pPr>
      <w:r w:rsidRPr="008B64BB">
        <w:t>Atunci când utilizatorul dorește să întrerupă temporar execuția, aplicația intră într-o stare de așteptare activă, în care toate firele de execuție sunt suspendate pentru o perioadă scurtă, dar repetată. Această metodă de pauză nu blochează aplicația și permite o reluare imediată fără pierderea progresului:</w:t>
      </w:r>
    </w:p>
    <w:p w14:paraId="5F46BC40" w14:textId="77777777" w:rsidR="008024DE" w:rsidRPr="008B64BB" w:rsidRDefault="008024DE" w:rsidP="001618D1">
      <w:pPr>
        <w:pStyle w:val="cod"/>
        <w:widowControl w:val="0"/>
        <w:contextualSpacing/>
        <w:rPr>
          <w:noProof w:val="0"/>
        </w:rPr>
      </w:pPr>
      <w:r w:rsidRPr="008B64BB">
        <w:rPr>
          <w:noProof w:val="0"/>
        </w:rPr>
        <w:t>func WaitIfPaused() {</w:t>
      </w:r>
    </w:p>
    <w:p w14:paraId="37B0C9AE" w14:textId="13EE3A1F" w:rsidR="008024DE" w:rsidRPr="008B64BB" w:rsidRDefault="008024DE" w:rsidP="001618D1">
      <w:pPr>
        <w:pStyle w:val="cod"/>
        <w:widowControl w:val="0"/>
        <w:contextualSpacing/>
        <w:rPr>
          <w:noProof w:val="0"/>
        </w:rPr>
      </w:pPr>
      <w:r w:rsidRPr="008B64BB">
        <w:rPr>
          <w:noProof w:val="0"/>
        </w:rPr>
        <w:tab/>
      </w:r>
      <w:r w:rsidRPr="008B64BB">
        <w:rPr>
          <w:noProof w:val="0"/>
        </w:rPr>
        <w:tab/>
        <w:t>for IsPaused() &amp;&amp; !IsStopped() {</w:t>
      </w:r>
    </w:p>
    <w:p w14:paraId="1435D74E" w14:textId="35386126" w:rsidR="008024DE" w:rsidRPr="008B64BB" w:rsidRDefault="008024DE" w:rsidP="001618D1">
      <w:pPr>
        <w:pStyle w:val="cod"/>
        <w:widowControl w:val="0"/>
        <w:contextualSpacing/>
        <w:rPr>
          <w:noProof w:val="0"/>
        </w:rPr>
      </w:pPr>
      <w:r w:rsidRPr="008B64BB">
        <w:rPr>
          <w:noProof w:val="0"/>
        </w:rPr>
        <w:tab/>
      </w:r>
      <w:r w:rsidRPr="008B64BB">
        <w:rPr>
          <w:noProof w:val="0"/>
        </w:rPr>
        <w:tab/>
      </w:r>
      <w:r w:rsidRPr="008B64BB">
        <w:rPr>
          <w:noProof w:val="0"/>
        </w:rPr>
        <w:tab/>
        <w:t>time.Sleep(200 * time.Millisecond)</w:t>
      </w:r>
    </w:p>
    <w:p w14:paraId="70917C90" w14:textId="47188D36" w:rsidR="008024DE" w:rsidRPr="008B64BB" w:rsidRDefault="008024DE" w:rsidP="001618D1">
      <w:pPr>
        <w:pStyle w:val="cod"/>
        <w:widowControl w:val="0"/>
        <w:contextualSpacing/>
        <w:rPr>
          <w:noProof w:val="0"/>
        </w:rPr>
      </w:pPr>
      <w:r w:rsidRPr="008B64BB">
        <w:rPr>
          <w:noProof w:val="0"/>
        </w:rPr>
        <w:tab/>
      </w:r>
      <w:r w:rsidRPr="008B64BB">
        <w:rPr>
          <w:noProof w:val="0"/>
        </w:rPr>
        <w:tab/>
        <w:t>}</w:t>
      </w:r>
    </w:p>
    <w:p w14:paraId="3AAFEBEA" w14:textId="1864871E" w:rsidR="008024DE" w:rsidRPr="008B64BB" w:rsidRDefault="008024DE" w:rsidP="001618D1">
      <w:pPr>
        <w:pStyle w:val="cod"/>
        <w:widowControl w:val="0"/>
        <w:contextualSpacing/>
        <w:rPr>
          <w:noProof w:val="0"/>
        </w:rPr>
      </w:pPr>
      <w:r w:rsidRPr="008B64BB">
        <w:rPr>
          <w:noProof w:val="0"/>
        </w:rPr>
        <w:t>}</w:t>
      </w:r>
    </w:p>
    <w:p w14:paraId="171E8272" w14:textId="77777777" w:rsidR="008024DE" w:rsidRPr="008B64BB" w:rsidRDefault="008024DE" w:rsidP="001618D1">
      <w:pPr>
        <w:widowControl w:val="0"/>
        <w:ind w:firstLine="708"/>
        <w:contextualSpacing/>
      </w:pPr>
      <w:r w:rsidRPr="008B64BB">
        <w:t>Această funcție nu întrerupe procesul complet și nu consumă excesiv din resursele sistemului. În schimb, fiecare fir de execuție verifică dacă pauseFlag este activat. Dacă da, atunci acesta „doarme” temporar timp de 200 de milisecunde, după care verificarea se reia. Acest ciclu se repetă până când flagul este dezactivat — adică atunci când utilizatorul reia procesul.</w:t>
      </w:r>
    </w:p>
    <w:p w14:paraId="087F1E2B" w14:textId="756E05A0" w:rsidR="008024DE" w:rsidRPr="008B64BB" w:rsidRDefault="008024DE" w:rsidP="001618D1">
      <w:pPr>
        <w:widowControl w:val="0"/>
        <w:ind w:firstLine="708"/>
        <w:contextualSpacing/>
      </w:pPr>
      <w:r w:rsidRPr="008B64BB">
        <w:t xml:space="preserve">Reluarea efectivă a execuției se face foarte simplu: flagul pauseFlag este setat înapoi pe false, fie prin comanda --resume în linia de comandă, fie prin apăsarea butonului „PAUZĂ” (care devine „RESUME”) în </w:t>
      </w:r>
      <w:r w:rsidRPr="008B64BB">
        <w:lastRenderedPageBreak/>
        <w:t>interfața grafică.</w:t>
      </w:r>
    </w:p>
    <w:p w14:paraId="1E4EE052" w14:textId="3624BA25" w:rsidR="00D03D19" w:rsidRPr="008B64BB" w:rsidRDefault="00D03D19" w:rsidP="001618D1">
      <w:pPr>
        <w:widowControl w:val="0"/>
        <w:ind w:firstLine="708"/>
        <w:contextualSpacing/>
      </w:pPr>
      <w:r w:rsidRPr="008B64BB">
        <w:t>Pentru a evita reluarea de la zero a unui atac lung sau complex, aplicația HashSentinel oferă posibilitatea salvării și restaurării sesiunii, permițând reluarea execuției exact din punctul în care a fost întreruptă. Acest lucru este util atunci când procesul a fost oprit voluntar, din lipsă de resurse, sau din alte motive neprevăzute.</w:t>
      </w:r>
    </w:p>
    <w:p w14:paraId="54846D10" w14:textId="24608A03" w:rsidR="00D03D19" w:rsidRPr="008B64BB" w:rsidRDefault="00D03D19" w:rsidP="001618D1">
      <w:pPr>
        <w:widowControl w:val="0"/>
        <w:contextualSpacing/>
      </w:pPr>
      <w:r w:rsidRPr="008B64BB">
        <w:tab/>
        <w:t>Atunci când procesul de cracking este pus manual pe pauză aplicația salvează progresul în format JSON în directoriul restore cu ajutorul structurii de mai jos:</w:t>
      </w:r>
    </w:p>
    <w:p w14:paraId="47846C8F" w14:textId="77777777" w:rsidR="00D03D19" w:rsidRPr="008B64BB" w:rsidRDefault="00D03D19" w:rsidP="001618D1">
      <w:pPr>
        <w:pStyle w:val="cod"/>
        <w:widowControl w:val="0"/>
        <w:contextualSpacing/>
      </w:pPr>
      <w:r w:rsidRPr="008B64BB">
        <w:t>type Session struct {</w:t>
      </w:r>
    </w:p>
    <w:p w14:paraId="3E459745" w14:textId="2F7D07A1" w:rsidR="00D03D19" w:rsidRPr="008B64BB" w:rsidRDefault="00D03D19" w:rsidP="001618D1">
      <w:pPr>
        <w:pStyle w:val="cod"/>
        <w:widowControl w:val="0"/>
        <w:contextualSpacing/>
      </w:pPr>
      <w:r w:rsidRPr="008B64BB">
        <w:tab/>
      </w:r>
      <w:r w:rsidR="005604C7" w:rsidRPr="008B64BB">
        <w:tab/>
      </w:r>
      <w:r w:rsidRPr="008B64BB">
        <w:t>SessionName string `json:"session_name"`</w:t>
      </w:r>
    </w:p>
    <w:p w14:paraId="0EC90C6F" w14:textId="6A9A6747" w:rsidR="00D03D19" w:rsidRPr="008B64BB" w:rsidRDefault="00D03D19" w:rsidP="001618D1">
      <w:pPr>
        <w:pStyle w:val="cod"/>
        <w:widowControl w:val="0"/>
        <w:contextualSpacing/>
      </w:pPr>
      <w:r w:rsidRPr="008B64BB">
        <w:tab/>
      </w:r>
      <w:r w:rsidR="005604C7" w:rsidRPr="008B64BB">
        <w:tab/>
      </w:r>
      <w:r w:rsidRPr="008B64BB">
        <w:t>FilePath    string `json:"file_path"`</w:t>
      </w:r>
    </w:p>
    <w:p w14:paraId="51EEB40C" w14:textId="40790D0C" w:rsidR="00D03D19" w:rsidRPr="008B64BB" w:rsidRDefault="00D03D19" w:rsidP="001618D1">
      <w:pPr>
        <w:pStyle w:val="cod"/>
        <w:widowControl w:val="0"/>
        <w:contextualSpacing/>
      </w:pPr>
      <w:r w:rsidRPr="008B64BB">
        <w:tab/>
      </w:r>
      <w:r w:rsidR="005604C7" w:rsidRPr="008B64BB">
        <w:tab/>
      </w:r>
      <w:r w:rsidRPr="008B64BB">
        <w:t>ResumeIndex int    `json:"resume_index"`</w:t>
      </w:r>
    </w:p>
    <w:p w14:paraId="4D7E1344" w14:textId="7EF661AB" w:rsidR="00D03D19" w:rsidRPr="008B64BB" w:rsidRDefault="00D03D19" w:rsidP="001618D1">
      <w:pPr>
        <w:pStyle w:val="cod"/>
        <w:widowControl w:val="0"/>
        <w:contextualSpacing/>
      </w:pPr>
      <w:r w:rsidRPr="008B64BB">
        <w:tab/>
      </w:r>
      <w:r w:rsidR="005604C7" w:rsidRPr="008B64BB">
        <w:tab/>
      </w:r>
      <w:r w:rsidRPr="008B64BB">
        <w:t>Hash        string `json:"hash"`</w:t>
      </w:r>
    </w:p>
    <w:p w14:paraId="78B5E88C" w14:textId="4D0DD4EE" w:rsidR="00D03D19" w:rsidRPr="008B64BB" w:rsidRDefault="00D03D19" w:rsidP="001618D1">
      <w:pPr>
        <w:pStyle w:val="cod"/>
        <w:widowControl w:val="0"/>
        <w:contextualSpacing/>
      </w:pPr>
      <w:r w:rsidRPr="008B64BB">
        <w:tab/>
      </w:r>
      <w:r w:rsidR="005604C7" w:rsidRPr="008B64BB">
        <w:tab/>
      </w:r>
      <w:r w:rsidRPr="008B64BB">
        <w:t>HashType    string `json:"hash_type"`</w:t>
      </w:r>
    </w:p>
    <w:p w14:paraId="75A742AF" w14:textId="26AE9963" w:rsidR="00D03D19" w:rsidRPr="008B64BB" w:rsidRDefault="00D03D19" w:rsidP="001618D1">
      <w:pPr>
        <w:pStyle w:val="cod"/>
        <w:widowControl w:val="0"/>
        <w:contextualSpacing/>
      </w:pPr>
      <w:r w:rsidRPr="008B64BB">
        <w:tab/>
      </w:r>
      <w:r w:rsidR="005604C7" w:rsidRPr="008B64BB">
        <w:tab/>
      </w:r>
      <w:r w:rsidRPr="008B64BB">
        <w:t>SaltPrefix  string `json:"salt_prefix"`</w:t>
      </w:r>
    </w:p>
    <w:p w14:paraId="2CB62F48" w14:textId="133F2629" w:rsidR="00D03D19" w:rsidRPr="008B64BB" w:rsidRDefault="00D03D19" w:rsidP="001618D1">
      <w:pPr>
        <w:pStyle w:val="cod"/>
        <w:widowControl w:val="0"/>
        <w:contextualSpacing/>
      </w:pPr>
      <w:r w:rsidRPr="008B64BB">
        <w:tab/>
      </w:r>
      <w:r w:rsidR="005604C7" w:rsidRPr="008B64BB">
        <w:tab/>
      </w:r>
      <w:r w:rsidRPr="008B64BB">
        <w:t>SaltSuffix  string `json:"salt_suffix"`</w:t>
      </w:r>
    </w:p>
    <w:p w14:paraId="6440B2CC" w14:textId="78A7B966" w:rsidR="00D03D19" w:rsidRPr="008B64BB" w:rsidRDefault="00D03D19" w:rsidP="001618D1">
      <w:pPr>
        <w:pStyle w:val="cod"/>
        <w:widowControl w:val="0"/>
        <w:contextualSpacing/>
      </w:pPr>
      <w:r w:rsidRPr="008B64BB">
        <w:tab/>
      </w:r>
      <w:r w:rsidR="005604C7" w:rsidRPr="008B64BB">
        <w:tab/>
      </w:r>
      <w:r w:rsidRPr="008B64BB">
        <w:t>LastUpdated string `json:"last_updated"`</w:t>
      </w:r>
    </w:p>
    <w:p w14:paraId="2EDF8CFA" w14:textId="21182D8E" w:rsidR="00D03D19" w:rsidRPr="008B64BB" w:rsidRDefault="00D03D19" w:rsidP="001618D1">
      <w:pPr>
        <w:pStyle w:val="cod"/>
        <w:widowControl w:val="0"/>
        <w:contextualSpacing/>
      </w:pPr>
      <w:r w:rsidRPr="008B64BB">
        <w:t>}</w:t>
      </w:r>
    </w:p>
    <w:p w14:paraId="6FDB6900" w14:textId="77777777" w:rsidR="00D03D19" w:rsidRPr="008B64BB" w:rsidRDefault="00D03D19" w:rsidP="001618D1">
      <w:pPr>
        <w:widowControl w:val="0"/>
        <w:ind w:firstLine="708"/>
        <w:contextualSpacing/>
      </w:pPr>
      <w:r w:rsidRPr="008B64BB">
        <w:t>Prin această structură sunt salvate toate informațiile necesare pentru continuarea execuției: calea către fișierul wordlist, indexul până la care s-a ajuns (ResumeIndex), hash-ul țintă, tipul acestuia, precum și eventualele valori de salt.</w:t>
      </w:r>
    </w:p>
    <w:p w14:paraId="4F581A7D" w14:textId="77777777" w:rsidR="00D03D19" w:rsidRPr="008B64BB" w:rsidRDefault="00D03D19" w:rsidP="001618D1">
      <w:pPr>
        <w:widowControl w:val="0"/>
        <w:ind w:firstLine="708"/>
        <w:contextualSpacing/>
      </w:pPr>
      <w:r w:rsidRPr="008B64BB">
        <w:t>Fișierul este generat prin apelul funcției SaveSession(), care se ocupă de serializarea structurilor și salvarea într-un fișier corespunzător:</w:t>
      </w:r>
    </w:p>
    <w:p w14:paraId="2F7BC515" w14:textId="77777777" w:rsidR="00D03D19" w:rsidRPr="008B64BB" w:rsidRDefault="00D03D19" w:rsidP="001618D1">
      <w:pPr>
        <w:pStyle w:val="cod"/>
        <w:widowControl w:val="0"/>
        <w:contextualSpacing/>
      </w:pPr>
      <w:r w:rsidRPr="008B64BB">
        <w:t>func SaveSession(s Session) {</w:t>
      </w:r>
    </w:p>
    <w:p w14:paraId="3A4475DE" w14:textId="5AE512CE" w:rsidR="00D03D19" w:rsidRPr="008B64BB" w:rsidRDefault="00D03D19" w:rsidP="001618D1">
      <w:pPr>
        <w:pStyle w:val="cod"/>
        <w:widowControl w:val="0"/>
        <w:contextualSpacing/>
      </w:pPr>
      <w:r w:rsidRPr="008B64BB">
        <w:tab/>
      </w:r>
      <w:r w:rsidRPr="008B64BB">
        <w:tab/>
        <w:t>sessionLock.Lock()</w:t>
      </w:r>
    </w:p>
    <w:p w14:paraId="6F6AAB2C" w14:textId="210F60CC" w:rsidR="00D03D19" w:rsidRPr="008B64BB" w:rsidRDefault="00D03D19" w:rsidP="001618D1">
      <w:pPr>
        <w:pStyle w:val="cod"/>
        <w:widowControl w:val="0"/>
        <w:contextualSpacing/>
      </w:pPr>
      <w:r w:rsidRPr="008B64BB">
        <w:tab/>
      </w:r>
      <w:r w:rsidRPr="008B64BB">
        <w:tab/>
        <w:t>defer sessionLock.Unlock()</w:t>
      </w:r>
    </w:p>
    <w:p w14:paraId="6A35BBE8" w14:textId="77777777" w:rsidR="00D03D19" w:rsidRPr="008B64BB" w:rsidRDefault="00D03D19" w:rsidP="001618D1">
      <w:pPr>
        <w:pStyle w:val="cod"/>
        <w:widowControl w:val="0"/>
        <w:contextualSpacing/>
      </w:pPr>
    </w:p>
    <w:p w14:paraId="2A76961D" w14:textId="66014487" w:rsidR="00D03D19" w:rsidRPr="008B64BB" w:rsidRDefault="00D03D19" w:rsidP="001618D1">
      <w:pPr>
        <w:pStyle w:val="cod"/>
        <w:widowControl w:val="0"/>
        <w:contextualSpacing/>
      </w:pPr>
      <w:r w:rsidRPr="008B64BB">
        <w:tab/>
      </w:r>
      <w:r w:rsidRPr="008B64BB">
        <w:tab/>
        <w:t>s.LastUpdated = time.Now().Format("2006-01-02 15:04:05")</w:t>
      </w:r>
    </w:p>
    <w:p w14:paraId="2269A06B" w14:textId="25FDA27E" w:rsidR="00D03D19" w:rsidRPr="008B64BB" w:rsidRDefault="00D03D19" w:rsidP="001618D1">
      <w:pPr>
        <w:pStyle w:val="cod"/>
        <w:widowControl w:val="0"/>
        <w:contextualSpacing/>
      </w:pPr>
      <w:r w:rsidRPr="008B64BB">
        <w:tab/>
      </w:r>
      <w:r w:rsidRPr="008B64BB">
        <w:tab/>
        <w:t>path := getSessionFile(s.SessionName)</w:t>
      </w:r>
    </w:p>
    <w:p w14:paraId="493BE018" w14:textId="59AEE7C0" w:rsidR="00D03D19" w:rsidRPr="008B64BB" w:rsidRDefault="00D03D19" w:rsidP="001618D1">
      <w:pPr>
        <w:pStyle w:val="cod"/>
        <w:widowControl w:val="0"/>
        <w:contextualSpacing/>
      </w:pPr>
      <w:r w:rsidRPr="008B64BB">
        <w:tab/>
      </w:r>
      <w:r w:rsidRPr="008B64BB">
        <w:tab/>
        <w:t>data, _ := json.MarshalIndent(s, "", "  ")</w:t>
      </w:r>
    </w:p>
    <w:p w14:paraId="1910CD8A" w14:textId="78D5740F" w:rsidR="00D03D19" w:rsidRPr="008B64BB" w:rsidRDefault="00D03D19" w:rsidP="001618D1">
      <w:pPr>
        <w:pStyle w:val="cod"/>
        <w:widowControl w:val="0"/>
        <w:contextualSpacing/>
      </w:pPr>
      <w:r w:rsidRPr="008B64BB">
        <w:tab/>
      </w:r>
      <w:r w:rsidRPr="008B64BB">
        <w:tab/>
        <w:t>_ = os.MkdirAll("restore", os.ModePerm)</w:t>
      </w:r>
    </w:p>
    <w:p w14:paraId="34A9F249" w14:textId="12AFAEE6" w:rsidR="00D03D19" w:rsidRPr="008B64BB" w:rsidRDefault="00D03D19" w:rsidP="001618D1">
      <w:pPr>
        <w:pStyle w:val="cod"/>
        <w:widowControl w:val="0"/>
        <w:contextualSpacing/>
      </w:pPr>
      <w:r w:rsidRPr="008B64BB">
        <w:tab/>
      </w:r>
      <w:r w:rsidRPr="008B64BB">
        <w:tab/>
        <w:t>_ = os.WriteFile(path, data, 0644)</w:t>
      </w:r>
    </w:p>
    <w:p w14:paraId="4F7E6FF0" w14:textId="76C0BB79" w:rsidR="00D03D19" w:rsidRPr="008B64BB" w:rsidRDefault="00D03D19" w:rsidP="001618D1">
      <w:pPr>
        <w:pStyle w:val="cod"/>
        <w:widowControl w:val="0"/>
        <w:contextualSpacing/>
      </w:pPr>
      <w:r w:rsidRPr="008B64BB">
        <w:t>}</w:t>
      </w:r>
    </w:p>
    <w:p w14:paraId="45CBA714" w14:textId="16BD6852" w:rsidR="00D03D19" w:rsidRPr="008B64BB" w:rsidRDefault="00D03D19" w:rsidP="001618D1">
      <w:pPr>
        <w:widowControl w:val="0"/>
        <w:ind w:firstLine="708"/>
        <w:contextualSpacing/>
      </w:pPr>
      <w:r w:rsidRPr="008B64BB">
        <w:t xml:space="preserve">Atunci când se dorește reluarea procesului este apelată funcția LoadSession care citește datele din restore.json și setează parametri de reluare a atacului precum ResumeIndex, Salt, Algoritm, Wordlist Path și parametri tehnici de rulare. </w:t>
      </w:r>
    </w:p>
    <w:p w14:paraId="68F73A44" w14:textId="77777777" w:rsidR="000E0BB0" w:rsidRPr="008B64BB" w:rsidRDefault="000E0BB0" w:rsidP="001618D1">
      <w:pPr>
        <w:widowControl w:val="0"/>
        <w:ind w:firstLine="708"/>
        <w:contextualSpacing/>
      </w:pPr>
      <w:r w:rsidRPr="008B64BB">
        <w:t>Pentru reluarea corectă a unei sesiuni aplicția se asigură că fiecare fir de execuție reia procesul de la punctul exact unde a fost întrerupt. În HashSentinel, acest lucru este realizat printr-un mecanism de incrementare atomică numit resumeIndex. Acesta este implementat cu ajutorul unei variabile atomic.Int32, ceea ce permite accesul sincronizat din mai multe goroutine-uri fără riscul de conflicte sau suprascrieri.</w:t>
      </w:r>
    </w:p>
    <w:p w14:paraId="3B10516B" w14:textId="6F274F8B" w:rsidR="005604C7" w:rsidRPr="008B64BB" w:rsidRDefault="00D03D19" w:rsidP="009D5272">
      <w:pPr>
        <w:widowControl w:val="0"/>
        <w:ind w:firstLine="708"/>
        <w:contextualSpacing/>
      </w:pPr>
      <w:r w:rsidRPr="008B64BB">
        <w:t xml:space="preserve">De menționat că ResumeIndex permite algoritmului de cracking să facă skip </w:t>
      </w:r>
      <w:r w:rsidR="000E0BB0" w:rsidRPr="008B64BB">
        <w:t xml:space="preserve">până la indexul salvat, astfel nu se aplică operații suplimentare asupra cuvintelor și revenirea se face fără pierderi de timp, deoarece </w:t>
      </w:r>
      <w:r w:rsidR="000E0BB0" w:rsidRPr="008B64BB">
        <w:lastRenderedPageBreak/>
        <w:t>asupra cuvintelor până la ResumeIndex nu se aplică operația de hash.</w:t>
      </w:r>
    </w:p>
    <w:p w14:paraId="19364623" w14:textId="517AE507" w:rsidR="005604C7" w:rsidRPr="008B64BB" w:rsidRDefault="005604C7" w:rsidP="001618D1">
      <w:pPr>
        <w:pStyle w:val="Heading2"/>
        <w:keepNext w:val="0"/>
        <w:keepLines w:val="0"/>
        <w:widowControl w:val="0"/>
        <w:contextualSpacing/>
      </w:pPr>
      <w:bookmarkStart w:id="26" w:name="_Toc199279784"/>
      <w:r w:rsidRPr="008B64BB">
        <w:t>3.6 Generarea raportului</w:t>
      </w:r>
      <w:bookmarkEnd w:id="26"/>
    </w:p>
    <w:p w14:paraId="0FB27294" w14:textId="633181B9" w:rsidR="005604C7" w:rsidRPr="008B64BB" w:rsidRDefault="005604C7" w:rsidP="001618D1">
      <w:pPr>
        <w:widowControl w:val="0"/>
        <w:contextualSpacing/>
      </w:pPr>
      <w:r w:rsidRPr="008B64BB">
        <w:tab/>
        <w:t>La finalul fiecărei sesiuni de spargere, aplicația HashSentinel produce automat un raport de execuție, care cuprinde toate informațiile relevante procesului. Astfel utilizatorul poate vizualiza performanța aplicației și raportul poate fi folosit ulterior pentru documentare sau raportare.</w:t>
      </w:r>
    </w:p>
    <w:p w14:paraId="2C20C961" w14:textId="5E1525A2" w:rsidR="005604C7" w:rsidRPr="008B64BB" w:rsidRDefault="007E32C2" w:rsidP="001618D1">
      <w:pPr>
        <w:widowControl w:val="0"/>
        <w:ind w:firstLine="720"/>
        <w:contextualSpacing/>
      </w:pPr>
      <w:r w:rsidRPr="008B64BB">
        <w:t>Structura raportului este construit în cadrul componentei backend scrisă în Go, denumită Report, care este serializată în format JSON. Structura este următoarea:</w:t>
      </w:r>
    </w:p>
    <w:p w14:paraId="161361AC" w14:textId="77777777" w:rsidR="007E32C2" w:rsidRPr="008B64BB" w:rsidRDefault="007E32C2" w:rsidP="001618D1">
      <w:pPr>
        <w:pStyle w:val="cod"/>
        <w:widowControl w:val="0"/>
        <w:contextualSpacing/>
      </w:pPr>
      <w:r w:rsidRPr="008B64BB">
        <w:t>type Report struct {</w:t>
      </w:r>
    </w:p>
    <w:p w14:paraId="0096D383" w14:textId="7B028057" w:rsidR="007E32C2" w:rsidRPr="008B64BB" w:rsidRDefault="007E32C2" w:rsidP="001618D1">
      <w:pPr>
        <w:pStyle w:val="cod"/>
        <w:widowControl w:val="0"/>
        <w:contextualSpacing/>
      </w:pPr>
      <w:r w:rsidRPr="008B64BB">
        <w:tab/>
      </w:r>
      <w:r w:rsidRPr="008B64BB">
        <w:tab/>
        <w:t>HashTested      string              `json:"hash_tested"`</w:t>
      </w:r>
    </w:p>
    <w:p w14:paraId="353CFBC4" w14:textId="653051E3" w:rsidR="007E32C2" w:rsidRPr="008B64BB" w:rsidRDefault="007E32C2" w:rsidP="001618D1">
      <w:pPr>
        <w:pStyle w:val="cod"/>
        <w:widowControl w:val="0"/>
        <w:contextualSpacing/>
      </w:pPr>
      <w:r w:rsidRPr="008B64BB">
        <w:tab/>
      </w:r>
      <w:r w:rsidRPr="008B64BB">
        <w:tab/>
        <w:t>CrackedPassword string              `json:"cracked_password"`</w:t>
      </w:r>
    </w:p>
    <w:p w14:paraId="7F936A5D" w14:textId="0285E1B3" w:rsidR="007E32C2" w:rsidRPr="008B64BB" w:rsidRDefault="007E32C2" w:rsidP="001618D1">
      <w:pPr>
        <w:pStyle w:val="cod"/>
        <w:widowControl w:val="0"/>
        <w:contextualSpacing/>
      </w:pPr>
      <w:r w:rsidRPr="008B64BB">
        <w:tab/>
      </w:r>
      <w:r w:rsidRPr="008B64BB">
        <w:tab/>
        <w:t>Cracked         bool                `json:"cracked"`</w:t>
      </w:r>
    </w:p>
    <w:p w14:paraId="55646729" w14:textId="7D13FAB5" w:rsidR="007E32C2" w:rsidRPr="008B64BB" w:rsidRDefault="007E32C2" w:rsidP="001618D1">
      <w:pPr>
        <w:pStyle w:val="cod"/>
        <w:widowControl w:val="0"/>
        <w:contextualSpacing/>
      </w:pPr>
      <w:r w:rsidRPr="008B64BB">
        <w:tab/>
      </w:r>
      <w:r w:rsidRPr="008B64BB">
        <w:tab/>
        <w:t>HashType        string              `json:"hash_type"`</w:t>
      </w:r>
    </w:p>
    <w:p w14:paraId="07D66B63" w14:textId="53805399" w:rsidR="007E32C2" w:rsidRPr="008B64BB" w:rsidRDefault="007E32C2" w:rsidP="001618D1">
      <w:pPr>
        <w:pStyle w:val="cod"/>
        <w:widowControl w:val="0"/>
        <w:contextualSpacing/>
      </w:pPr>
      <w:r w:rsidRPr="008B64BB">
        <w:tab/>
      </w:r>
      <w:r w:rsidRPr="008B64BB">
        <w:tab/>
        <w:t>Method          string              `json:"method"`</w:t>
      </w:r>
    </w:p>
    <w:p w14:paraId="47E26020" w14:textId="7CB1FE93" w:rsidR="007E32C2" w:rsidRPr="008B64BB" w:rsidRDefault="007E32C2" w:rsidP="001618D1">
      <w:pPr>
        <w:pStyle w:val="cod"/>
        <w:widowControl w:val="0"/>
        <w:contextualSpacing/>
      </w:pPr>
      <w:r w:rsidRPr="008B64BB">
        <w:tab/>
      </w:r>
      <w:r w:rsidRPr="008B64BB">
        <w:tab/>
        <w:t>Attempts        int                 `json:"attempts"`</w:t>
      </w:r>
    </w:p>
    <w:p w14:paraId="528E7714" w14:textId="0AD73251" w:rsidR="007E32C2" w:rsidRPr="008B64BB" w:rsidRDefault="007E32C2" w:rsidP="001618D1">
      <w:pPr>
        <w:pStyle w:val="cod"/>
        <w:widowControl w:val="0"/>
        <w:contextualSpacing/>
      </w:pPr>
      <w:r w:rsidRPr="008B64BB">
        <w:tab/>
      </w:r>
      <w:r w:rsidRPr="008B64BB">
        <w:tab/>
        <w:t>StartTime       string              `json:"start_time"`</w:t>
      </w:r>
    </w:p>
    <w:p w14:paraId="3E7B10BC" w14:textId="5F27899D" w:rsidR="007E32C2" w:rsidRPr="008B64BB" w:rsidRDefault="007E32C2" w:rsidP="001618D1">
      <w:pPr>
        <w:pStyle w:val="cod"/>
        <w:widowControl w:val="0"/>
        <w:contextualSpacing/>
      </w:pPr>
      <w:r w:rsidRPr="008B64BB">
        <w:tab/>
      </w:r>
      <w:r w:rsidRPr="008B64BB">
        <w:tab/>
        <w:t>EndTime         string              `json:"end_time"`</w:t>
      </w:r>
    </w:p>
    <w:p w14:paraId="123DC74E" w14:textId="2C5BF735" w:rsidR="007E32C2" w:rsidRPr="008B64BB" w:rsidRDefault="007E32C2" w:rsidP="001618D1">
      <w:pPr>
        <w:pStyle w:val="cod"/>
        <w:widowControl w:val="0"/>
        <w:contextualSpacing/>
      </w:pPr>
      <w:r w:rsidRPr="008B64BB">
        <w:tab/>
      </w:r>
      <w:r w:rsidRPr="008B64BB">
        <w:tab/>
        <w:t>DurationSeconds float64             `json:"duration_seconds"`</w:t>
      </w:r>
    </w:p>
    <w:p w14:paraId="6713A7FE" w14:textId="143E1297" w:rsidR="007E32C2" w:rsidRPr="008B64BB" w:rsidRDefault="007E32C2" w:rsidP="001618D1">
      <w:pPr>
        <w:pStyle w:val="cod"/>
        <w:widowControl w:val="0"/>
        <w:contextualSpacing/>
      </w:pPr>
      <w:r w:rsidRPr="008B64BB">
        <w:tab/>
      </w:r>
      <w:r w:rsidRPr="008B64BB">
        <w:tab/>
        <w:t>HashesPerSecond float64             `json:"hashes_per_second"`</w:t>
      </w:r>
    </w:p>
    <w:p w14:paraId="78209F00" w14:textId="5A373D78" w:rsidR="007E32C2" w:rsidRPr="008B64BB" w:rsidRDefault="007E32C2" w:rsidP="001618D1">
      <w:pPr>
        <w:pStyle w:val="cod"/>
        <w:widowControl w:val="0"/>
        <w:contextualSpacing/>
      </w:pPr>
      <w:r w:rsidRPr="008B64BB">
        <w:tab/>
      </w:r>
      <w:r w:rsidRPr="008B64BB">
        <w:tab/>
        <w:t>SaltPrefix      string              `json:"salt_prefix"`</w:t>
      </w:r>
    </w:p>
    <w:p w14:paraId="1680BA24" w14:textId="3B0216F3" w:rsidR="007E32C2" w:rsidRPr="008B64BB" w:rsidRDefault="007E32C2" w:rsidP="001618D1">
      <w:pPr>
        <w:pStyle w:val="cod"/>
        <w:widowControl w:val="0"/>
        <w:contextualSpacing/>
      </w:pPr>
      <w:r w:rsidRPr="008B64BB">
        <w:tab/>
      </w:r>
      <w:r w:rsidRPr="008B64BB">
        <w:tab/>
        <w:t>SaltSuffix      string              `json:"salt_suffix"`</w:t>
      </w:r>
    </w:p>
    <w:p w14:paraId="6371A35C" w14:textId="782EEB34" w:rsidR="007E32C2" w:rsidRPr="008B64BB" w:rsidRDefault="007E32C2" w:rsidP="001618D1">
      <w:pPr>
        <w:pStyle w:val="cod"/>
        <w:widowControl w:val="0"/>
        <w:contextualSpacing/>
      </w:pPr>
      <w:r w:rsidRPr="008B64BB">
        <w:tab/>
      </w:r>
      <w:r w:rsidRPr="008B64BB">
        <w:tab/>
        <w:t>Timestamp       string              `json:"timestamp"`</w:t>
      </w:r>
    </w:p>
    <w:p w14:paraId="1994E7AD" w14:textId="13106CE9" w:rsidR="007E32C2" w:rsidRPr="008B64BB" w:rsidRDefault="007E32C2" w:rsidP="001618D1">
      <w:pPr>
        <w:pStyle w:val="cod"/>
        <w:widowControl w:val="0"/>
        <w:contextualSpacing/>
      </w:pPr>
      <w:r w:rsidRPr="008B64BB">
        <w:tab/>
      </w:r>
      <w:r w:rsidRPr="008B64BB">
        <w:tab/>
        <w:t>HashesOverTime  []HashRatePoint     `json:"hashes_over_time"`</w:t>
      </w:r>
    </w:p>
    <w:p w14:paraId="0DAB3887" w14:textId="008896DE" w:rsidR="007E32C2" w:rsidRPr="008B64BB" w:rsidRDefault="007E32C2" w:rsidP="001618D1">
      <w:pPr>
        <w:pStyle w:val="cod"/>
        <w:widowControl w:val="0"/>
        <w:contextualSpacing/>
      </w:pPr>
      <w:r w:rsidRPr="008B64BB">
        <w:t>}</w:t>
      </w:r>
    </w:p>
    <w:p w14:paraId="18120042" w14:textId="4574AA82" w:rsidR="004F5580" w:rsidRPr="008B64BB" w:rsidRDefault="007E32C2" w:rsidP="001618D1">
      <w:pPr>
        <w:widowControl w:val="0"/>
        <w:ind w:firstLine="708"/>
        <w:contextualSpacing/>
      </w:pPr>
      <w:r w:rsidRPr="008B64BB">
        <w:t>Această structură oferă o imagine completă asupra sesiunii. Fiecare câmp documentează fie contextul inițial (cum ar fi algoritmul de hash și metoda de atac folosită), fie rezultatele procesului (inclusiv dacă hash-ul a fost spart și parola obținută), fie performanța tehnică (cum ar fi durata exactă și viteza de execuție exprimată în hashuri/secundă). Câmpurile SaltPrefix și SaltSuffix sunt opționale și reflectă posibile valori adiționale folosite în hashing.</w:t>
      </w:r>
    </w:p>
    <w:p w14:paraId="4914C626" w14:textId="01F0C81B" w:rsidR="004F5580" w:rsidRPr="008B64BB" w:rsidRDefault="004F5580" w:rsidP="001618D1">
      <w:pPr>
        <w:widowControl w:val="0"/>
        <w:ind w:firstLine="708"/>
        <w:contextualSpacing/>
      </w:pPr>
      <w:r w:rsidRPr="008B64BB">
        <w:t>Performanța este înregistrată pe parcursul execuției cu ajutorul structurii TimeBucket, care colectează în mod sincron numărul de hashuri procesate în fiecare secundă. La final, această informație este transformată într-un vector de obiecte HashRatePoint, salvat în câmpul HashesOverTime al raportului. Structura TimeBucket este următoarea:</w:t>
      </w:r>
    </w:p>
    <w:p w14:paraId="086BF46D" w14:textId="77777777" w:rsidR="004F5580" w:rsidRPr="008B64BB" w:rsidRDefault="004F5580" w:rsidP="001618D1">
      <w:pPr>
        <w:pStyle w:val="cod"/>
        <w:widowControl w:val="0"/>
        <w:contextualSpacing/>
      </w:pPr>
      <w:r w:rsidRPr="008B64BB">
        <w:t>type TimeBucket struct {</w:t>
      </w:r>
    </w:p>
    <w:p w14:paraId="308C9FD0" w14:textId="6259C412" w:rsidR="004F5580" w:rsidRPr="008B64BB" w:rsidRDefault="004F5580" w:rsidP="001618D1">
      <w:pPr>
        <w:pStyle w:val="cod"/>
        <w:widowControl w:val="0"/>
        <w:contextualSpacing/>
      </w:pPr>
      <w:r w:rsidRPr="008B64BB">
        <w:tab/>
      </w:r>
      <w:r w:rsidRPr="008B64BB">
        <w:tab/>
        <w:t>sync.Mutex</w:t>
      </w:r>
    </w:p>
    <w:p w14:paraId="1DDBBA78" w14:textId="05E7E14F" w:rsidR="004F5580" w:rsidRPr="008B64BB" w:rsidRDefault="004F5580" w:rsidP="001618D1">
      <w:pPr>
        <w:pStyle w:val="cod"/>
        <w:widowControl w:val="0"/>
        <w:contextualSpacing/>
      </w:pPr>
      <w:r w:rsidRPr="008B64BB">
        <w:tab/>
      </w:r>
      <w:r w:rsidRPr="008B64BB">
        <w:tab/>
        <w:t>buckets   map[int]int</w:t>
      </w:r>
    </w:p>
    <w:p w14:paraId="118D4126" w14:textId="3B7B57E6" w:rsidR="004F5580" w:rsidRPr="008B64BB" w:rsidRDefault="004F5580" w:rsidP="001618D1">
      <w:pPr>
        <w:pStyle w:val="cod"/>
        <w:widowControl w:val="0"/>
        <w:contextualSpacing/>
      </w:pPr>
      <w:r w:rsidRPr="008B64BB">
        <w:tab/>
      </w:r>
      <w:r w:rsidRPr="008B64BB">
        <w:tab/>
        <w:t>startTime time.Time</w:t>
      </w:r>
    </w:p>
    <w:p w14:paraId="6B454F55" w14:textId="73090114" w:rsidR="004F5580" w:rsidRPr="008B64BB" w:rsidRDefault="004F5580" w:rsidP="001618D1">
      <w:pPr>
        <w:pStyle w:val="cod"/>
        <w:widowControl w:val="0"/>
        <w:contextualSpacing/>
      </w:pPr>
      <w:r w:rsidRPr="008B64BB">
        <w:t>}</w:t>
      </w:r>
    </w:p>
    <w:p w14:paraId="3D0271ED" w14:textId="6AD78FF3" w:rsidR="004F5580" w:rsidRPr="008B64BB" w:rsidRDefault="004F5580" w:rsidP="001618D1">
      <w:pPr>
        <w:widowControl w:val="0"/>
        <w:ind w:firstLine="708"/>
        <w:contextualSpacing/>
      </w:pPr>
      <w:r w:rsidRPr="008B64BB">
        <w:t xml:space="preserve">Aceste date permit reprezentarea evoluției performanței în timp, sub formă de grafic, fiind utile pentru a identifica eventuale blocaje, pauze sau fluctuații de resurse în timpul execuției. Funcția </w:t>
      </w:r>
      <w:r w:rsidR="00E33B47" w:rsidRPr="008B64BB">
        <w:t xml:space="preserve">de mai jos este cea </w:t>
      </w:r>
      <w:r w:rsidRPr="008B64BB">
        <w:lastRenderedPageBreak/>
        <w:t xml:space="preserve">de inițializare </w:t>
      </w:r>
      <w:r w:rsidR="00E33B47" w:rsidRPr="008B64BB">
        <w:t xml:space="preserve">ea </w:t>
      </w:r>
      <w:r w:rsidRPr="008B64BB">
        <w:t>setează timpul de start și creează o mapă în care fiecare cheie reprezintă o secundă, iar valoarea asociată – numărul de hashuri procesate în acel interval:</w:t>
      </w:r>
    </w:p>
    <w:p w14:paraId="19B4B2AF" w14:textId="77777777" w:rsidR="00E33B47" w:rsidRPr="008B64BB" w:rsidRDefault="00E33B47" w:rsidP="001618D1">
      <w:pPr>
        <w:pStyle w:val="cod"/>
        <w:widowControl w:val="0"/>
        <w:contextualSpacing/>
      </w:pPr>
      <w:r w:rsidRPr="008B64BB">
        <w:t>func NewTimeBucket() *TimeBucket {</w:t>
      </w:r>
    </w:p>
    <w:p w14:paraId="4437AEBA" w14:textId="2DD1057B" w:rsidR="00E33B47" w:rsidRPr="008B64BB" w:rsidRDefault="00E33B47" w:rsidP="001618D1">
      <w:pPr>
        <w:pStyle w:val="cod"/>
        <w:widowControl w:val="0"/>
        <w:contextualSpacing/>
      </w:pPr>
      <w:r w:rsidRPr="008B64BB">
        <w:tab/>
      </w:r>
      <w:r w:rsidRPr="008B64BB">
        <w:tab/>
        <w:t>return &amp;TimeBucket{</w:t>
      </w:r>
    </w:p>
    <w:p w14:paraId="2736F688" w14:textId="46CC01B2" w:rsidR="00E33B47" w:rsidRPr="008B64BB" w:rsidRDefault="00E33B47" w:rsidP="001618D1">
      <w:pPr>
        <w:pStyle w:val="cod"/>
        <w:widowControl w:val="0"/>
        <w:contextualSpacing/>
      </w:pPr>
      <w:r w:rsidRPr="008B64BB">
        <w:tab/>
      </w:r>
      <w:r w:rsidRPr="008B64BB">
        <w:tab/>
      </w:r>
      <w:r w:rsidRPr="008B64BB">
        <w:tab/>
        <w:t>buckets:   make(map[int]int),</w:t>
      </w:r>
    </w:p>
    <w:p w14:paraId="029C7489" w14:textId="1B69E47B" w:rsidR="00E33B47" w:rsidRPr="008B64BB" w:rsidRDefault="00E33B47" w:rsidP="001618D1">
      <w:pPr>
        <w:pStyle w:val="cod"/>
        <w:widowControl w:val="0"/>
        <w:contextualSpacing/>
      </w:pPr>
      <w:r w:rsidRPr="008B64BB">
        <w:tab/>
      </w:r>
      <w:r w:rsidRPr="008B64BB">
        <w:tab/>
      </w:r>
      <w:r w:rsidRPr="008B64BB">
        <w:tab/>
        <w:t>startTime: time.Now(),</w:t>
      </w:r>
    </w:p>
    <w:p w14:paraId="472F56EE" w14:textId="486EFBDB" w:rsidR="00E33B47" w:rsidRPr="008B64BB" w:rsidRDefault="00E33B47" w:rsidP="001618D1">
      <w:pPr>
        <w:pStyle w:val="cod"/>
        <w:widowControl w:val="0"/>
        <w:contextualSpacing/>
      </w:pPr>
      <w:r w:rsidRPr="008B64BB">
        <w:tab/>
      </w:r>
      <w:r w:rsidRPr="008B64BB">
        <w:tab/>
        <w:t>}</w:t>
      </w:r>
    </w:p>
    <w:p w14:paraId="3979268D" w14:textId="7E26B3EA" w:rsidR="004F5580" w:rsidRPr="008B64BB" w:rsidRDefault="00E33B47" w:rsidP="001618D1">
      <w:pPr>
        <w:pStyle w:val="cod"/>
        <w:widowControl w:val="0"/>
        <w:contextualSpacing/>
      </w:pPr>
      <w:r w:rsidRPr="008B64BB">
        <w:t>}</w:t>
      </w:r>
    </w:p>
    <w:p w14:paraId="11F68542" w14:textId="77777777" w:rsidR="0027625A" w:rsidRPr="008B64BB" w:rsidRDefault="0027625A" w:rsidP="001618D1">
      <w:pPr>
        <w:pStyle w:val="cod"/>
        <w:widowControl w:val="0"/>
        <w:contextualSpacing/>
      </w:pPr>
    </w:p>
    <w:p w14:paraId="4D6959F7" w14:textId="38497EB3" w:rsidR="0027625A" w:rsidRPr="008B64BB" w:rsidRDefault="0027625A" w:rsidP="001618D1">
      <w:pPr>
        <w:widowControl w:val="0"/>
        <w:ind w:firstLine="708"/>
        <w:contextualSpacing/>
      </w:pPr>
      <w:r w:rsidRPr="008B64BB">
        <w:t>Funcția ToList() (disponibilă în Anexa B</w:t>
      </w:r>
      <w:r w:rsidR="00BD0270">
        <w:t>.1</w:t>
      </w:r>
      <w:r w:rsidRPr="008B64BB">
        <w:t>) are rolul de a transforma datele brute colectate în timp real în cadrul structurii TimeBucket într-o listă organizată de puncte ([]HashRatePoint), care poate fi folosită în rapoartele generate de aplicație pentru graficele de performanță.</w:t>
      </w:r>
    </w:p>
    <w:p w14:paraId="5DAD400E" w14:textId="77777777" w:rsidR="0027625A" w:rsidRPr="008B64BB" w:rsidRDefault="0027625A" w:rsidP="001618D1">
      <w:pPr>
        <w:widowControl w:val="0"/>
        <w:ind w:firstLine="708"/>
        <w:contextualSpacing/>
      </w:pPr>
      <w:r w:rsidRPr="008B64BB">
        <w:t>La nivel conceptual, TimeBucket înregistrează pentru fiecare secundă câte hashuri au fost procesate. Într-o sesiune scurtă, aceste date pot fi utilizate direct. Însă, pe măsură ce durata execuției crește, stocarea și afișarea datelor la nivel de secundă devine prea detaliată și greu de interpretat vizual. Din acest motiv, ToList() implementează o agregare dinamică, care comprimă datele în intervale de timp (numite „bucketuri”) mai mari, proporțional cu durata totală a execuției.</w:t>
      </w:r>
    </w:p>
    <w:p w14:paraId="5A7F456E" w14:textId="77777777" w:rsidR="0027625A" w:rsidRPr="008B64BB" w:rsidRDefault="0027625A" w:rsidP="001618D1">
      <w:pPr>
        <w:widowControl w:val="0"/>
        <w:ind w:firstLine="708"/>
        <w:contextualSpacing/>
      </w:pPr>
      <w:r w:rsidRPr="008B64BB">
        <w:t>În detaliu, funcția începe prin a calcula timpul total scurs de la începutul execuției. Pe baza acestuia, determină dimensiunea optimă a unui bucket de timp, astfel încât lista finală să conțină aproximativ 40 de puncte (indiferent de cât a durat procesul). Dacă durata este foarte scurtă, se păstrează o dimensiune minimă de 1 secundă pentru granularitate maximă.</w:t>
      </w:r>
    </w:p>
    <w:p w14:paraId="487D24F8" w14:textId="77777777" w:rsidR="0027625A" w:rsidRPr="008B64BB" w:rsidRDefault="0027625A" w:rsidP="001618D1">
      <w:pPr>
        <w:widowControl w:val="0"/>
        <w:ind w:firstLine="708"/>
        <w:contextualSpacing/>
      </w:pPr>
    </w:p>
    <w:p w14:paraId="5F977FD3" w14:textId="635B8152" w:rsidR="0027625A" w:rsidRPr="008B64BB" w:rsidRDefault="0027625A" w:rsidP="001618D1">
      <w:pPr>
        <w:widowControl w:val="0"/>
        <w:ind w:firstLine="708"/>
        <w:contextualSpacing/>
      </w:pPr>
      <w:r w:rsidRPr="008B64BB">
        <w:t>După ce dimensiunea bucketului este stabilită, funcția parcurge toate înregistrările salvate în tb.buckets (care conține hashuri per secundă), și le grupează în intervale (de exemplu: toate hashurile dintre secunda 0 și 4 într-un singur bucket „0”, între 5 și 9 în bucketul „5” și așa mai departe). Această grupare este realizată prin împărțirea fiecărui timestamp la dimensiunea bucketului, apoi reconstituirea secundei de început a intervalului.</w:t>
      </w:r>
    </w:p>
    <w:p w14:paraId="520FACF3" w14:textId="77777777" w:rsidR="0027625A" w:rsidRPr="008B64BB" w:rsidRDefault="0027625A" w:rsidP="001618D1">
      <w:pPr>
        <w:widowControl w:val="0"/>
        <w:ind w:firstLine="708"/>
        <w:contextualSpacing/>
      </w:pPr>
      <w:r w:rsidRPr="008B64BB">
        <w:t>Rezultatul este o hartă (grouped) în care cheia este începutul unui interval (de ex. secunda 20, 40, 60), iar valoarea este numărul total de hashuri procesate în acel interval.</w:t>
      </w:r>
    </w:p>
    <w:p w14:paraId="703429B0" w14:textId="370BAC55" w:rsidR="00AB55AC" w:rsidRPr="008B64BB" w:rsidRDefault="0027625A" w:rsidP="009D5272">
      <w:pPr>
        <w:widowControl w:val="0"/>
        <w:ind w:firstLine="708"/>
        <w:contextualSpacing/>
      </w:pPr>
      <w:r w:rsidRPr="008B64BB">
        <w:t>În final, toate aceste perechi agregate sunt convertite într-o listă de obiecte HashRatePoint, fiecare reprezentând o bară în graficul de performanță. Lista este returnată ca rezultat al funcției și este folosită ulterior pentru a completa raportul de execuție.</w:t>
      </w:r>
    </w:p>
    <w:p w14:paraId="45163679" w14:textId="043CA7ED" w:rsidR="00DE2515" w:rsidRPr="008B64BB" w:rsidRDefault="00DE2515" w:rsidP="001618D1">
      <w:pPr>
        <w:pStyle w:val="Heading2"/>
        <w:keepNext w:val="0"/>
        <w:keepLines w:val="0"/>
        <w:widowControl w:val="0"/>
        <w:contextualSpacing/>
      </w:pPr>
      <w:bookmarkStart w:id="27" w:name="_Toc199279785"/>
      <w:r w:rsidRPr="008B64BB">
        <w:t>3.7 Testarea componentelor aplicției</w:t>
      </w:r>
      <w:bookmarkEnd w:id="27"/>
    </w:p>
    <w:p w14:paraId="58420CFF" w14:textId="2FAEA258" w:rsidR="00DE2515" w:rsidRPr="008B64BB" w:rsidRDefault="00DE2515" w:rsidP="001618D1">
      <w:pPr>
        <w:widowControl w:val="0"/>
        <w:ind w:firstLine="720"/>
        <w:contextualSpacing/>
      </w:pPr>
      <w:r w:rsidRPr="008B64BB">
        <w:t xml:space="preserve">Pentru a valida corectitudinea și stabilitatea funcționalităților implementate în HashSentinel, au fost realizate o serie de teste unitare, centrate atât pe acuratețea algoritmilor de hashing, cât și pe comportamentul </w:t>
      </w:r>
      <w:r w:rsidRPr="008B64BB">
        <w:lastRenderedPageBreak/>
        <w:t>sistemului în condiții de execuție controlată (pauză, reluare, oprire). Testele sunt organizate modular și sunt implementate în limbajul Go, folosind frameworkul nativ de testare (testing).</w:t>
      </w:r>
    </w:p>
    <w:p w14:paraId="1CFDC8B1" w14:textId="4224CFBD" w:rsidR="00DE2515" w:rsidRPr="008B64BB" w:rsidRDefault="00DE2515" w:rsidP="001618D1">
      <w:pPr>
        <w:widowControl w:val="0"/>
        <w:ind w:firstLine="720"/>
        <w:contextualSpacing/>
      </w:pPr>
      <w:r w:rsidRPr="008B64BB">
        <w:t>Algoritmii de hashing implementați manual sau integrați în sistem sunt testați individual, pentru a confirma că funcțiile de potrivire (Match&lt;Algorithm&gt;) returnează rezultate corecte pentru inputuri cunoscute. Un exemplu este testul pentru algoritmul Whirlpool:</w:t>
      </w:r>
    </w:p>
    <w:p w14:paraId="57AC9698" w14:textId="77777777" w:rsidR="00DE2515" w:rsidRPr="008B64BB" w:rsidRDefault="00DE2515" w:rsidP="001618D1">
      <w:pPr>
        <w:pStyle w:val="cod"/>
        <w:widowControl w:val="0"/>
        <w:contextualSpacing/>
      </w:pPr>
      <w:r w:rsidRPr="008B64BB">
        <w:t>func TestMatchWhirlpool(t *testing.T) {</w:t>
      </w:r>
    </w:p>
    <w:p w14:paraId="131A2787" w14:textId="2CE0D6A6" w:rsidR="00DE2515" w:rsidRPr="008B64BB" w:rsidRDefault="00DE2515" w:rsidP="001618D1">
      <w:pPr>
        <w:pStyle w:val="cod"/>
        <w:widowControl w:val="0"/>
        <w:contextualSpacing/>
      </w:pPr>
      <w:r w:rsidRPr="008B64BB">
        <w:tab/>
      </w:r>
      <w:r w:rsidRPr="008B64BB">
        <w:tab/>
        <w:t>expected := "expected_hash"</w:t>
      </w:r>
    </w:p>
    <w:p w14:paraId="6D6B2581" w14:textId="77777777" w:rsidR="00DE2515" w:rsidRPr="008B64BB" w:rsidRDefault="00DE2515" w:rsidP="001618D1">
      <w:pPr>
        <w:pStyle w:val="cod"/>
        <w:widowControl w:val="0"/>
        <w:contextualSpacing/>
      </w:pPr>
    </w:p>
    <w:p w14:paraId="428AC04C" w14:textId="489764AA" w:rsidR="00DE2515" w:rsidRPr="008B64BB" w:rsidRDefault="00DE2515" w:rsidP="001618D1">
      <w:pPr>
        <w:pStyle w:val="cod"/>
        <w:widowControl w:val="0"/>
        <w:contextualSpacing/>
      </w:pPr>
      <w:r w:rsidRPr="008B64BB">
        <w:tab/>
      </w:r>
      <w:r w:rsidRPr="008B64BB">
        <w:tab/>
        <w:t>if !whirlpool.MatchWhirlpool("password", expected) {</w:t>
      </w:r>
    </w:p>
    <w:p w14:paraId="5FFFF5F4" w14:textId="72FD96BC" w:rsidR="00DE2515" w:rsidRPr="008B64BB" w:rsidRDefault="00DE2515" w:rsidP="001618D1">
      <w:pPr>
        <w:pStyle w:val="cod"/>
        <w:widowControl w:val="0"/>
        <w:contextualSpacing/>
      </w:pPr>
      <w:r w:rsidRPr="008B64BB">
        <w:tab/>
      </w:r>
      <w:r w:rsidRPr="008B64BB">
        <w:tab/>
      </w:r>
      <w:r w:rsidRPr="008B64BB">
        <w:tab/>
        <w:t>t.Error("MatchWhirlpool failed for 'password'")</w:t>
      </w:r>
    </w:p>
    <w:p w14:paraId="798B8361" w14:textId="058CA75B" w:rsidR="00DE2515" w:rsidRPr="008B64BB" w:rsidRDefault="00DE2515" w:rsidP="001618D1">
      <w:pPr>
        <w:pStyle w:val="cod"/>
        <w:widowControl w:val="0"/>
        <w:contextualSpacing/>
      </w:pPr>
      <w:r w:rsidRPr="008B64BB">
        <w:tab/>
      </w:r>
      <w:r w:rsidRPr="008B64BB">
        <w:tab/>
        <w:t>}</w:t>
      </w:r>
    </w:p>
    <w:p w14:paraId="5F9E306B" w14:textId="783C1619" w:rsidR="00DE2515" w:rsidRPr="008B64BB" w:rsidRDefault="00DE2515" w:rsidP="001618D1">
      <w:pPr>
        <w:pStyle w:val="cod"/>
        <w:widowControl w:val="0"/>
        <w:contextualSpacing/>
      </w:pPr>
      <w:r w:rsidRPr="008B64BB">
        <w:t>}</w:t>
      </w:r>
    </w:p>
    <w:p w14:paraId="291C6BD7" w14:textId="1CF393A0" w:rsidR="00DE2515" w:rsidRPr="008B64BB" w:rsidRDefault="00DE2515" w:rsidP="001618D1">
      <w:pPr>
        <w:widowControl w:val="0"/>
        <w:ind w:firstLine="708"/>
        <w:contextualSpacing/>
      </w:pPr>
      <w:r w:rsidRPr="008B64BB">
        <w:t>Acest test compară rezultatul funcției MatchWhirlpool cu o valoare hash precalculată. Dacă rezultatul nu corespunde, testul eșuează, indicând o problemă în implementarea algoritmului.</w:t>
      </w:r>
    </w:p>
    <w:p w14:paraId="62202C06" w14:textId="4F94FCF3" w:rsidR="00DE2515" w:rsidRPr="008B64BB" w:rsidRDefault="00DE2515" w:rsidP="001618D1">
      <w:pPr>
        <w:widowControl w:val="0"/>
        <w:ind w:firstLine="708"/>
        <w:contextualSpacing/>
      </w:pPr>
      <w:r w:rsidRPr="008B64BB">
        <w:t>Pe lângă testele pentru algoritmi, aplicația a fost testată și în ceea ce privește comportamentul său în timpul execuției. Au fost simulate scenarii de pauză temporară și reluare, precum și de oprire forțată a atacului, pentru a valida corectitudinea flagurilor de control și capacitatea sistemului de a reacționa fără pierderi sau blocări.</w:t>
      </w:r>
    </w:p>
    <w:p w14:paraId="4E0620AA" w14:textId="768CD488" w:rsidR="00DE2515" w:rsidRPr="008B64BB" w:rsidRDefault="00DE2515" w:rsidP="001618D1">
      <w:pPr>
        <w:widowControl w:val="0"/>
        <w:ind w:firstLine="708"/>
        <w:contextualSpacing/>
      </w:pPr>
      <w:r w:rsidRPr="008B64BB">
        <w:t>Un exemplu de test care simulează pauza și reluarea atacului:</w:t>
      </w:r>
    </w:p>
    <w:p w14:paraId="2F8FB796" w14:textId="77777777" w:rsidR="00DE2515" w:rsidRPr="008B64BB" w:rsidRDefault="00DE2515" w:rsidP="001618D1">
      <w:pPr>
        <w:pStyle w:val="cod"/>
        <w:widowControl w:val="0"/>
        <w:contextualSpacing/>
      </w:pPr>
      <w:r w:rsidRPr="008B64BB">
        <w:tab/>
        <w:t>func TestPauseAndResume(t *testing.T) {</w:t>
      </w:r>
    </w:p>
    <w:p w14:paraId="3782CCB6" w14:textId="216C4F24" w:rsidR="00DE2515" w:rsidRPr="008B64BB" w:rsidRDefault="00DE2515" w:rsidP="001618D1">
      <w:pPr>
        <w:pStyle w:val="cod"/>
        <w:widowControl w:val="0"/>
        <w:contextualSpacing/>
      </w:pPr>
      <w:r w:rsidRPr="008B64BB">
        <w:tab/>
      </w:r>
      <w:r w:rsidRPr="008B64BB">
        <w:tab/>
        <w:t>t.Run("PauseResumeAttack", func(t *testing.T) {</w:t>
      </w:r>
    </w:p>
    <w:p w14:paraId="2FF42614" w14:textId="5324E6D4" w:rsidR="00DE2515" w:rsidRPr="008B64BB" w:rsidRDefault="00DE2515" w:rsidP="001618D1">
      <w:pPr>
        <w:pStyle w:val="cod"/>
        <w:widowControl w:val="0"/>
        <w:contextualSpacing/>
      </w:pPr>
      <w:r w:rsidRPr="008B64BB">
        <w:tab/>
      </w:r>
      <w:r w:rsidRPr="008B64BB">
        <w:tab/>
      </w:r>
      <w:r w:rsidRPr="008B64BB">
        <w:tab/>
        <w:t>engine.ResetFlags()</w:t>
      </w:r>
    </w:p>
    <w:p w14:paraId="44659D70" w14:textId="49B8292F" w:rsidR="00DE2515" w:rsidRPr="008B64BB" w:rsidRDefault="00DE2515" w:rsidP="001618D1">
      <w:pPr>
        <w:pStyle w:val="cod"/>
        <w:widowControl w:val="0"/>
        <w:contextualSpacing/>
      </w:pPr>
      <w:r w:rsidRPr="008B64BB">
        <w:tab/>
      </w:r>
      <w:r w:rsidRPr="008B64BB">
        <w:tab/>
      </w:r>
      <w:r w:rsidRPr="008B64BB">
        <w:tab/>
        <w:t>go func() {</w:t>
      </w:r>
    </w:p>
    <w:p w14:paraId="0955B92B" w14:textId="3910C591" w:rsidR="00DE2515" w:rsidRPr="008B64BB" w:rsidRDefault="00DE2515" w:rsidP="001618D1">
      <w:pPr>
        <w:pStyle w:val="cod"/>
        <w:widowControl w:val="0"/>
        <w:contextualSpacing/>
      </w:pPr>
      <w:r w:rsidRPr="008B64BB">
        <w:tab/>
      </w:r>
      <w:r w:rsidRPr="008B64BB">
        <w:tab/>
      </w:r>
      <w:r w:rsidRPr="008B64BB">
        <w:tab/>
      </w:r>
      <w:r w:rsidRPr="008B64BB">
        <w:tab/>
        <w:t>time.Sleep(1 * time.Second)</w:t>
      </w:r>
    </w:p>
    <w:p w14:paraId="38AD542E" w14:textId="53782F2E" w:rsidR="00DE2515" w:rsidRPr="008B64BB" w:rsidRDefault="00DE2515" w:rsidP="001618D1">
      <w:pPr>
        <w:pStyle w:val="cod"/>
        <w:widowControl w:val="0"/>
        <w:contextualSpacing/>
      </w:pPr>
      <w:r w:rsidRPr="008B64BB">
        <w:tab/>
      </w:r>
      <w:r w:rsidRPr="008B64BB">
        <w:tab/>
      </w:r>
      <w:r w:rsidRPr="008B64BB">
        <w:tab/>
      </w:r>
      <w:r w:rsidRPr="008B64BB">
        <w:tab/>
        <w:t>engine.SetPauseFlag(true)</w:t>
      </w:r>
    </w:p>
    <w:p w14:paraId="6C832CF8" w14:textId="44B6D9F1" w:rsidR="00DE2515" w:rsidRPr="008B64BB" w:rsidRDefault="00DE2515" w:rsidP="001618D1">
      <w:pPr>
        <w:pStyle w:val="cod"/>
        <w:widowControl w:val="0"/>
        <w:contextualSpacing/>
      </w:pPr>
      <w:r w:rsidRPr="008B64BB">
        <w:tab/>
      </w:r>
      <w:r w:rsidRPr="008B64BB">
        <w:tab/>
      </w:r>
      <w:r w:rsidRPr="008B64BB">
        <w:tab/>
      </w:r>
      <w:r w:rsidRPr="008B64BB">
        <w:tab/>
        <w:t>t.Log("[TEST] Atac pus pe pauză")</w:t>
      </w:r>
    </w:p>
    <w:p w14:paraId="7F611223" w14:textId="35D3D169" w:rsidR="00DE2515" w:rsidRPr="008B64BB" w:rsidRDefault="00DE2515" w:rsidP="001618D1">
      <w:pPr>
        <w:pStyle w:val="cod"/>
        <w:widowControl w:val="0"/>
        <w:contextualSpacing/>
      </w:pPr>
      <w:r w:rsidRPr="008B64BB">
        <w:tab/>
      </w:r>
      <w:r w:rsidRPr="008B64BB">
        <w:tab/>
      </w:r>
      <w:r w:rsidRPr="008B64BB">
        <w:tab/>
      </w:r>
      <w:r w:rsidRPr="008B64BB">
        <w:tab/>
        <w:t>time.Sleep(2 * time.Second)</w:t>
      </w:r>
    </w:p>
    <w:p w14:paraId="4A01C638" w14:textId="1A158156" w:rsidR="00DE2515" w:rsidRPr="008B64BB" w:rsidRDefault="00DE2515" w:rsidP="001618D1">
      <w:pPr>
        <w:pStyle w:val="cod"/>
        <w:widowControl w:val="0"/>
        <w:contextualSpacing/>
      </w:pPr>
      <w:r w:rsidRPr="008B64BB">
        <w:tab/>
      </w:r>
      <w:r w:rsidRPr="008B64BB">
        <w:tab/>
      </w:r>
      <w:r w:rsidRPr="008B64BB">
        <w:tab/>
      </w:r>
      <w:r w:rsidRPr="008B64BB">
        <w:tab/>
        <w:t>engine.SetPauseFlag(false)</w:t>
      </w:r>
    </w:p>
    <w:p w14:paraId="411E35C6" w14:textId="460F9210" w:rsidR="00DE2515" w:rsidRPr="008B64BB" w:rsidRDefault="00DE2515" w:rsidP="001618D1">
      <w:pPr>
        <w:pStyle w:val="cod"/>
        <w:widowControl w:val="0"/>
        <w:contextualSpacing/>
      </w:pPr>
      <w:r w:rsidRPr="008B64BB">
        <w:tab/>
      </w:r>
      <w:r w:rsidRPr="008B64BB">
        <w:tab/>
      </w:r>
      <w:r w:rsidRPr="008B64BB">
        <w:tab/>
      </w:r>
      <w:r w:rsidRPr="008B64BB">
        <w:tab/>
        <w:t>t.Log("[TEST] Atac reluat")</w:t>
      </w:r>
    </w:p>
    <w:p w14:paraId="3F01C831" w14:textId="5E635723" w:rsidR="00DE2515" w:rsidRPr="008B64BB" w:rsidRDefault="00DE2515" w:rsidP="001618D1">
      <w:pPr>
        <w:pStyle w:val="cod"/>
        <w:widowControl w:val="0"/>
        <w:contextualSpacing/>
      </w:pPr>
      <w:r w:rsidRPr="008B64BB">
        <w:tab/>
      </w:r>
      <w:r w:rsidRPr="008B64BB">
        <w:tab/>
      </w:r>
      <w:r w:rsidRPr="008B64BB">
        <w:tab/>
        <w:t>}()</w:t>
      </w:r>
    </w:p>
    <w:p w14:paraId="4898E03F" w14:textId="6E0CD614" w:rsidR="00DE2515" w:rsidRPr="008B64BB" w:rsidRDefault="00DE2515" w:rsidP="001618D1">
      <w:pPr>
        <w:pStyle w:val="cod"/>
        <w:widowControl w:val="0"/>
        <w:ind w:left="708" w:firstLine="0"/>
        <w:contextualSpacing/>
      </w:pPr>
      <w:r w:rsidRPr="008B64BB">
        <w:tab/>
      </w:r>
      <w:r w:rsidRPr="008B64BB">
        <w:tab/>
      </w:r>
      <w:r w:rsidRPr="008B64BB">
        <w:tab/>
        <w:t xml:space="preserve">result, attempts, _, _ := </w:t>
      </w:r>
    </w:p>
    <w:p w14:paraId="4269E2C8" w14:textId="141D7186" w:rsidR="00DE2515" w:rsidRPr="008B64BB" w:rsidRDefault="00DE2515" w:rsidP="001618D1">
      <w:pPr>
        <w:pStyle w:val="cod"/>
        <w:widowControl w:val="0"/>
        <w:ind w:left="2160" w:firstLine="0"/>
        <w:contextualSpacing/>
      </w:pPr>
      <w:r w:rsidRPr="008B64BB">
        <w:t>engine.CrackFromWordlist(testHash, testHashType, testPath, 2, saltPrefix, saltSuffix)</w:t>
      </w:r>
    </w:p>
    <w:p w14:paraId="732DEA78" w14:textId="6513E3F9" w:rsidR="00DE2515" w:rsidRPr="008B64BB" w:rsidRDefault="00DE2515" w:rsidP="001618D1">
      <w:pPr>
        <w:pStyle w:val="cod"/>
        <w:widowControl w:val="0"/>
        <w:contextualSpacing/>
      </w:pPr>
      <w:r w:rsidRPr="008B64BB">
        <w:tab/>
      </w:r>
      <w:r w:rsidRPr="008B64BB">
        <w:tab/>
      </w:r>
      <w:r w:rsidRPr="008B64BB">
        <w:tab/>
        <w:t>if result != "andrew" {</w:t>
      </w:r>
    </w:p>
    <w:p w14:paraId="4388F94D" w14:textId="471DB168" w:rsidR="00DE2515" w:rsidRPr="008B64BB" w:rsidRDefault="00DE2515" w:rsidP="001618D1">
      <w:pPr>
        <w:pStyle w:val="cod"/>
        <w:widowControl w:val="0"/>
        <w:contextualSpacing/>
      </w:pPr>
      <w:r w:rsidRPr="008B64BB">
        <w:tab/>
      </w:r>
      <w:r w:rsidRPr="008B64BB">
        <w:tab/>
      </w:r>
      <w:r w:rsidRPr="008B64BB">
        <w:tab/>
      </w:r>
      <w:r w:rsidRPr="008B64BB">
        <w:tab/>
        <w:t>t.Errorf("Expected to find 'andrew', got '%s'", result)</w:t>
      </w:r>
    </w:p>
    <w:p w14:paraId="78D0D49D" w14:textId="592BB67A" w:rsidR="00DE2515" w:rsidRPr="008B64BB" w:rsidRDefault="00DE2515" w:rsidP="001618D1">
      <w:pPr>
        <w:pStyle w:val="cod"/>
        <w:widowControl w:val="0"/>
        <w:contextualSpacing/>
      </w:pPr>
      <w:r w:rsidRPr="008B64BB">
        <w:tab/>
      </w:r>
      <w:r w:rsidRPr="008B64BB">
        <w:tab/>
      </w:r>
      <w:r w:rsidRPr="008B64BB">
        <w:tab/>
        <w:t>} else {</w:t>
      </w:r>
    </w:p>
    <w:p w14:paraId="7E797C79" w14:textId="6F94256A" w:rsidR="00DE2515" w:rsidRPr="008B64BB" w:rsidRDefault="00DE2515" w:rsidP="001618D1">
      <w:pPr>
        <w:pStyle w:val="cod"/>
        <w:widowControl w:val="0"/>
        <w:ind w:left="2880" w:firstLine="0"/>
        <w:contextualSpacing/>
      </w:pPr>
      <w:r w:rsidRPr="008B64BB">
        <w:t>t.Logf("Found password '%s' after resume in %d attempts", result, attempts)</w:t>
      </w:r>
    </w:p>
    <w:p w14:paraId="15A92E76" w14:textId="7D043C09" w:rsidR="00DE2515" w:rsidRPr="008B64BB" w:rsidRDefault="00DE2515" w:rsidP="001618D1">
      <w:pPr>
        <w:pStyle w:val="cod"/>
        <w:widowControl w:val="0"/>
        <w:contextualSpacing/>
      </w:pPr>
      <w:r w:rsidRPr="008B64BB">
        <w:tab/>
      </w:r>
      <w:r w:rsidRPr="008B64BB">
        <w:tab/>
      </w:r>
      <w:r w:rsidRPr="008B64BB">
        <w:tab/>
        <w:t>}</w:t>
      </w:r>
    </w:p>
    <w:p w14:paraId="16682C20" w14:textId="26801DAE" w:rsidR="00DE2515" w:rsidRPr="008B64BB" w:rsidRDefault="00DE2515" w:rsidP="001618D1">
      <w:pPr>
        <w:pStyle w:val="cod"/>
        <w:widowControl w:val="0"/>
        <w:contextualSpacing/>
      </w:pPr>
      <w:r w:rsidRPr="008B64BB">
        <w:tab/>
      </w:r>
      <w:r w:rsidRPr="008B64BB">
        <w:tab/>
        <w:t>})</w:t>
      </w:r>
    </w:p>
    <w:p w14:paraId="13AB52C7" w14:textId="35719780" w:rsidR="00DE2515" w:rsidRPr="008B64BB" w:rsidRDefault="00DE2515" w:rsidP="001618D1">
      <w:pPr>
        <w:pStyle w:val="cod"/>
        <w:widowControl w:val="0"/>
        <w:contextualSpacing/>
      </w:pPr>
      <w:r w:rsidRPr="008B64BB">
        <w:t>}</w:t>
      </w:r>
    </w:p>
    <w:p w14:paraId="72DD435B" w14:textId="6150C9AF" w:rsidR="00DE2515" w:rsidRPr="008B64BB" w:rsidRDefault="00DE2515" w:rsidP="001618D1">
      <w:pPr>
        <w:widowControl w:val="0"/>
        <w:ind w:firstLine="708"/>
        <w:contextualSpacing/>
      </w:pPr>
      <w:r w:rsidRPr="008B64BB">
        <w:t>Acest test verifică dacă sistemul răspunde corect comenzilor de pauză și reluare și dacă algoritmul continuă execuția fără a compromite progresul anterior.</w:t>
      </w:r>
    </w:p>
    <w:p w14:paraId="2A505380" w14:textId="6897939C" w:rsidR="00DE2515" w:rsidRPr="008B64BB" w:rsidRDefault="00DE2515" w:rsidP="001618D1">
      <w:pPr>
        <w:widowControl w:val="0"/>
        <w:ind w:firstLine="708"/>
        <w:contextualSpacing/>
      </w:pPr>
      <w:r w:rsidRPr="008B64BB">
        <w:t>Comportamentul în cazul opririi forțate este verificat cu:</w:t>
      </w:r>
    </w:p>
    <w:p w14:paraId="1BE25FCB" w14:textId="77777777" w:rsidR="00DE2515" w:rsidRPr="008B64BB" w:rsidRDefault="00DE2515" w:rsidP="001618D1">
      <w:pPr>
        <w:pStyle w:val="cod"/>
        <w:widowControl w:val="0"/>
        <w:contextualSpacing/>
      </w:pPr>
      <w:r w:rsidRPr="008B64BB">
        <w:lastRenderedPageBreak/>
        <w:t>func TestStopOnly(t *testing.T) {</w:t>
      </w:r>
    </w:p>
    <w:p w14:paraId="5681A717" w14:textId="1B01D637" w:rsidR="00DE2515" w:rsidRPr="008B64BB" w:rsidRDefault="00DE2515" w:rsidP="001618D1">
      <w:pPr>
        <w:pStyle w:val="cod"/>
        <w:widowControl w:val="0"/>
        <w:contextualSpacing/>
      </w:pPr>
      <w:r w:rsidRPr="008B64BB">
        <w:tab/>
      </w:r>
      <w:r w:rsidRPr="008B64BB">
        <w:tab/>
        <w:t>t.Run("StopAttack", func(t *testing.T) {</w:t>
      </w:r>
    </w:p>
    <w:p w14:paraId="46F40DF9" w14:textId="3083B407" w:rsidR="00DE2515" w:rsidRPr="008B64BB" w:rsidRDefault="00DE2515" w:rsidP="001618D1">
      <w:pPr>
        <w:pStyle w:val="cod"/>
        <w:widowControl w:val="0"/>
        <w:contextualSpacing/>
      </w:pPr>
      <w:r w:rsidRPr="008B64BB">
        <w:tab/>
      </w:r>
      <w:r w:rsidRPr="008B64BB">
        <w:tab/>
      </w:r>
      <w:r w:rsidRPr="008B64BB">
        <w:tab/>
        <w:t>t.Log("[TEST] Start atac, se oprește după 1 secundă")</w:t>
      </w:r>
    </w:p>
    <w:p w14:paraId="1BC8E386" w14:textId="479E4549" w:rsidR="00DE2515" w:rsidRPr="008B64BB" w:rsidRDefault="00DE2515" w:rsidP="001618D1">
      <w:pPr>
        <w:pStyle w:val="cod"/>
        <w:widowControl w:val="0"/>
        <w:contextualSpacing/>
      </w:pPr>
      <w:r w:rsidRPr="008B64BB">
        <w:tab/>
      </w:r>
      <w:r w:rsidRPr="008B64BB">
        <w:tab/>
      </w:r>
      <w:r w:rsidRPr="008B64BB">
        <w:tab/>
        <w:t>engine.ResetFlags()</w:t>
      </w:r>
    </w:p>
    <w:p w14:paraId="04CD4BE6" w14:textId="1EF9042C" w:rsidR="00DE2515" w:rsidRPr="008B64BB" w:rsidRDefault="00DE2515" w:rsidP="001618D1">
      <w:pPr>
        <w:pStyle w:val="cod"/>
        <w:widowControl w:val="0"/>
        <w:contextualSpacing/>
      </w:pPr>
      <w:r w:rsidRPr="008B64BB">
        <w:tab/>
      </w:r>
      <w:r w:rsidRPr="008B64BB">
        <w:tab/>
      </w:r>
      <w:r w:rsidRPr="008B64BB">
        <w:tab/>
        <w:t>go func() {</w:t>
      </w:r>
    </w:p>
    <w:p w14:paraId="52E55D38" w14:textId="4C0B8202" w:rsidR="00DE2515" w:rsidRPr="008B64BB" w:rsidRDefault="00DE2515" w:rsidP="001618D1">
      <w:pPr>
        <w:pStyle w:val="cod"/>
        <w:widowControl w:val="0"/>
        <w:contextualSpacing/>
      </w:pPr>
      <w:r w:rsidRPr="008B64BB">
        <w:tab/>
      </w:r>
      <w:r w:rsidRPr="008B64BB">
        <w:tab/>
      </w:r>
      <w:r w:rsidRPr="008B64BB">
        <w:tab/>
      </w:r>
      <w:r w:rsidRPr="008B64BB">
        <w:tab/>
        <w:t>time.Sleep(1 * time.Second)</w:t>
      </w:r>
    </w:p>
    <w:p w14:paraId="4435FCB1" w14:textId="73FD0090" w:rsidR="00DE2515" w:rsidRPr="008B64BB" w:rsidRDefault="00DE2515" w:rsidP="001618D1">
      <w:pPr>
        <w:pStyle w:val="cod"/>
        <w:widowControl w:val="0"/>
        <w:contextualSpacing/>
      </w:pPr>
      <w:r w:rsidRPr="008B64BB">
        <w:tab/>
      </w:r>
      <w:r w:rsidRPr="008B64BB">
        <w:tab/>
      </w:r>
      <w:r w:rsidRPr="008B64BB">
        <w:tab/>
      </w:r>
      <w:r w:rsidRPr="008B64BB">
        <w:tab/>
        <w:t>engine.SetStopFlag(true)</w:t>
      </w:r>
    </w:p>
    <w:p w14:paraId="662BF9DA" w14:textId="5221C12F" w:rsidR="00DE2515" w:rsidRPr="008B64BB" w:rsidRDefault="00DE2515" w:rsidP="001618D1">
      <w:pPr>
        <w:pStyle w:val="cod"/>
        <w:widowControl w:val="0"/>
        <w:contextualSpacing/>
      </w:pPr>
      <w:r w:rsidRPr="008B64BB">
        <w:tab/>
      </w:r>
      <w:r w:rsidRPr="008B64BB">
        <w:tab/>
      </w:r>
      <w:r w:rsidRPr="008B64BB">
        <w:tab/>
        <w:t>}()</w:t>
      </w:r>
    </w:p>
    <w:p w14:paraId="0C712D42" w14:textId="70875D91" w:rsidR="00DE2515" w:rsidRPr="008B64BB" w:rsidRDefault="00DE2515" w:rsidP="001618D1">
      <w:pPr>
        <w:pStyle w:val="cod"/>
        <w:widowControl w:val="0"/>
        <w:contextualSpacing/>
      </w:pPr>
      <w:r w:rsidRPr="008B64BB">
        <w:tab/>
      </w:r>
      <w:r w:rsidRPr="008B64BB">
        <w:tab/>
      </w:r>
      <w:r w:rsidRPr="008B64BB">
        <w:tab/>
        <w:t xml:space="preserve">_, attempts, _, _ := </w:t>
      </w:r>
    </w:p>
    <w:p w14:paraId="401CFB15" w14:textId="1DD4EC12" w:rsidR="00DE2515" w:rsidRPr="008B64BB" w:rsidRDefault="00DE2515" w:rsidP="001618D1">
      <w:pPr>
        <w:pStyle w:val="cod"/>
        <w:widowControl w:val="0"/>
        <w:ind w:left="2160" w:firstLine="0"/>
        <w:contextualSpacing/>
      </w:pPr>
      <w:r w:rsidRPr="008B64BB">
        <w:t>engine.CrackFromWordlist(testHash, testHashType, testPath, 2, saltPrefix, saltSuffix)</w:t>
      </w:r>
    </w:p>
    <w:p w14:paraId="32D93B22" w14:textId="6CE1F1B9" w:rsidR="00DE2515" w:rsidRPr="008B64BB" w:rsidRDefault="00DE2515" w:rsidP="001618D1">
      <w:pPr>
        <w:pStyle w:val="cod"/>
        <w:widowControl w:val="0"/>
        <w:contextualSpacing/>
      </w:pPr>
      <w:r w:rsidRPr="008B64BB">
        <w:tab/>
      </w:r>
      <w:r w:rsidRPr="008B64BB">
        <w:tab/>
      </w:r>
      <w:r w:rsidRPr="008B64BB">
        <w:tab/>
        <w:t>t.Logf("Atacul a fost oprit manual după %d încercări", attempts)</w:t>
      </w:r>
    </w:p>
    <w:p w14:paraId="52BE4D69" w14:textId="3303419D" w:rsidR="00DE2515" w:rsidRPr="008B64BB" w:rsidRDefault="00DE2515" w:rsidP="001618D1">
      <w:pPr>
        <w:pStyle w:val="cod"/>
        <w:widowControl w:val="0"/>
        <w:contextualSpacing/>
      </w:pPr>
      <w:r w:rsidRPr="008B64BB">
        <w:tab/>
      </w:r>
      <w:r w:rsidRPr="008B64BB">
        <w:tab/>
        <w:t>})</w:t>
      </w:r>
    </w:p>
    <w:p w14:paraId="08AD171F" w14:textId="69AC889D" w:rsidR="0027625A" w:rsidRPr="008B64BB" w:rsidRDefault="00DE2515" w:rsidP="001618D1">
      <w:pPr>
        <w:pStyle w:val="cod"/>
        <w:widowControl w:val="0"/>
        <w:contextualSpacing/>
      </w:pPr>
      <w:r w:rsidRPr="008B64BB">
        <w:t>}</w:t>
      </w:r>
    </w:p>
    <w:p w14:paraId="41B908F6" w14:textId="26BB88B3" w:rsidR="003A06EF" w:rsidRDefault="00DE2515" w:rsidP="00AB55AC">
      <w:pPr>
        <w:widowControl w:val="0"/>
        <w:ind w:firstLine="708"/>
        <w:contextualSpacing/>
      </w:pPr>
      <w:r w:rsidRPr="008B64BB">
        <w:t>Acest test asigură că, în cazul unei întreruperi externe, aplicația își oprește execuția în mod controlat, raportând corect numărul de combinații procesate până în acel punct.</w:t>
      </w:r>
    </w:p>
    <w:p w14:paraId="2D7B2037" w14:textId="77777777" w:rsidR="00AB55AC" w:rsidRDefault="00AB55AC" w:rsidP="00AB55AC">
      <w:pPr>
        <w:widowControl w:val="0"/>
        <w:ind w:firstLine="708"/>
        <w:contextualSpacing/>
      </w:pPr>
    </w:p>
    <w:p w14:paraId="6E353DEF" w14:textId="77777777" w:rsidR="00AB55AC" w:rsidRDefault="00AB55AC" w:rsidP="00AB55AC">
      <w:pPr>
        <w:widowControl w:val="0"/>
        <w:ind w:firstLine="708"/>
        <w:contextualSpacing/>
      </w:pPr>
    </w:p>
    <w:p w14:paraId="039CC02B" w14:textId="77777777" w:rsidR="00AB55AC" w:rsidRDefault="00AB55AC" w:rsidP="00AB55AC">
      <w:pPr>
        <w:widowControl w:val="0"/>
        <w:ind w:firstLine="708"/>
        <w:contextualSpacing/>
      </w:pPr>
    </w:p>
    <w:p w14:paraId="23397B64" w14:textId="77777777" w:rsidR="00AB55AC" w:rsidRDefault="00AB55AC" w:rsidP="00AB55AC">
      <w:pPr>
        <w:widowControl w:val="0"/>
        <w:ind w:firstLine="708"/>
        <w:contextualSpacing/>
      </w:pPr>
    </w:p>
    <w:p w14:paraId="6693B468" w14:textId="48A96EF5" w:rsidR="00AB55AC" w:rsidRPr="008B64BB" w:rsidRDefault="009D5272" w:rsidP="009D5272">
      <w:pPr>
        <w:spacing w:before="0" w:after="160" w:line="259" w:lineRule="auto"/>
        <w:jc w:val="left"/>
      </w:pPr>
      <w:r>
        <w:br w:type="page"/>
      </w:r>
    </w:p>
    <w:p w14:paraId="702D13FB" w14:textId="27129408" w:rsidR="000A76C5" w:rsidRPr="008B64BB" w:rsidRDefault="003A06EF" w:rsidP="001618D1">
      <w:pPr>
        <w:pStyle w:val="Heading1"/>
        <w:keepNext w:val="0"/>
        <w:keepLines w:val="0"/>
        <w:widowControl w:val="0"/>
        <w:contextualSpacing/>
      </w:pPr>
      <w:bookmarkStart w:id="28" w:name="_Toc199279786"/>
      <w:r w:rsidRPr="008B64BB">
        <w:lastRenderedPageBreak/>
        <w:t xml:space="preserve">4 </w:t>
      </w:r>
      <w:r w:rsidR="00AB55AC" w:rsidRPr="008B64BB">
        <w:t>DOCUMENTAREA SISTEMULUI</w:t>
      </w:r>
      <w:bookmarkEnd w:id="28"/>
    </w:p>
    <w:p w14:paraId="512CCF62" w14:textId="34985A99" w:rsidR="003F2F39" w:rsidRPr="008B64BB" w:rsidRDefault="003F2F39" w:rsidP="001618D1">
      <w:pPr>
        <w:widowControl w:val="0"/>
        <w:ind w:firstLine="720"/>
        <w:contextualSpacing/>
      </w:pPr>
      <w:r w:rsidRPr="008B64BB">
        <w:t>Aplicația HashSentinel este o aplicație destinată platformelor desktop, fiind compatibilă cu principalele sisteme de operare moderne. Cerințele tehnice pentru utilizarea aplicației sunt accesibile, fiind gândite astfel încât să permită rularea pe o gamă largă de echipamente.</w:t>
      </w:r>
    </w:p>
    <w:p w14:paraId="3F1CC4FC" w14:textId="0C7006A7" w:rsidR="003F2F39" w:rsidRPr="008B64BB" w:rsidRDefault="003F2F39" w:rsidP="001618D1">
      <w:pPr>
        <w:widowControl w:val="0"/>
        <w:ind w:firstLine="720"/>
        <w:contextualSpacing/>
      </w:pPr>
      <w:r w:rsidRPr="008B64BB">
        <w:t>Pentru  utilizare optimă, aplicația necesită un sistem de operare de tip Windows 10, 11, cu arhitectură pe 64 de biți. De asemenea, este recomandat ca sistemul să dispună de cel puțin 4 GB memorie RAM, un procesor multi-core modern (ex: Intel i5 sau echivalent AMD).</w:t>
      </w:r>
    </w:p>
    <w:p w14:paraId="01C03C65" w14:textId="27986249" w:rsidR="003F2F39" w:rsidRPr="008B64BB" w:rsidRDefault="003F2F39" w:rsidP="001618D1">
      <w:pPr>
        <w:widowControl w:val="0"/>
        <w:ind w:firstLine="720"/>
        <w:contextualSpacing/>
      </w:pPr>
      <w:r w:rsidRPr="008B64BB">
        <w:t>Aplicația este distribuită sub formă de arhivă executabilă sau instalator, care poate fi descărcată de pe repozitoriul GitHub. După descărcare, utilizatorul poate lansa interfața grafică (fișierul .exe principal), fără a necesita instalare complexă sau configurări avansate. Bibliotecile necesare sunt deja incluse în distribuția aplicației, iar pentru componentele grafice se utilizează biblioteca standard Tkinter.</w:t>
      </w:r>
    </w:p>
    <w:p w14:paraId="2ED3F971" w14:textId="6F8CACC9" w:rsidR="003F2F39" w:rsidRPr="008B64BB" w:rsidRDefault="003F2F39" w:rsidP="001618D1">
      <w:pPr>
        <w:widowControl w:val="0"/>
        <w:ind w:firstLine="720"/>
        <w:contextualSpacing/>
      </w:pPr>
      <w:r w:rsidRPr="008B64BB">
        <w:t>La prima lansare, aplicația creează automat directoarele necesare pentru stocarea sesiunilor, a rapoartelor și a wordlist-urilor generate. Utilizatorul poate începe imediat utilizarea sistemului, interfața fiind intuitivă și ghidând fiecare pas: de la introducerea hash-ului și configurarea atacului, până la generarea raportului final.</w:t>
      </w:r>
    </w:p>
    <w:p w14:paraId="51CA4846" w14:textId="7A417D7B" w:rsidR="00480812" w:rsidRPr="008B64BB" w:rsidRDefault="00480812" w:rsidP="001618D1">
      <w:pPr>
        <w:widowControl w:val="0"/>
        <w:ind w:firstLine="720"/>
        <w:contextualSpacing/>
      </w:pPr>
      <w:r w:rsidRPr="008B64BB">
        <w:t>Interfața grafică este intuitivă și ghidată pas cu pas, permițând utilizatorului să configureze un atac prin introducerea valorii hash, alegerea metodei de spargere, selectarea sau generarea unui fișier wordlist, aplicarea opțională de salt-uri și, în final, lansarea procesului de execuție. După finalizarea sesiunii, utilizatorul poate genera un raport detaliat în format PDF, care include parametrii utilizați, rezultatele obținute și o reprezentare grafică a performanței.</w:t>
      </w:r>
    </w:p>
    <w:p w14:paraId="677B4978" w14:textId="77777777" w:rsidR="00480812" w:rsidRPr="008B64BB" w:rsidRDefault="00480812" w:rsidP="001618D1">
      <w:pPr>
        <w:widowControl w:val="0"/>
        <w:ind w:firstLine="720"/>
        <w:contextualSpacing/>
      </w:pPr>
    </w:p>
    <w:p w14:paraId="68AB6230" w14:textId="547EB139" w:rsidR="001A0243" w:rsidRPr="008B64BB" w:rsidRDefault="003F2F39" w:rsidP="001618D1">
      <w:pPr>
        <w:pStyle w:val="Heading2"/>
        <w:keepNext w:val="0"/>
        <w:keepLines w:val="0"/>
        <w:widowControl w:val="0"/>
        <w:contextualSpacing/>
      </w:pPr>
      <w:bookmarkStart w:id="29" w:name="_Toc199279787"/>
      <w:r w:rsidRPr="008B64BB">
        <w:t>4.</w:t>
      </w:r>
      <w:r w:rsidR="009D5272">
        <w:t>1</w:t>
      </w:r>
      <w:r w:rsidR="00BA44EC" w:rsidRPr="008B64BB">
        <w:t xml:space="preserve"> Interfața HashSentinel configurarea parametrilor de execuție</w:t>
      </w:r>
      <w:bookmarkEnd w:id="29"/>
    </w:p>
    <w:p w14:paraId="1B83661E" w14:textId="75F09AC0" w:rsidR="00BA44EC" w:rsidRPr="008B64BB" w:rsidRDefault="00BA44EC" w:rsidP="001618D1">
      <w:pPr>
        <w:widowControl w:val="0"/>
        <w:ind w:firstLine="720"/>
        <w:contextualSpacing/>
        <w:jc w:val="left"/>
      </w:pPr>
      <w:r w:rsidRPr="008B64BB">
        <w:t>În figura 4.1 este prezentata interfața modulului HashSentinel. Zona centrală a interfeței este rezervată configurării fișierelor auxiliare, mai exact a wordlist-ului. Utilizatorul are la dispoziție trei opțiuni: selectarea unui wordlist deja folosit, încărcarea unui wordlist nou sau generarea unui wordlist în mod automat, pe baza unor reguli personalizate. Aceaste opțiuni oferă suport atât pentru scenarii simple, cât și pentru atacuri avansate.</w:t>
      </w:r>
    </w:p>
    <w:p w14:paraId="66F843E4" w14:textId="77777777" w:rsidR="002F6A73" w:rsidRPr="00BD0270" w:rsidRDefault="002F6A73" w:rsidP="001618D1">
      <w:pPr>
        <w:widowControl w:val="0"/>
        <w:contextualSpacing/>
        <w:jc w:val="center"/>
        <w:rPr>
          <w:b/>
          <w:bCs/>
        </w:rPr>
      </w:pPr>
      <w:r w:rsidRPr="00BD0270">
        <w:rPr>
          <w:b/>
          <w:bCs/>
          <w:noProof/>
        </w:rPr>
        <w:lastRenderedPageBreak/>
        <w:drawing>
          <wp:inline distT="0" distB="0" distL="0" distR="0" wp14:anchorId="1A63A52D" wp14:editId="21F31D73">
            <wp:extent cx="4076991" cy="2078922"/>
            <wp:effectExtent l="0" t="0" r="0" b="0"/>
            <wp:docPr id="1266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55" name=""/>
                    <pic:cNvPicPr/>
                  </pic:nvPicPr>
                  <pic:blipFill>
                    <a:blip r:embed="rId41"/>
                    <a:stretch>
                      <a:fillRect/>
                    </a:stretch>
                  </pic:blipFill>
                  <pic:spPr>
                    <a:xfrm>
                      <a:off x="0" y="0"/>
                      <a:ext cx="4076991" cy="2078922"/>
                    </a:xfrm>
                    <a:prstGeom prst="rect">
                      <a:avLst/>
                    </a:prstGeom>
                  </pic:spPr>
                </pic:pic>
              </a:graphicData>
            </a:graphic>
          </wp:inline>
        </w:drawing>
      </w:r>
    </w:p>
    <w:p w14:paraId="1AA92B8B" w14:textId="2892462C" w:rsidR="002F6A73" w:rsidRPr="00BD0270" w:rsidRDefault="002F6A73" w:rsidP="001618D1">
      <w:pPr>
        <w:widowControl w:val="0"/>
        <w:contextualSpacing/>
        <w:jc w:val="center"/>
        <w:rPr>
          <w:b/>
          <w:bCs/>
        </w:rPr>
      </w:pPr>
      <w:r w:rsidRPr="00BD0270">
        <w:rPr>
          <w:b/>
          <w:bCs/>
        </w:rPr>
        <w:t>Figura 4.1 – Interfața modului HashSentinel</w:t>
      </w:r>
    </w:p>
    <w:p w14:paraId="17EA1C88" w14:textId="688D9565" w:rsidR="00480812" w:rsidRPr="008B64BB" w:rsidRDefault="00480812" w:rsidP="001618D1">
      <w:pPr>
        <w:widowControl w:val="0"/>
        <w:ind w:firstLine="720"/>
        <w:contextualSpacing/>
      </w:pPr>
      <w:r w:rsidRPr="008B64BB">
        <w:t>Mai jos sunt afișate câmpurile de introducere a datelor. În centru se completează valoarea hash care trebuie spartă, precum și tipul de hash (MD5, SHA1 etc.) — care poate fi selectat manual sau detectat automat de aplicație. Utilizatorul trebuie apoi să aleagă metoda de atac: una bazată pe wordlist sau una de tip brute-force.</w:t>
      </w:r>
    </w:p>
    <w:p w14:paraId="0B555EA2" w14:textId="77777777" w:rsidR="00480812" w:rsidRPr="008B64BB" w:rsidRDefault="00480812" w:rsidP="001618D1">
      <w:pPr>
        <w:widowControl w:val="0"/>
        <w:ind w:firstLine="720"/>
        <w:contextualSpacing/>
      </w:pPr>
      <w:r w:rsidRPr="008B64BB">
        <w:t>Dacă se folosește metoda brute-force, devin active două câmpuri în care se definește lungimea maximă a parolelor testate și setul de caractere ce vor fi încercate (de exemplu, doar cifre sau litere + cifre). Opțional, se pot introduce valori de salt înainte și după parola testată, în cazul în care algoritmul hash implică aceste elemente.</w:t>
      </w:r>
    </w:p>
    <w:p w14:paraId="651C1C6E" w14:textId="77777777" w:rsidR="00480812" w:rsidRPr="008B64BB" w:rsidRDefault="00480812" w:rsidP="001618D1">
      <w:pPr>
        <w:widowControl w:val="0"/>
        <w:ind w:firstLine="720"/>
        <w:contextualSpacing/>
      </w:pPr>
      <w:r w:rsidRPr="008B64BB">
        <w:t>În partea din dreapta jos, utilizatorul poate specifica numărul de threaduri (fire de execuție) care vor fi utilizate, adică cât de multă putere de procesare paralelă va folosi aplicația. În final, procesul de cracking este lansat prin apăsarea butonului „Start Atac”.</w:t>
      </w:r>
    </w:p>
    <w:p w14:paraId="2785B162" w14:textId="62574426" w:rsidR="002F6A73" w:rsidRPr="008B64BB" w:rsidRDefault="00480812" w:rsidP="001618D1">
      <w:pPr>
        <w:widowControl w:val="0"/>
        <w:ind w:firstLine="720"/>
        <w:contextualSpacing/>
      </w:pPr>
      <w:r w:rsidRPr="008B64BB">
        <w:t>Această interfață a fost concepută pentru a fi ușor de folosit, chiar și de către persoane cu cunoștințe tehnice de bază. Totodată, oferă un control detaliat pentru utilizatorii avansați care doresc să experimenteze cu diferite metode de atac sau să optimizeze procesul.</w:t>
      </w:r>
    </w:p>
    <w:p w14:paraId="5869A937" w14:textId="77777777" w:rsidR="002F6A73" w:rsidRPr="008B64BB" w:rsidRDefault="002F6A73" w:rsidP="001618D1">
      <w:pPr>
        <w:widowControl w:val="0"/>
        <w:ind w:firstLine="720"/>
        <w:contextualSpacing/>
      </w:pPr>
    </w:p>
    <w:p w14:paraId="6295A0D8" w14:textId="77777777" w:rsidR="002F6A73" w:rsidRPr="008B64BB" w:rsidRDefault="002F6A73" w:rsidP="001618D1">
      <w:pPr>
        <w:widowControl w:val="0"/>
        <w:ind w:firstLine="720"/>
        <w:contextualSpacing/>
      </w:pPr>
    </w:p>
    <w:p w14:paraId="6BA2DD72" w14:textId="7C7CBCF3" w:rsidR="00480812" w:rsidRPr="008B64BB" w:rsidRDefault="00480812" w:rsidP="001618D1">
      <w:pPr>
        <w:widowControl w:val="0"/>
        <w:ind w:firstLine="720"/>
        <w:contextualSpacing/>
      </w:pPr>
      <w:r w:rsidRPr="008B64BB">
        <w:t>Pentru a accesa meniul din figura 4.2, utilizatorul apăsa butonul „Selectează Wordlist” din interfața principală. Această acțiune deschide</w:t>
      </w:r>
      <w:r w:rsidR="009C2FB4" w:rsidRPr="008B64BB">
        <w:t xml:space="preserve"> fereastra de mai jos</w:t>
      </w:r>
      <w:r w:rsidRPr="008B64BB">
        <w:t>.</w:t>
      </w:r>
    </w:p>
    <w:p w14:paraId="0E9E8F88" w14:textId="7226EE3F" w:rsidR="00480812" w:rsidRPr="00BD0270" w:rsidRDefault="003A2AAD" w:rsidP="001618D1">
      <w:pPr>
        <w:widowControl w:val="0"/>
        <w:contextualSpacing/>
        <w:jc w:val="center"/>
        <w:rPr>
          <w:b/>
          <w:bCs/>
        </w:rPr>
      </w:pPr>
      <w:r w:rsidRPr="008B64BB">
        <w:rPr>
          <w:noProof/>
        </w:rPr>
        <w:lastRenderedPageBreak/>
        <w:drawing>
          <wp:inline distT="0" distB="0" distL="0" distR="0" wp14:anchorId="5A8EDDA6" wp14:editId="3D9FF665">
            <wp:extent cx="3432576" cy="3165598"/>
            <wp:effectExtent l="0" t="0" r="0" b="0"/>
            <wp:docPr id="78496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6914" name=""/>
                    <pic:cNvPicPr/>
                  </pic:nvPicPr>
                  <pic:blipFill>
                    <a:blip r:embed="rId42"/>
                    <a:stretch>
                      <a:fillRect/>
                    </a:stretch>
                  </pic:blipFill>
                  <pic:spPr>
                    <a:xfrm>
                      <a:off x="0" y="0"/>
                      <a:ext cx="3437046" cy="3169720"/>
                    </a:xfrm>
                    <a:prstGeom prst="rect">
                      <a:avLst/>
                    </a:prstGeom>
                  </pic:spPr>
                </pic:pic>
              </a:graphicData>
            </a:graphic>
          </wp:inline>
        </w:drawing>
      </w:r>
    </w:p>
    <w:p w14:paraId="627239ED" w14:textId="18372C51" w:rsidR="00480812" w:rsidRPr="00BD0270" w:rsidRDefault="00480812" w:rsidP="001618D1">
      <w:pPr>
        <w:widowControl w:val="0"/>
        <w:contextualSpacing/>
        <w:jc w:val="center"/>
        <w:rPr>
          <w:b/>
          <w:bCs/>
        </w:rPr>
      </w:pPr>
      <w:r w:rsidRPr="00BD0270">
        <w:rPr>
          <w:b/>
          <w:bCs/>
        </w:rPr>
        <w:t xml:space="preserve">Figura 4.2 </w:t>
      </w:r>
      <w:r w:rsidR="009C2FB4" w:rsidRPr="00BD0270">
        <w:rPr>
          <w:b/>
          <w:bCs/>
        </w:rPr>
        <w:t>– Meniu selectare wordlist</w:t>
      </w:r>
    </w:p>
    <w:p w14:paraId="62165F5D" w14:textId="73191817" w:rsidR="00480812" w:rsidRPr="008B64BB" w:rsidRDefault="00480812" w:rsidP="001618D1">
      <w:pPr>
        <w:widowControl w:val="0"/>
        <w:ind w:firstLine="720"/>
        <w:contextualSpacing/>
      </w:pPr>
      <w:r w:rsidRPr="008B64BB">
        <w:t xml:space="preserve">Fereastra „Alege un Wordlist” este concepută pentru a </w:t>
      </w:r>
      <w:r w:rsidR="009C2FB4" w:rsidRPr="008B64BB">
        <w:t xml:space="preserve">afișa </w:t>
      </w:r>
      <w:r w:rsidRPr="008B64BB">
        <w:t xml:space="preserve">toate fișierele de tip .txt disponibile în </w:t>
      </w:r>
      <w:r w:rsidR="009C2FB4" w:rsidRPr="008B64BB">
        <w:t xml:space="preserve">fișierul </w:t>
      </w:r>
      <w:r w:rsidRPr="008B64BB">
        <w:t>de wordlist-uri creat de aplicație. Aceste fișiere pot include wordlist-uri clasice precum rockyou.txt, fișiere generate automat prin modulul de creare din aplicație (wordlist_custom.txt), sau fișiere fragmentate pe bucăți (chunk-uri).</w:t>
      </w:r>
    </w:p>
    <w:p w14:paraId="0F5563DB" w14:textId="77777777" w:rsidR="00480812" w:rsidRPr="008B64BB" w:rsidRDefault="00480812" w:rsidP="001618D1">
      <w:pPr>
        <w:widowControl w:val="0"/>
        <w:ind w:firstLine="720"/>
        <w:contextualSpacing/>
      </w:pPr>
      <w:r w:rsidRPr="008B64BB">
        <w:t>Utilizatorul poate parcurge această listă și selecta cu un singur clic fișierul dorit. După selecție, apăsarea butonului „Selectează” confirmă alegerea, iar interfața principală se actualizează pentru a afișa numele wordlist-ului selectat în câmpul corespunzător. Această funcționalitate este esențială pentru flexibilitatea sistemului, deoarece permite integrarea ușoară a unor seturi de date variate, fără a solicita utilizatorului navigare manuală prin sistemul de fișiere.</w:t>
      </w:r>
    </w:p>
    <w:p w14:paraId="566E5605" w14:textId="77777777" w:rsidR="009C2FB4" w:rsidRPr="008B64BB" w:rsidRDefault="009C2FB4" w:rsidP="001618D1">
      <w:pPr>
        <w:widowControl w:val="0"/>
        <w:ind w:firstLine="720"/>
        <w:contextualSpacing/>
      </w:pPr>
    </w:p>
    <w:p w14:paraId="188ABCAF" w14:textId="473A3011" w:rsidR="009C2FB4" w:rsidRPr="008B64BB" w:rsidRDefault="009C2FB4" w:rsidP="001618D1">
      <w:pPr>
        <w:widowControl w:val="0"/>
        <w:ind w:firstLine="720"/>
        <w:contextualSpacing/>
      </w:pPr>
      <w:r w:rsidRPr="008B64BB">
        <w:t>Fereastra „Generator Wordlist Combinat” din figura 4.3 este pentru a permite utilizatorului să creeze un fișier wordlist personalizat, folosind reguli proprii de combinare a unui cuvânt central cu diverse caractere. Această funcționalitate este utilă în special atunci când nu se dorește utilizarea unui wordlist existent, ci construirea unuia adaptat unui anumit model sau scenariu de testare.</w:t>
      </w:r>
    </w:p>
    <w:p w14:paraId="1BD25F39" w14:textId="11049E0C" w:rsidR="009C2FB4" w:rsidRPr="00BD0270" w:rsidRDefault="003A2AAD" w:rsidP="001618D1">
      <w:pPr>
        <w:widowControl w:val="0"/>
        <w:contextualSpacing/>
        <w:jc w:val="center"/>
        <w:rPr>
          <w:b/>
          <w:bCs/>
        </w:rPr>
      </w:pPr>
      <w:r w:rsidRPr="008B64BB">
        <w:rPr>
          <w:noProof/>
        </w:rPr>
        <w:lastRenderedPageBreak/>
        <w:drawing>
          <wp:inline distT="0" distB="0" distL="0" distR="0" wp14:anchorId="792FEED3" wp14:editId="512CE0C2">
            <wp:extent cx="2146992" cy="3052497"/>
            <wp:effectExtent l="0" t="0" r="5715" b="0"/>
            <wp:docPr id="1550247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47762" name=""/>
                    <pic:cNvPicPr/>
                  </pic:nvPicPr>
                  <pic:blipFill>
                    <a:blip r:embed="rId43"/>
                    <a:stretch>
                      <a:fillRect/>
                    </a:stretch>
                  </pic:blipFill>
                  <pic:spPr>
                    <a:xfrm>
                      <a:off x="0" y="0"/>
                      <a:ext cx="2159058" cy="3069652"/>
                    </a:xfrm>
                    <a:prstGeom prst="rect">
                      <a:avLst/>
                    </a:prstGeom>
                  </pic:spPr>
                </pic:pic>
              </a:graphicData>
            </a:graphic>
          </wp:inline>
        </w:drawing>
      </w:r>
    </w:p>
    <w:p w14:paraId="6EC07EF4" w14:textId="6820A3D6" w:rsidR="009C2FB4" w:rsidRPr="00BD0270" w:rsidRDefault="009C2FB4" w:rsidP="001618D1">
      <w:pPr>
        <w:widowControl w:val="0"/>
        <w:contextualSpacing/>
        <w:jc w:val="center"/>
        <w:rPr>
          <w:b/>
          <w:bCs/>
        </w:rPr>
      </w:pPr>
      <w:r w:rsidRPr="00BD0270">
        <w:rPr>
          <w:b/>
          <w:bCs/>
        </w:rPr>
        <w:t>Figura 4.3 – Meniu generarea wordlist</w:t>
      </w:r>
    </w:p>
    <w:p w14:paraId="1D754976" w14:textId="77777777" w:rsidR="009C2FB4" w:rsidRPr="008B64BB" w:rsidRDefault="009C2FB4" w:rsidP="001618D1">
      <w:pPr>
        <w:widowControl w:val="0"/>
        <w:ind w:firstLine="720"/>
        <w:contextualSpacing/>
      </w:pPr>
      <w:r w:rsidRPr="008B64BB">
        <w:t>În această fereastră, utilizatorul introduce un „Cuvânt de bază” care va sta la mijlocul fiecărei combinații generate. Acestuia i se pot adăuga, în mod automat, caractere înainte (prefix), după (sufix) sau în ambele direcții. Caracterele utilizate în combinare sunt introduse separat, în funcție de tipul lor: litere, cifre și simboluri speciale. Formatul acceptă atât intervale, precum a-z sau 0-9, cât și caractere izolate, separate prin virgulă.</w:t>
      </w:r>
    </w:p>
    <w:p w14:paraId="378FFD13" w14:textId="77777777" w:rsidR="009C2FB4" w:rsidRPr="008B64BB" w:rsidRDefault="009C2FB4" w:rsidP="001618D1">
      <w:pPr>
        <w:widowControl w:val="0"/>
        <w:ind w:firstLine="720"/>
        <w:contextualSpacing/>
      </w:pPr>
      <w:r w:rsidRPr="008B64BB">
        <w:t>După definirea caracterelor permise, utilizatorul poate stabili lungimea minimă și maximă a secvențelor generate care vor fi adăugate în jurul cuvântului central. De asemenea, poate bifa dacă dorește să fie folosit prefixul, sufixul sau ambele. În partea de jos a ferestrei, se specifică spațiul maxim permis pentru wordlist, exprimat în kilobytes sau megabytes, astfel încât fișierul rezultat să nu depășească o limită de memorie impusă.</w:t>
      </w:r>
    </w:p>
    <w:p w14:paraId="29EC8723" w14:textId="77777777" w:rsidR="009C2FB4" w:rsidRPr="008B64BB" w:rsidRDefault="009C2FB4" w:rsidP="001618D1">
      <w:pPr>
        <w:widowControl w:val="0"/>
        <w:ind w:firstLine="720"/>
        <w:contextualSpacing/>
      </w:pPr>
      <w:r w:rsidRPr="008B64BB">
        <w:t>Apăsarea butonului „Generează” pornește procesul de creare a wordlist-ului, care rulează în fundal, iar aplicația rămâne complet funcțională pe durata generării. Dacă este necesar, procesul poate fi întrerupt în orice moment prin butonul „Oprește”. La final, fișierul este salvat și va putea fi selectat ulterior din lista de wordlist-uri disponibile.</w:t>
      </w:r>
    </w:p>
    <w:p w14:paraId="390A90C8" w14:textId="77777777" w:rsidR="002F6A73" w:rsidRPr="008B64BB" w:rsidRDefault="002F6A73" w:rsidP="001618D1">
      <w:pPr>
        <w:widowControl w:val="0"/>
        <w:ind w:firstLine="720"/>
        <w:contextualSpacing/>
      </w:pPr>
    </w:p>
    <w:p w14:paraId="65E7475A" w14:textId="3484732D" w:rsidR="002F6A73" w:rsidRPr="008B64BB" w:rsidRDefault="002F6A73" w:rsidP="001618D1">
      <w:pPr>
        <w:widowControl w:val="0"/>
        <w:ind w:firstLine="720"/>
        <w:contextualSpacing/>
      </w:pPr>
      <w:r w:rsidRPr="008B64BB">
        <w:t>Fereastra din figura 4.4 „Rezultate detectare hash” este afișată atunci când utilizatorul alege să identifice automat tipul algoritmului hash corespunzător valorii introduse. Această funcționalitate este declanșată prin apăsarea butonului cu simbolul de lupă din interfața principală.</w:t>
      </w:r>
    </w:p>
    <w:p w14:paraId="4413D5C9" w14:textId="77777777" w:rsidR="002F6A73" w:rsidRPr="00BD0270" w:rsidRDefault="002F6A73" w:rsidP="001618D1">
      <w:pPr>
        <w:widowControl w:val="0"/>
        <w:contextualSpacing/>
        <w:jc w:val="center"/>
        <w:rPr>
          <w:b/>
          <w:bCs/>
        </w:rPr>
      </w:pPr>
      <w:r w:rsidRPr="008B64BB">
        <w:rPr>
          <w:noProof/>
        </w:rPr>
        <w:lastRenderedPageBreak/>
        <w:drawing>
          <wp:inline distT="0" distB="0" distL="0" distR="0" wp14:anchorId="5C61CA9F" wp14:editId="21EE1647">
            <wp:extent cx="2886061" cy="2225080"/>
            <wp:effectExtent l="0" t="0" r="0" b="3810"/>
            <wp:docPr id="1419824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24516" name=""/>
                    <pic:cNvPicPr/>
                  </pic:nvPicPr>
                  <pic:blipFill>
                    <a:blip r:embed="rId44"/>
                    <a:stretch>
                      <a:fillRect/>
                    </a:stretch>
                  </pic:blipFill>
                  <pic:spPr>
                    <a:xfrm>
                      <a:off x="0" y="0"/>
                      <a:ext cx="2894158" cy="2231322"/>
                    </a:xfrm>
                    <a:prstGeom prst="rect">
                      <a:avLst/>
                    </a:prstGeom>
                  </pic:spPr>
                </pic:pic>
              </a:graphicData>
            </a:graphic>
          </wp:inline>
        </w:drawing>
      </w:r>
    </w:p>
    <w:p w14:paraId="1F93799F" w14:textId="712614F2" w:rsidR="002F6A73" w:rsidRPr="00BD0270" w:rsidRDefault="002F6A73" w:rsidP="001618D1">
      <w:pPr>
        <w:widowControl w:val="0"/>
        <w:contextualSpacing/>
        <w:jc w:val="center"/>
        <w:rPr>
          <w:b/>
          <w:bCs/>
        </w:rPr>
      </w:pPr>
      <w:r w:rsidRPr="00BD0270">
        <w:rPr>
          <w:b/>
          <w:bCs/>
        </w:rPr>
        <w:t>Figura 4.4 – Rezultatele detectării hash-ului</w:t>
      </w:r>
    </w:p>
    <w:p w14:paraId="74A9316B" w14:textId="2ED18CF4" w:rsidR="002F6A73" w:rsidRPr="008B64BB" w:rsidRDefault="002F6A73" w:rsidP="001618D1">
      <w:pPr>
        <w:widowControl w:val="0"/>
        <w:ind w:firstLine="720"/>
        <w:contextualSpacing/>
      </w:pPr>
      <w:r w:rsidRPr="008B64BB">
        <w:t>După lansarea procesului de identificare, aplicația analizează structura valorii hash introduse și o compară cu o listă de expresii regulate definite în fișierul de reguli (rules.json). Pentru fiecare potrivire detectată, aplicația calculează un scor care reflectă gradul de potrivire între valoarea hash introdusă și caracteristicile tipice ale algoritmului respectiv (ex. lungime, prefix specific, compoziție de caractere etc.).</w:t>
      </w:r>
    </w:p>
    <w:p w14:paraId="19D9BB07" w14:textId="39EBAE4D" w:rsidR="002F6A73" w:rsidRPr="008B64BB" w:rsidRDefault="002F6A73" w:rsidP="001618D1">
      <w:pPr>
        <w:widowControl w:val="0"/>
        <w:ind w:firstLine="720"/>
        <w:contextualSpacing/>
      </w:pPr>
      <w:r w:rsidRPr="008B64BB">
        <w:t>Rezultatele sunt afișate într-un tabel, care conține două coloane: „Hash Type” și „Scor”. În prima coloană este prezentat numele algoritmului detectat (de exemplu: SHA512, WHIRLPOOL, Cisco Type 7, Base64), iar în a doua coloană este afișat scorul asociat fiecărei potriviri. Un scor mai mare indică o probabilitate mai mare ca acel tip să fie corect.</w:t>
      </w:r>
    </w:p>
    <w:p w14:paraId="740B2B58" w14:textId="72FEA8B6" w:rsidR="002F6A73" w:rsidRPr="008B64BB" w:rsidRDefault="002F6A73" w:rsidP="001618D1">
      <w:pPr>
        <w:widowControl w:val="0"/>
        <w:ind w:firstLine="720"/>
        <w:contextualSpacing/>
      </w:pPr>
      <w:r w:rsidRPr="008B64BB">
        <w:t>Utilizatorul poate parcurge lista afișată și, printr-un dublu-clic pe una dintre opțiuni, poate selecta algoritmul dorit. Acesta va fi automat introdus în câmpul „Tip hash” din interfața principală, pregătind astfel aplicația pentru lansarea unui atac cu parametrii corecți.</w:t>
      </w:r>
    </w:p>
    <w:p w14:paraId="4E556137" w14:textId="77777777" w:rsidR="000E261F" w:rsidRPr="008B64BB" w:rsidRDefault="000E261F" w:rsidP="001618D1">
      <w:pPr>
        <w:widowControl w:val="0"/>
        <w:ind w:firstLine="720"/>
        <w:contextualSpacing/>
      </w:pPr>
    </w:p>
    <w:p w14:paraId="5E6449E1" w14:textId="13FF13AE" w:rsidR="002F6A73" w:rsidRPr="008B64BB" w:rsidRDefault="002F6A73" w:rsidP="001618D1">
      <w:pPr>
        <w:widowControl w:val="0"/>
        <w:ind w:firstLine="720"/>
        <w:contextualSpacing/>
      </w:pPr>
      <w:r w:rsidRPr="008B64BB">
        <w:t>În momentul în care utilizatorul lansează un atac asupra unui hash, aplicația HashSentinel deschide o fereastră separată, denumită „Sesiune”</w:t>
      </w:r>
      <w:r w:rsidR="000E261F" w:rsidRPr="008B64BB">
        <w:t xml:space="preserve"> în figura 4.5,</w:t>
      </w:r>
      <w:r w:rsidRPr="008B64BB">
        <w:t xml:space="preserve"> care permite monitorizarea în timp real a procesului de</w:t>
      </w:r>
      <w:r w:rsidR="000E261F" w:rsidRPr="008B64BB">
        <w:t xml:space="preserve"> cracking</w:t>
      </w:r>
      <w:r w:rsidRPr="008B64BB">
        <w:t xml:space="preserve">. Această fereastră </w:t>
      </w:r>
      <w:r w:rsidR="000E261F" w:rsidRPr="008B64BB">
        <w:t xml:space="preserve">afisează </w:t>
      </w:r>
      <w:r w:rsidRPr="008B64BB">
        <w:t>toate informațiile esențiale despre sesiunea curentă și oferă un set de controale pentru interacțiunea directă cu motorul de execuție.</w:t>
      </w:r>
    </w:p>
    <w:p w14:paraId="777F13DF" w14:textId="77777777" w:rsidR="000E261F" w:rsidRPr="00BD0270" w:rsidRDefault="000E261F" w:rsidP="001618D1">
      <w:pPr>
        <w:widowControl w:val="0"/>
        <w:contextualSpacing/>
        <w:jc w:val="center"/>
        <w:rPr>
          <w:b/>
          <w:bCs/>
        </w:rPr>
      </w:pPr>
      <w:r w:rsidRPr="00BD0270">
        <w:rPr>
          <w:b/>
          <w:bCs/>
          <w:noProof/>
        </w:rPr>
        <w:lastRenderedPageBreak/>
        <w:drawing>
          <wp:inline distT="0" distB="0" distL="0" distR="0" wp14:anchorId="2F112032" wp14:editId="07F96EA3">
            <wp:extent cx="2880742" cy="2299648"/>
            <wp:effectExtent l="0" t="0" r="0" b="5715"/>
            <wp:docPr id="139196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963820" name=""/>
                    <pic:cNvPicPr/>
                  </pic:nvPicPr>
                  <pic:blipFill>
                    <a:blip r:embed="rId45"/>
                    <a:stretch>
                      <a:fillRect/>
                    </a:stretch>
                  </pic:blipFill>
                  <pic:spPr>
                    <a:xfrm>
                      <a:off x="0" y="0"/>
                      <a:ext cx="2888695" cy="2305997"/>
                    </a:xfrm>
                    <a:prstGeom prst="rect">
                      <a:avLst/>
                    </a:prstGeom>
                  </pic:spPr>
                </pic:pic>
              </a:graphicData>
            </a:graphic>
          </wp:inline>
        </w:drawing>
      </w:r>
    </w:p>
    <w:p w14:paraId="79D4E5C1" w14:textId="3D1F5AAE" w:rsidR="000E261F" w:rsidRPr="00BD0270" w:rsidRDefault="000E261F" w:rsidP="001618D1">
      <w:pPr>
        <w:widowControl w:val="0"/>
        <w:contextualSpacing/>
        <w:jc w:val="center"/>
        <w:rPr>
          <w:b/>
          <w:bCs/>
        </w:rPr>
      </w:pPr>
      <w:r w:rsidRPr="00BD0270">
        <w:rPr>
          <w:b/>
          <w:bCs/>
        </w:rPr>
        <w:t>Figura 4.5 – Fereastra sesiunii de cracking</w:t>
      </w:r>
    </w:p>
    <w:p w14:paraId="48731AC6" w14:textId="04CC657E" w:rsidR="002F6A73" w:rsidRPr="008B64BB" w:rsidRDefault="002F6A73" w:rsidP="001618D1">
      <w:pPr>
        <w:widowControl w:val="0"/>
        <w:ind w:firstLine="720"/>
        <w:contextualSpacing/>
      </w:pPr>
      <w:r w:rsidRPr="008B64BB">
        <w:t>În partea superioară este afișat numele sesiunii, urmat de hashul testat. Sub</w:t>
      </w:r>
      <w:r w:rsidR="00502DAF" w:rsidRPr="008B64BB">
        <w:t xml:space="preserve"> hash</w:t>
      </w:r>
      <w:r w:rsidRPr="008B64BB">
        <w:t xml:space="preserve">, </w:t>
      </w:r>
      <w:r w:rsidR="00502DAF" w:rsidRPr="008B64BB">
        <w:t xml:space="preserve">aplicația itereză prin wordlist și afișeaza cuvântul curent testat, iar atunci când e identificat cuvântul asociat hash-ului apare textul cu verde, </w:t>
      </w:r>
      <w:r w:rsidRPr="008B64BB">
        <w:t>indicând parola găsită. De asemenea, sunt prezentate în timp real numărul total de combinații testate și timpul scurs de la inițierea procesului.</w:t>
      </w:r>
    </w:p>
    <w:p w14:paraId="02D6F633" w14:textId="77777777" w:rsidR="002F6A73" w:rsidRPr="008B64BB" w:rsidRDefault="002F6A73" w:rsidP="001618D1">
      <w:pPr>
        <w:widowControl w:val="0"/>
        <w:ind w:firstLine="720"/>
        <w:contextualSpacing/>
      </w:pPr>
      <w:r w:rsidRPr="008B64BB">
        <w:t>Utilizatorul are posibilitatea de a interacționa cu execuția în desfășurare prin trei butoane principale:</w:t>
      </w:r>
    </w:p>
    <w:p w14:paraId="0BAFB4F5" w14:textId="77777777" w:rsidR="002F6A73" w:rsidRPr="008B64BB" w:rsidRDefault="002F6A73" w:rsidP="001618D1">
      <w:pPr>
        <w:widowControl w:val="0"/>
        <w:numPr>
          <w:ilvl w:val="0"/>
          <w:numId w:val="36"/>
        </w:numPr>
        <w:contextualSpacing/>
      </w:pPr>
      <w:r w:rsidRPr="008B64BB">
        <w:t>STOP – oprește complet atacul și închide sesiunea;</w:t>
      </w:r>
    </w:p>
    <w:p w14:paraId="6EBDD7D8" w14:textId="77777777" w:rsidR="002F6A73" w:rsidRPr="008B64BB" w:rsidRDefault="002F6A73" w:rsidP="001618D1">
      <w:pPr>
        <w:widowControl w:val="0"/>
        <w:numPr>
          <w:ilvl w:val="0"/>
          <w:numId w:val="36"/>
        </w:numPr>
        <w:contextualSpacing/>
      </w:pPr>
      <w:r w:rsidRPr="008B64BB">
        <w:t>PAUZĂ – suspendă temporar execuția. Textul și culoarea acestui buton se modifică dinamic în funcție de starea curentă (pauză sau reluare);</w:t>
      </w:r>
    </w:p>
    <w:p w14:paraId="352809F9" w14:textId="71EBF0DA" w:rsidR="00FD4493" w:rsidRPr="008B64BB" w:rsidRDefault="002F6A73" w:rsidP="001618D1">
      <w:pPr>
        <w:widowControl w:val="0"/>
        <w:numPr>
          <w:ilvl w:val="0"/>
          <w:numId w:val="36"/>
        </w:numPr>
        <w:contextualSpacing/>
      </w:pPr>
      <w:r w:rsidRPr="008B64BB">
        <w:t>Generează Raport – devine activ doar după finalizarea atacului și permite crearea unui raport PDF cu toate datele sesiunii.</w:t>
      </w:r>
    </w:p>
    <w:p w14:paraId="74B86778" w14:textId="77777777" w:rsidR="00FD4493" w:rsidRPr="008B64BB" w:rsidRDefault="00FD4493" w:rsidP="001618D1">
      <w:pPr>
        <w:widowControl w:val="0"/>
        <w:contextualSpacing/>
      </w:pPr>
    </w:p>
    <w:p w14:paraId="7C6983C5" w14:textId="1264DD81" w:rsidR="00FD4493" w:rsidRPr="008B64BB" w:rsidRDefault="00FD4493" w:rsidP="001618D1">
      <w:pPr>
        <w:widowControl w:val="0"/>
        <w:ind w:firstLine="360"/>
        <w:contextualSpacing/>
      </w:pPr>
      <w:r w:rsidRPr="008B64BB">
        <w:t>După încheierea procesului, utilizatorul poate genera un raport apăsând butonul “Generează raport” din figura 4.5. Apoi se generează fereastra din figura 4.6 care conține  raportul generat și are rolul de a afișa toate informațiile imporante despre execuția recentă și oferă, totodată, opțiunea de a exporta datele într-un document PDF completat cu graful “Hashrate pe secunda”. Interfața este structurată pe două secțiuni: un tabel textual informativ și un grafic al ratei de hashing.</w:t>
      </w:r>
    </w:p>
    <w:p w14:paraId="7495B27F" w14:textId="32D03C54" w:rsidR="00FD4493" w:rsidRPr="00BD0270" w:rsidRDefault="00FD4493" w:rsidP="001618D1">
      <w:pPr>
        <w:widowControl w:val="0"/>
        <w:contextualSpacing/>
        <w:jc w:val="center"/>
        <w:rPr>
          <w:b/>
          <w:bCs/>
        </w:rPr>
      </w:pPr>
      <w:r w:rsidRPr="00BD0270">
        <w:rPr>
          <w:b/>
          <w:bCs/>
          <w:noProof/>
        </w:rPr>
        <w:lastRenderedPageBreak/>
        <w:drawing>
          <wp:inline distT="0" distB="0" distL="0" distR="0" wp14:anchorId="79A7403F" wp14:editId="471FEFDA">
            <wp:extent cx="2897467" cy="2897467"/>
            <wp:effectExtent l="0" t="0" r="0" b="0"/>
            <wp:docPr id="1760911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11898" name=""/>
                    <pic:cNvPicPr/>
                  </pic:nvPicPr>
                  <pic:blipFill>
                    <a:blip r:embed="rId46"/>
                    <a:stretch>
                      <a:fillRect/>
                    </a:stretch>
                  </pic:blipFill>
                  <pic:spPr>
                    <a:xfrm>
                      <a:off x="0" y="0"/>
                      <a:ext cx="2920345" cy="2920345"/>
                    </a:xfrm>
                    <a:prstGeom prst="rect">
                      <a:avLst/>
                    </a:prstGeom>
                  </pic:spPr>
                </pic:pic>
              </a:graphicData>
            </a:graphic>
          </wp:inline>
        </w:drawing>
      </w:r>
    </w:p>
    <w:p w14:paraId="33207167" w14:textId="03ECC121" w:rsidR="00FD4493" w:rsidRPr="00BD0270" w:rsidRDefault="00FD4493" w:rsidP="001618D1">
      <w:pPr>
        <w:widowControl w:val="0"/>
        <w:contextualSpacing/>
        <w:jc w:val="center"/>
        <w:rPr>
          <w:b/>
          <w:bCs/>
        </w:rPr>
      </w:pPr>
      <w:r w:rsidRPr="00BD0270">
        <w:rPr>
          <w:b/>
          <w:bCs/>
        </w:rPr>
        <w:t>Figura 4.6 – Raportul procesului</w:t>
      </w:r>
    </w:p>
    <w:p w14:paraId="7A8B5247" w14:textId="77777777" w:rsidR="00FD4493" w:rsidRPr="008B64BB" w:rsidRDefault="00FD4493" w:rsidP="001618D1">
      <w:pPr>
        <w:widowControl w:val="0"/>
        <w:ind w:firstLine="720"/>
        <w:contextualSpacing/>
      </w:pPr>
    </w:p>
    <w:p w14:paraId="76F12010" w14:textId="387CB7F7" w:rsidR="00FD4493" w:rsidRPr="008B64BB" w:rsidRDefault="00FD4493" w:rsidP="001618D1">
      <w:pPr>
        <w:widowControl w:val="0"/>
        <w:ind w:firstLine="720"/>
        <w:contextualSpacing/>
      </w:pPr>
      <w:r w:rsidRPr="008B64BB">
        <w:t>Raportul conține detaliile esențiale despre sesiune, ele sunt: valoarea hash testată, parola descoperită (dacă a fost spartă), tipul hashului identificat, metoda de spargere utilizată (de exemplu, wordlist), numărul total de încercări, momentele exacte de început și sfârșit, durata totală a sesiunii exprimată în secunde, precum și viteza medie de procesare calculată în hashuri pe secundă. Toate aceste date sunt comunicate de engine-ul de cracking scris în Go și transmite date constant în timpul procesului de cracking.</w:t>
      </w:r>
    </w:p>
    <w:p w14:paraId="0DF5F9AD" w14:textId="30780BBC" w:rsidR="00A9552B" w:rsidRPr="008B64BB" w:rsidRDefault="00FD4493" w:rsidP="001618D1">
      <w:pPr>
        <w:widowControl w:val="0"/>
        <w:ind w:firstLine="720"/>
        <w:contextualSpacing/>
      </w:pPr>
      <w:r w:rsidRPr="008B64BB">
        <w:t>Sub tabel</w:t>
      </w:r>
      <w:r w:rsidR="00A9552B" w:rsidRPr="008B64BB">
        <w:t xml:space="preserve">ul cu datele esențiale este </w:t>
      </w:r>
      <w:r w:rsidRPr="008B64BB">
        <w:t>graficul „Hashrate pe secundă”, care oferă o reprezentare vizuală a performanței aplicației în timpul execuției. Graficul este construit pe baza datelor colectate de modulul TimeBucket din</w:t>
      </w:r>
      <w:r w:rsidR="00A9552B" w:rsidRPr="008B64BB">
        <w:t xml:space="preserve"> engine</w:t>
      </w:r>
      <w:r w:rsidRPr="008B64BB">
        <w:t xml:space="preserve"> și arată distribuția numărului de hashuri procesate în funcție de timp. În cazul sesiunilor scurte, precum exemplul din imagine, graficul conține un singur punct, dar în scenarii mai lungi el reflectă variațiile de viteză în timp real, fiind util pentru diagnosticare și analiză.</w:t>
      </w:r>
    </w:p>
    <w:p w14:paraId="06CDD639" w14:textId="1B255FD9" w:rsidR="00B80711" w:rsidRPr="008B64BB" w:rsidRDefault="00FD4493" w:rsidP="005D4229">
      <w:pPr>
        <w:widowControl w:val="0"/>
        <w:ind w:firstLine="720"/>
        <w:contextualSpacing/>
      </w:pPr>
      <w:r w:rsidRPr="008B64BB">
        <w:t xml:space="preserve">În colțul din dreapta-jos se află butonul „Descarcă PDF”, care permite exportarea raportului într-un document imprimabil și partajabil. Raportul PDF conține toate câmpurile afișate în interfață, inclusiv graficul salvat sub formă de imagine. </w:t>
      </w:r>
    </w:p>
    <w:p w14:paraId="117F7B0E" w14:textId="10495DFD" w:rsidR="001576EE" w:rsidRPr="008B64BB" w:rsidRDefault="009D5272" w:rsidP="001618D1">
      <w:pPr>
        <w:pStyle w:val="Heading2"/>
        <w:keepNext w:val="0"/>
        <w:keepLines w:val="0"/>
        <w:widowControl w:val="0"/>
        <w:contextualSpacing/>
      </w:pPr>
      <w:bookmarkStart w:id="30" w:name="_Toc199279788"/>
      <w:r>
        <w:t>4</w:t>
      </w:r>
      <w:r w:rsidR="00B80711" w:rsidRPr="008B64BB">
        <w:t>.2</w:t>
      </w:r>
      <w:r w:rsidR="00A51FDD" w:rsidRPr="008B64BB">
        <w:t xml:space="preserve"> Estimarea costurilor proiectului</w:t>
      </w:r>
      <w:bookmarkEnd w:id="30"/>
    </w:p>
    <w:p w14:paraId="55887E86" w14:textId="549342B3" w:rsidR="00C523F9" w:rsidRPr="008B64BB" w:rsidRDefault="00C523F9" w:rsidP="001618D1">
      <w:pPr>
        <w:widowControl w:val="0"/>
        <w:ind w:firstLine="720"/>
        <w:contextualSpacing/>
      </w:pPr>
      <w:r w:rsidRPr="008B64BB">
        <w:t xml:space="preserve">Dezvoltarea </w:t>
      </w:r>
      <w:r w:rsidR="008B64BB" w:rsidRPr="008B64BB">
        <w:t xml:space="preserve">aplicației </w:t>
      </w:r>
      <w:r w:rsidRPr="008B64BB">
        <w:t xml:space="preserve">HashSentinel, </w:t>
      </w:r>
      <w:r w:rsidR="008B64BB" w:rsidRPr="008B64BB">
        <w:t xml:space="preserve">care va fi </w:t>
      </w:r>
      <w:r w:rsidRPr="008B64BB">
        <w:t>specializat</w:t>
      </w:r>
      <w:r w:rsidR="008B64BB" w:rsidRPr="008B64BB">
        <w:t xml:space="preserve">ă pe </w:t>
      </w:r>
      <w:r w:rsidRPr="008B64BB">
        <w:t>optimizarea spargerii hash-urilor, a necesitat o strategie de planificare adaptată la particularitățile sale tehnice. Aceste cerințe tehnice complexe, combinate cu necesitatea unei implementări eficiente într-un timp limitat, au impus o abordare riguroasă a planificării.</w:t>
      </w:r>
    </w:p>
    <w:p w14:paraId="004C2648" w14:textId="75B03299" w:rsidR="00140863" w:rsidRPr="008B64BB" w:rsidRDefault="00140863" w:rsidP="001618D1">
      <w:pPr>
        <w:widowControl w:val="0"/>
        <w:ind w:firstLine="720"/>
        <w:contextualSpacing/>
      </w:pPr>
      <w:r w:rsidRPr="008B64BB">
        <w:lastRenderedPageBreak/>
        <w:t>Planificarea proiectului HashSentinel a ținut cont de trei lucruri esențiale: realizarea coordonată a celor două părți principale (engine-ul scris în Go și interfața grafică în Python), folosirea eficientă a resurselor pentru activitățile care necesită multă procesare.</w:t>
      </w:r>
    </w:p>
    <w:p w14:paraId="6663722B" w14:textId="460B162E" w:rsidR="00C523F9" w:rsidRPr="008B64BB" w:rsidRDefault="00C523F9" w:rsidP="001618D1">
      <w:pPr>
        <w:widowControl w:val="0"/>
        <w:ind w:firstLine="720"/>
        <w:contextualSpacing/>
      </w:pPr>
      <w:r w:rsidRPr="008B64BB">
        <w:t>Instrumentele folosite pentru planificare – diagrama Gantt și structura WBS – au fost adaptate pentru a</w:t>
      </w:r>
      <w:r w:rsidR="00140863" w:rsidRPr="008B64BB">
        <w:t>răta</w:t>
      </w:r>
      <w:r w:rsidRPr="008B64BB">
        <w:t xml:space="preserve"> particularitățile tehnice ale proiectului. Diagrama Gantt a fost utilizată nu doar pentru a organiza activitățile în timp, ci și pentru a evidenția legăturile dintre modulele care funcționează în paralel sau succesiv. În același timp, structura WBS a permis împărțirea sarcinilor complexe în activități mai mici și mai ușor de gestionat, punând accentul pe etapele importante ale dezvoltării.</w:t>
      </w:r>
    </w:p>
    <w:p w14:paraId="782F167C" w14:textId="76518E1F" w:rsidR="00140863" w:rsidRPr="008B64BB" w:rsidRDefault="00140863" w:rsidP="001618D1">
      <w:pPr>
        <w:widowControl w:val="0"/>
        <w:ind w:firstLine="720"/>
        <w:contextualSpacing/>
      </w:pPr>
      <w:r w:rsidRPr="008B64BB">
        <w:t xml:space="preserve">Diagrama Gantt, prezentată în Figura </w:t>
      </w:r>
      <w:r w:rsidR="00B54DB3">
        <w:t>4.7</w:t>
      </w:r>
      <w:r w:rsidRPr="008B64BB">
        <w:t>, oferă o reprezentare vizuală a întregului ciclu de viață al proiectului, între 2 septembrie 2024 și 24 mai 2025. Aceasta evidențiază principalele faze ale dezvoltării, începând cu analiza cerințelor și studiul tehnologiilor disponibile, urmate de proiectarea arhitecturală, implementarea propriu-zisă, testarea și documentarea cu livrarea sistemului. Fiecare activitate este reprezentată printr-o bară orizontală al cărei lungime corespunde duratei estimate de execuție. O caracteristică importantă a acestei planificări este suprapunerea parțială a unor activități compatibile, cum ar fi dezvoltarea interfeței grafice în Python și cea a motorului de procesare în Go. Această abordare paralelă contribuie la optimizarea timpului total de dezvoltare, reducând perioadele de inactivitate și asigurând o utilizare eficientă a resurselor disponibile.</w:t>
      </w:r>
    </w:p>
    <w:p w14:paraId="44C3901D" w14:textId="058003DB" w:rsidR="00B80711" w:rsidRPr="00BD0270" w:rsidRDefault="00B80711" w:rsidP="001618D1">
      <w:pPr>
        <w:widowControl w:val="0"/>
        <w:contextualSpacing/>
        <w:jc w:val="center"/>
        <w:rPr>
          <w:b/>
          <w:bCs/>
        </w:rPr>
      </w:pPr>
      <w:r w:rsidRPr="00BD0270">
        <w:rPr>
          <w:b/>
          <w:bCs/>
          <w:noProof/>
        </w:rPr>
        <w:drawing>
          <wp:inline distT="0" distB="0" distL="0" distR="0" wp14:anchorId="3F988A3C" wp14:editId="768E691F">
            <wp:extent cx="5456612" cy="1821976"/>
            <wp:effectExtent l="0" t="0" r="0" b="6985"/>
            <wp:docPr id="426996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11217" cy="1840209"/>
                    </a:xfrm>
                    <a:prstGeom prst="rect">
                      <a:avLst/>
                    </a:prstGeom>
                    <a:noFill/>
                    <a:ln>
                      <a:noFill/>
                    </a:ln>
                  </pic:spPr>
                </pic:pic>
              </a:graphicData>
            </a:graphic>
          </wp:inline>
        </w:drawing>
      </w:r>
    </w:p>
    <w:p w14:paraId="26F3E4D8" w14:textId="1FBB3ABA" w:rsidR="00B80711" w:rsidRPr="00BD0270" w:rsidRDefault="00B80711" w:rsidP="001618D1">
      <w:pPr>
        <w:widowControl w:val="0"/>
        <w:contextualSpacing/>
        <w:jc w:val="center"/>
        <w:rPr>
          <w:b/>
          <w:bCs/>
        </w:rPr>
      </w:pPr>
      <w:r w:rsidRPr="00BD0270">
        <w:rPr>
          <w:b/>
          <w:bCs/>
        </w:rPr>
        <w:t xml:space="preserve">Figura </w:t>
      </w:r>
      <w:r w:rsidR="00B54DB3" w:rsidRPr="00BD0270">
        <w:rPr>
          <w:b/>
          <w:bCs/>
        </w:rPr>
        <w:t>4</w:t>
      </w:r>
      <w:r w:rsidRPr="00BD0270">
        <w:rPr>
          <w:b/>
          <w:bCs/>
        </w:rPr>
        <w:t>.</w:t>
      </w:r>
      <w:r w:rsidR="00B54DB3" w:rsidRPr="00BD0270">
        <w:rPr>
          <w:b/>
          <w:bCs/>
        </w:rPr>
        <w:t>7</w:t>
      </w:r>
      <w:r w:rsidRPr="00BD0270">
        <w:rPr>
          <w:b/>
          <w:bCs/>
        </w:rPr>
        <w:t xml:space="preserve"> – Diagrama Gantt</w:t>
      </w:r>
      <w:r w:rsidR="00124734" w:rsidRPr="00BD0270">
        <w:rPr>
          <w:b/>
          <w:bCs/>
        </w:rPr>
        <w:t xml:space="preserve"> pentru planificarea sistemului</w:t>
      </w:r>
    </w:p>
    <w:p w14:paraId="10125B78" w14:textId="38C93FC4" w:rsidR="00140863" w:rsidRPr="008B64BB" w:rsidRDefault="00140863" w:rsidP="001618D1">
      <w:pPr>
        <w:widowControl w:val="0"/>
        <w:ind w:firstLine="720"/>
        <w:contextualSpacing/>
      </w:pPr>
      <w:r w:rsidRPr="008B64BB">
        <w:t xml:space="preserve">În figura </w:t>
      </w:r>
      <w:r w:rsidR="00B54DB3">
        <w:t>4.8</w:t>
      </w:r>
      <w:r w:rsidRPr="008B64BB">
        <w:t xml:space="preserve"> este ilustrată diagrama WBS care oferă o ierarhie detaliată a activităților. Proiectul este divizat în cinci componente majore, fiecare dintre acestea fiind la rândul lor descompuse în subactivități specifice. Componenta de analiză și cerințe include, de exemplu, definirea necesităților funcționale și non-funcționale ale sistemului, precum și evaluarea tehnologiilor potrivite pentru implementare. Faza de proiectare cuprinde atât proiectarea arhitecturii generale, cât și detalierea modulelor individuale. Cea mai amplă secțiune, implementarea, este organizată în trei direcții principale: dezvoltarea motorului de procesare hash în Go, crearea interfeței grafice în Python și integrarea acestora într-un sistem coerent. Testarea și optimizarea vizează </w:t>
      </w:r>
      <w:r w:rsidRPr="008B64BB">
        <w:lastRenderedPageBreak/>
        <w:t>validarea funcționalităților și îmbunătățirea performanțelor, în timp ce documentarea asigură întocmirea ghidurilor necesare pentru utilizare și întreținere.</w:t>
      </w:r>
    </w:p>
    <w:p w14:paraId="3187E4E3" w14:textId="57ED5F9A" w:rsidR="00FD4493" w:rsidRPr="008B64BB" w:rsidRDefault="001576EE" w:rsidP="001618D1">
      <w:pPr>
        <w:widowControl w:val="0"/>
        <w:contextualSpacing/>
        <w:jc w:val="center"/>
      </w:pPr>
      <w:r w:rsidRPr="008B64BB">
        <w:rPr>
          <w:noProof/>
        </w:rPr>
        <w:drawing>
          <wp:inline distT="0" distB="0" distL="0" distR="0" wp14:anchorId="48797CFF" wp14:editId="35F8DB61">
            <wp:extent cx="4255408" cy="3864334"/>
            <wp:effectExtent l="0" t="0" r="0" b="3175"/>
            <wp:docPr id="1187317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17528" name=""/>
                    <pic:cNvPicPr/>
                  </pic:nvPicPr>
                  <pic:blipFill>
                    <a:blip r:embed="rId48"/>
                    <a:stretch>
                      <a:fillRect/>
                    </a:stretch>
                  </pic:blipFill>
                  <pic:spPr>
                    <a:xfrm>
                      <a:off x="0" y="0"/>
                      <a:ext cx="4276610" cy="3883588"/>
                    </a:xfrm>
                    <a:prstGeom prst="rect">
                      <a:avLst/>
                    </a:prstGeom>
                  </pic:spPr>
                </pic:pic>
              </a:graphicData>
            </a:graphic>
          </wp:inline>
        </w:drawing>
      </w:r>
    </w:p>
    <w:p w14:paraId="1BEB8894" w14:textId="3CAACBB2" w:rsidR="001576EE" w:rsidRPr="00BD0270" w:rsidRDefault="001576EE" w:rsidP="001618D1">
      <w:pPr>
        <w:widowControl w:val="0"/>
        <w:contextualSpacing/>
        <w:jc w:val="center"/>
        <w:rPr>
          <w:b/>
          <w:bCs/>
        </w:rPr>
      </w:pPr>
      <w:r w:rsidRPr="008B64BB">
        <w:rPr>
          <w:b/>
          <w:bCs/>
        </w:rPr>
        <w:t xml:space="preserve">Figura </w:t>
      </w:r>
      <w:r w:rsidR="00B54DB3">
        <w:rPr>
          <w:b/>
          <w:bCs/>
        </w:rPr>
        <w:t>4.8</w:t>
      </w:r>
      <w:r w:rsidRPr="008B64BB">
        <w:rPr>
          <w:b/>
          <w:bCs/>
        </w:rPr>
        <w:t xml:space="preserve"> – </w:t>
      </w:r>
      <w:r w:rsidRPr="00BD0270">
        <w:rPr>
          <w:b/>
          <w:bCs/>
        </w:rPr>
        <w:t xml:space="preserve">Diagrama WBS de </w:t>
      </w:r>
      <w:r w:rsidR="00124734" w:rsidRPr="00BD0270">
        <w:rPr>
          <w:b/>
          <w:bCs/>
        </w:rPr>
        <w:t>decompoziție a sistemului</w:t>
      </w:r>
    </w:p>
    <w:p w14:paraId="45497B26" w14:textId="6F3A40A6" w:rsidR="002F6A73" w:rsidRPr="008B64BB" w:rsidRDefault="00AB55AC" w:rsidP="00AB55AC">
      <w:pPr>
        <w:spacing w:before="0" w:after="160" w:line="259" w:lineRule="auto"/>
        <w:jc w:val="left"/>
      </w:pPr>
      <w:r>
        <w:br w:type="page"/>
      </w:r>
    </w:p>
    <w:p w14:paraId="7C283387" w14:textId="7A60D74C" w:rsidR="008B64BB" w:rsidRPr="008B64BB" w:rsidRDefault="008B64BB" w:rsidP="001618D1">
      <w:pPr>
        <w:pStyle w:val="Heading1"/>
        <w:contextualSpacing/>
      </w:pPr>
      <w:bookmarkStart w:id="31" w:name="_Toc199279789"/>
      <w:r w:rsidRPr="008B64BB">
        <w:lastRenderedPageBreak/>
        <w:t>CONCLUZII</w:t>
      </w:r>
      <w:bookmarkEnd w:id="31"/>
    </w:p>
    <w:p w14:paraId="29EFD11C" w14:textId="77777777" w:rsidR="008B64BB" w:rsidRPr="008B64BB" w:rsidRDefault="008B64BB" w:rsidP="001618D1">
      <w:pPr>
        <w:ind w:firstLine="720"/>
        <w:contextualSpacing/>
      </w:pPr>
      <w:r w:rsidRPr="008B64BB">
        <w:t>Lucrarea de față a avut ca obiectiv analiza și implementarea unor tehnici brute-force pentru spargerea valorilor hash, precum și realizarea unei aplicații care să integreze aceste funcționalități într-o interfață grafică accesibilă. Tema aleasă este relevantă pentru domeniul securității informaționale, întrucât hash-urile reprezintă un mecanism fundamental de protecție a datelor, iar înțelegerea modului în care acestea pot fi testate sau compromise oferă o bază solidă pentru îmbunătățirea măsurilor de apărare.</w:t>
      </w:r>
    </w:p>
    <w:p w14:paraId="67EBEF4E" w14:textId="77777777" w:rsidR="001618D1" w:rsidRDefault="001618D1" w:rsidP="001618D1">
      <w:pPr>
        <w:ind w:firstLine="720"/>
        <w:contextualSpacing/>
      </w:pPr>
      <w:r>
        <w:t xml:space="preserve">Aplicația </w:t>
      </w:r>
      <w:r w:rsidR="008B64BB" w:rsidRPr="008B64BB">
        <w:t>HashSentinel</w:t>
      </w:r>
      <w:r>
        <w:t xml:space="preserve"> este </w:t>
      </w:r>
      <w:r w:rsidR="008B64BB" w:rsidRPr="008B64BB">
        <w:t>format</w:t>
      </w:r>
      <w:r>
        <w:t>ă</w:t>
      </w:r>
      <w:r w:rsidR="008B64BB" w:rsidRPr="008B64BB">
        <w:t xml:space="preserve"> dintr-un motor de procesare scris în Go și o interfață grafică realizată în Python, folosind Tkinter. Acest mod de organizare a permis separarea clară între logică și interacțiunea cu utilizatorul. Utilizatorul are posibilitatea de a introduce un hash, de a selecta sau genera un wordlist, de a specifica modul de atac, și de a controla procesul prin acțiuni de pauză, reluare sau oprire. La finalul fiecărei sesiuni, aplicația </w:t>
      </w:r>
      <w:r w:rsidR="008B64BB">
        <w:t xml:space="preserve">poate </w:t>
      </w:r>
      <w:r w:rsidR="008B64BB" w:rsidRPr="008B64BB">
        <w:t>gener</w:t>
      </w:r>
      <w:r w:rsidR="008B64BB">
        <w:t>a</w:t>
      </w:r>
      <w:r w:rsidR="008B64BB" w:rsidRPr="008B64BB">
        <w:t xml:space="preserve"> automat un raport detaliat în format PDF, care include informații privind durata, viteza și rezultatul atacului.</w:t>
      </w:r>
    </w:p>
    <w:p w14:paraId="61BB7877" w14:textId="011D9BBA" w:rsidR="008B64BB" w:rsidRPr="008B64BB" w:rsidRDefault="008B64BB" w:rsidP="001618D1">
      <w:pPr>
        <w:ind w:firstLine="720"/>
        <w:contextualSpacing/>
      </w:pPr>
      <w:r w:rsidRPr="008B64BB">
        <w:t>Pe lângă implementarea tehnică, lucrarea a urmărit și testarea eficienței metodelor brute-force, identificarea punctelor forte și a limitărilor acestora, precum și înțelegerea modului în care diferiți algoritmi de hash răspund la astfel de atacuri. În cadrul experimentelor, au fost utilizate atât hash-uri generate local, cât și exemple reale, iar rezultatele au demonstrat că, în lipsa unor mecanisme de protecție (ex: salt, iterații, algoritmi moderni), unele valori hash pot fi sparte în timp scurt, mai ales cu ajutorul unui cuvânt-cheie bine adaptat și a unui set eficient de combinații.</w:t>
      </w:r>
    </w:p>
    <w:p w14:paraId="70096A22" w14:textId="719360B6" w:rsidR="008B64BB" w:rsidRPr="008B64BB" w:rsidRDefault="008B64BB" w:rsidP="001618D1">
      <w:pPr>
        <w:ind w:firstLine="720"/>
        <w:contextualSpacing/>
      </w:pPr>
      <w:r w:rsidRPr="008B64BB">
        <w:t>Lucrarea își propune să fie nu doar un proiect tehnic, ci și un instrument educațional. HashSentinel poate fi utilizat pentru simulări, sau ca punct de plecare pentru dezvoltări viitoare. Posibile direcții de extindere includ integrarea unor algoritmi mai avansați (ex: bcrypt, scrypt), adăugarea suportului pentru procesare distribuită sau adaptarea aplicației pentru mediul web.</w:t>
      </w:r>
    </w:p>
    <w:p w14:paraId="343992B0" w14:textId="4D959292" w:rsidR="008B64BB" w:rsidRPr="008B64BB" w:rsidRDefault="008B64BB" w:rsidP="001618D1">
      <w:pPr>
        <w:ind w:firstLine="720"/>
        <w:contextualSpacing/>
      </w:pPr>
      <w:r w:rsidRPr="008B64BB">
        <w:t>În concluzie, proiectul realizat demonstrează aplicabilitatea practică a conceptelor teoretice din domeniul securității informaționale și oferă o soluție funcțională</w:t>
      </w:r>
      <w:r>
        <w:t>.</w:t>
      </w:r>
      <w:r w:rsidRPr="008B64BB">
        <w:t xml:space="preserve"> Lucrarea reflectă atât capacitatea de analiză și cercetare, cât și abilitățile de programare și proiectare.</w:t>
      </w:r>
    </w:p>
    <w:p w14:paraId="44301E9A" w14:textId="77777777" w:rsidR="008B64BB" w:rsidRPr="008B64BB" w:rsidRDefault="008B64BB" w:rsidP="001618D1"/>
    <w:p w14:paraId="2962E208" w14:textId="77777777" w:rsidR="002F6A73" w:rsidRDefault="002F6A73" w:rsidP="001618D1">
      <w:pPr>
        <w:widowControl w:val="0"/>
      </w:pPr>
    </w:p>
    <w:p w14:paraId="28C0BF5C" w14:textId="184DB34B" w:rsidR="00AB55AC" w:rsidRDefault="00AB55AC" w:rsidP="001618D1">
      <w:pPr>
        <w:widowControl w:val="0"/>
      </w:pPr>
    </w:p>
    <w:p w14:paraId="03635AB0" w14:textId="77777777" w:rsidR="00AB55AC" w:rsidRPr="008B64BB" w:rsidRDefault="00AB55AC" w:rsidP="001618D1">
      <w:pPr>
        <w:widowControl w:val="0"/>
      </w:pPr>
    </w:p>
    <w:p w14:paraId="7722AAAB" w14:textId="4B4E5E46" w:rsidR="00BE735D" w:rsidRPr="008B64BB" w:rsidRDefault="00AF1E61" w:rsidP="001618D1">
      <w:pPr>
        <w:pStyle w:val="Heading1"/>
        <w:keepNext w:val="0"/>
        <w:keepLines w:val="0"/>
        <w:widowControl w:val="0"/>
        <w:rPr>
          <w:rFonts w:eastAsiaTheme="minorHAnsi" w:cstheme="minorBidi"/>
          <w:szCs w:val="22"/>
        </w:rPr>
      </w:pPr>
      <w:bookmarkStart w:id="32" w:name="_Toc199279790"/>
      <w:r w:rsidRPr="008B64BB">
        <w:lastRenderedPageBreak/>
        <w:t>BIBLIOGRAFIE</w:t>
      </w:r>
      <w:bookmarkEnd w:id="32"/>
    </w:p>
    <w:p w14:paraId="55CCDC0D" w14:textId="10934B5A" w:rsidR="002B1EC3" w:rsidRPr="008B64BB" w:rsidRDefault="003C794F" w:rsidP="001618D1">
      <w:pPr>
        <w:pStyle w:val="Bibliography"/>
        <w:widowControl w:val="0"/>
        <w:rPr>
          <w:rFonts w:cs="Times New Roman"/>
        </w:rPr>
      </w:pPr>
      <w:r w:rsidRPr="008B64BB">
        <w:fldChar w:fldCharType="begin"/>
      </w:r>
      <w:r w:rsidR="005B0203" w:rsidRPr="008B64BB">
        <w:instrText xml:space="preserve"> ADDIN ZOTERO_BIBL {"uncited":[],"omitted":[],"custom":[]} CSL_BIBLIOGRAPHY </w:instrText>
      </w:r>
      <w:r w:rsidRPr="008B64BB">
        <w:fldChar w:fldCharType="separate"/>
      </w:r>
      <w:r w:rsidR="002B1EC3" w:rsidRPr="008B64BB">
        <w:rPr>
          <w:rFonts w:cs="Times New Roman"/>
        </w:rPr>
        <w:t>[1]</w:t>
      </w:r>
      <w:r w:rsidR="002B1EC3" w:rsidRPr="008B64BB">
        <w:rPr>
          <w:rFonts w:cs="Times New Roman"/>
        </w:rPr>
        <w:tab/>
        <w:t xml:space="preserve">“What Is Hashing in Cybersecurity? | CrowdStrike,” CrowdStrike.com. </w:t>
      </w:r>
      <w:r w:rsidR="004F5580" w:rsidRPr="008B64BB">
        <w:rPr>
          <w:rFonts w:cs="Times New Roman"/>
        </w:rPr>
        <w:t>Citat</w:t>
      </w:r>
      <w:r w:rsidR="002B1EC3" w:rsidRPr="008B64BB">
        <w:rPr>
          <w:rFonts w:cs="Times New Roman"/>
        </w:rPr>
        <w:t xml:space="preserve">: Mar. 04, 2025. [Online]. </w:t>
      </w:r>
      <w:r w:rsidR="004F5580" w:rsidRPr="008B64BB">
        <w:rPr>
          <w:rFonts w:cs="Times New Roman"/>
        </w:rPr>
        <w:t>Disponibil la</w:t>
      </w:r>
      <w:r w:rsidR="002B1EC3" w:rsidRPr="008B64BB">
        <w:rPr>
          <w:rFonts w:cs="Times New Roman"/>
        </w:rPr>
        <w:t>: https://www.crowdstrike.com/en-us/cybersecurity-101/data-protection/data-hashing/</w:t>
      </w:r>
    </w:p>
    <w:p w14:paraId="2F22B44B" w14:textId="10E37852" w:rsidR="002B1EC3" w:rsidRPr="008B64BB" w:rsidRDefault="002B1EC3" w:rsidP="001618D1">
      <w:pPr>
        <w:pStyle w:val="Bibliography"/>
        <w:widowControl w:val="0"/>
        <w:rPr>
          <w:rFonts w:cs="Times New Roman"/>
        </w:rPr>
      </w:pPr>
      <w:r w:rsidRPr="008B64BB">
        <w:rPr>
          <w:rFonts w:cs="Times New Roman"/>
        </w:rPr>
        <w:t>[2]</w:t>
      </w:r>
      <w:r w:rsidRPr="008B64BB">
        <w:rPr>
          <w:rFonts w:cs="Times New Roman"/>
        </w:rPr>
        <w:tab/>
        <w:t xml:space="preserve">“https://nvlpubs.nist.gov/nistpubs/FIPS/NIST.FIPS.202.pdf.” </w:t>
      </w:r>
      <w:r w:rsidR="004F5580" w:rsidRPr="008B64BB">
        <w:rPr>
          <w:rFonts w:cs="Times New Roman"/>
        </w:rPr>
        <w:t>Citat</w:t>
      </w:r>
      <w:r w:rsidRPr="008B64BB">
        <w:rPr>
          <w:rFonts w:cs="Times New Roman"/>
        </w:rPr>
        <w:t xml:space="preserve">: Mar. 04, 2025. [Online]. </w:t>
      </w:r>
      <w:r w:rsidR="004F5580" w:rsidRPr="008B64BB">
        <w:rPr>
          <w:rFonts w:cs="Times New Roman"/>
        </w:rPr>
        <w:t>Disponibil la</w:t>
      </w:r>
      <w:r w:rsidRPr="008B64BB">
        <w:rPr>
          <w:rFonts w:cs="Times New Roman"/>
        </w:rPr>
        <w:t>: https://nvlpubs.nist.gov/nistpubs/FIPS/NIST.FIPS.202.pdf</w:t>
      </w:r>
    </w:p>
    <w:p w14:paraId="616B655B" w14:textId="77777777" w:rsidR="002B1EC3" w:rsidRPr="008B64BB" w:rsidRDefault="002B1EC3" w:rsidP="001618D1">
      <w:pPr>
        <w:pStyle w:val="Bibliography"/>
        <w:widowControl w:val="0"/>
        <w:rPr>
          <w:rFonts w:cs="Times New Roman"/>
        </w:rPr>
      </w:pPr>
      <w:r w:rsidRPr="008B64BB">
        <w:rPr>
          <w:rFonts w:cs="Times New Roman"/>
        </w:rPr>
        <w:t>[3]</w:t>
      </w:r>
      <w:r w:rsidRPr="008B64BB">
        <w:rPr>
          <w:rFonts w:cs="Times New Roman"/>
        </w:rPr>
        <w:tab/>
        <w:t>V. L. Yisa, M. Baba, and E. T. Olaniyi, “A Review of Top Open Source Password Cracking Tools,” 2016.</w:t>
      </w:r>
    </w:p>
    <w:p w14:paraId="701C322A" w14:textId="61CAB04E" w:rsidR="002B1EC3" w:rsidRPr="008B64BB" w:rsidRDefault="002B1EC3" w:rsidP="001618D1">
      <w:pPr>
        <w:pStyle w:val="Bibliography"/>
        <w:widowControl w:val="0"/>
        <w:rPr>
          <w:rFonts w:cs="Times New Roman"/>
        </w:rPr>
      </w:pPr>
      <w:r w:rsidRPr="008B64BB">
        <w:rPr>
          <w:rFonts w:cs="Times New Roman"/>
        </w:rPr>
        <w:t>[4]</w:t>
      </w:r>
      <w:r w:rsidRPr="008B64BB">
        <w:rPr>
          <w:rFonts w:cs="Times New Roman"/>
        </w:rPr>
        <w:tab/>
        <w:t xml:space="preserve">“John the Ripper | Hackviser.” </w:t>
      </w:r>
      <w:r w:rsidR="004F5580" w:rsidRPr="008B64BB">
        <w:rPr>
          <w:rFonts w:cs="Times New Roman"/>
        </w:rPr>
        <w:t>Citat</w:t>
      </w:r>
      <w:r w:rsidRPr="008B64BB">
        <w:rPr>
          <w:rFonts w:cs="Times New Roman"/>
        </w:rPr>
        <w:t xml:space="preserve">: Mar. 05, 2025. [Online]. </w:t>
      </w:r>
      <w:r w:rsidR="004F5580" w:rsidRPr="008B64BB">
        <w:rPr>
          <w:rFonts w:cs="Times New Roman"/>
        </w:rPr>
        <w:t>Disponibil la</w:t>
      </w:r>
      <w:r w:rsidRPr="008B64BB">
        <w:rPr>
          <w:rFonts w:cs="Times New Roman"/>
        </w:rPr>
        <w:t>: https://hackviser.com/tactics/tools/john-the-ripper</w:t>
      </w:r>
    </w:p>
    <w:p w14:paraId="04BD7ADC" w14:textId="57C0FD1D" w:rsidR="002B1EC3" w:rsidRPr="008B64BB" w:rsidRDefault="002B1EC3" w:rsidP="001618D1">
      <w:pPr>
        <w:pStyle w:val="Bibliography"/>
        <w:widowControl w:val="0"/>
        <w:rPr>
          <w:rFonts w:cs="Times New Roman"/>
        </w:rPr>
      </w:pPr>
      <w:r w:rsidRPr="008B64BB">
        <w:rPr>
          <w:rFonts w:cs="Times New Roman"/>
        </w:rPr>
        <w:t>[5]</w:t>
      </w:r>
      <w:r w:rsidRPr="008B64BB">
        <w:rPr>
          <w:rFonts w:cs="Times New Roman"/>
        </w:rPr>
        <w:tab/>
        <w:t xml:space="preserve">“Proiectarea Sistemelor Informatice - CUPRINS CAPITOLUL I 1 Proiectarea sistemelor - Studocu.” </w:t>
      </w:r>
      <w:r w:rsidR="004F5580" w:rsidRPr="008B64BB">
        <w:rPr>
          <w:rFonts w:cs="Times New Roman"/>
        </w:rPr>
        <w:t>Citat</w:t>
      </w:r>
      <w:r w:rsidRPr="008B64BB">
        <w:rPr>
          <w:rFonts w:cs="Times New Roman"/>
        </w:rPr>
        <w:t xml:space="preserve">: Mar. 07, 2025. [Online]. </w:t>
      </w:r>
      <w:r w:rsidR="004F5580" w:rsidRPr="008B64BB">
        <w:rPr>
          <w:rFonts w:cs="Times New Roman"/>
        </w:rPr>
        <w:t>Disponibil la</w:t>
      </w:r>
      <w:r w:rsidRPr="008B64BB">
        <w:rPr>
          <w:rFonts w:cs="Times New Roman"/>
        </w:rPr>
        <w:t>: https://www.studocu.com/ro/document/universitatea-romano-americana-din-bucuresti/proiectarea-sistemelor-informatice/proiectarea-sistemelor-informatice/3631008</w:t>
      </w:r>
    </w:p>
    <w:p w14:paraId="741EF84D" w14:textId="258E3B96" w:rsidR="002B1EC3" w:rsidRPr="008B64BB" w:rsidRDefault="002B1EC3" w:rsidP="001618D1">
      <w:pPr>
        <w:pStyle w:val="Bibliography"/>
        <w:widowControl w:val="0"/>
        <w:rPr>
          <w:rFonts w:cs="Times New Roman"/>
        </w:rPr>
      </w:pPr>
      <w:r w:rsidRPr="008B64BB">
        <w:rPr>
          <w:rFonts w:cs="Times New Roman"/>
        </w:rPr>
        <w:t>[6]</w:t>
      </w:r>
      <w:r w:rsidRPr="008B64BB">
        <w:rPr>
          <w:rFonts w:cs="Times New Roman"/>
        </w:rPr>
        <w:tab/>
        <w:t xml:space="preserve">“UX (User Experience) – tot ce trebuie să știi despre proiectarea experienței utilizatorului - Copymate.” </w:t>
      </w:r>
      <w:r w:rsidR="004F5580" w:rsidRPr="008B64BB">
        <w:rPr>
          <w:rFonts w:cs="Times New Roman"/>
        </w:rPr>
        <w:t>Citat</w:t>
      </w:r>
      <w:r w:rsidRPr="008B64BB">
        <w:rPr>
          <w:rFonts w:cs="Times New Roman"/>
        </w:rPr>
        <w:t xml:space="preserve">: Mar. 12, 2025. [Online]. </w:t>
      </w:r>
      <w:r w:rsidR="004F5580" w:rsidRPr="008B64BB">
        <w:rPr>
          <w:rFonts w:cs="Times New Roman"/>
        </w:rPr>
        <w:t>Disponibil la</w:t>
      </w:r>
      <w:r w:rsidRPr="008B64BB">
        <w:rPr>
          <w:rFonts w:cs="Times New Roman"/>
        </w:rPr>
        <w:t>: https://copymate.app/ro/blog/multi/ux-user-experience-tot-ce-trebuie-sa-stii-despre-proiectarea-experientei-utilizatorului/</w:t>
      </w:r>
    </w:p>
    <w:p w14:paraId="63288C85" w14:textId="37749321" w:rsidR="002B1EC3" w:rsidRPr="008B64BB" w:rsidRDefault="002B1EC3" w:rsidP="001618D1">
      <w:pPr>
        <w:pStyle w:val="Bibliography"/>
        <w:widowControl w:val="0"/>
        <w:rPr>
          <w:rFonts w:cs="Times New Roman"/>
        </w:rPr>
      </w:pPr>
      <w:r w:rsidRPr="008B64BB">
        <w:rPr>
          <w:rFonts w:cs="Times New Roman"/>
        </w:rPr>
        <w:t>[7]</w:t>
      </w:r>
      <w:r w:rsidRPr="008B64BB">
        <w:rPr>
          <w:rFonts w:cs="Times New Roman"/>
        </w:rPr>
        <w:tab/>
        <w:t xml:space="preserve">“Ce este cerința nefuncțională în ingineria software?” </w:t>
      </w:r>
      <w:r w:rsidR="004F5580" w:rsidRPr="008B64BB">
        <w:rPr>
          <w:rFonts w:cs="Times New Roman"/>
        </w:rPr>
        <w:t>Citat</w:t>
      </w:r>
      <w:r w:rsidRPr="008B64BB">
        <w:rPr>
          <w:rFonts w:cs="Times New Roman"/>
        </w:rPr>
        <w:t xml:space="preserve">: Mar. 13, 2025. [Online]. </w:t>
      </w:r>
      <w:r w:rsidR="004F5580" w:rsidRPr="008B64BB">
        <w:rPr>
          <w:rFonts w:cs="Times New Roman"/>
        </w:rPr>
        <w:t>Disponibil la</w:t>
      </w:r>
      <w:r w:rsidRPr="008B64BB">
        <w:rPr>
          <w:rFonts w:cs="Times New Roman"/>
        </w:rPr>
        <w:t>: https://www.guru99.com/ro/non-functional-requirement-type-example.html</w:t>
      </w:r>
    </w:p>
    <w:p w14:paraId="25A3AF8C" w14:textId="5E5D8EF8" w:rsidR="002B1EC3" w:rsidRPr="008B64BB" w:rsidRDefault="002B1EC3" w:rsidP="001618D1">
      <w:pPr>
        <w:pStyle w:val="Bibliography"/>
        <w:widowControl w:val="0"/>
        <w:rPr>
          <w:rFonts w:cs="Times New Roman"/>
        </w:rPr>
      </w:pPr>
      <w:r w:rsidRPr="008B64BB">
        <w:rPr>
          <w:rFonts w:cs="Times New Roman"/>
        </w:rPr>
        <w:t>[8]</w:t>
      </w:r>
      <w:r w:rsidRPr="008B64BB">
        <w:rPr>
          <w:rFonts w:cs="Times New Roman"/>
        </w:rPr>
        <w:tab/>
        <w:t xml:space="preserve">“Diagrame de interacțiune, colaborare și secvență cu exemple.” </w:t>
      </w:r>
      <w:r w:rsidR="004F5580" w:rsidRPr="008B64BB">
        <w:rPr>
          <w:rFonts w:cs="Times New Roman"/>
        </w:rPr>
        <w:t>Citat</w:t>
      </w:r>
      <w:r w:rsidRPr="008B64BB">
        <w:rPr>
          <w:rFonts w:cs="Times New Roman"/>
        </w:rPr>
        <w:t xml:space="preserve">: Mar. 24, 2025. [Online]. </w:t>
      </w:r>
      <w:r w:rsidR="004F5580" w:rsidRPr="008B64BB">
        <w:rPr>
          <w:rFonts w:cs="Times New Roman"/>
        </w:rPr>
        <w:t>Disponibil la</w:t>
      </w:r>
      <w:r w:rsidRPr="008B64BB">
        <w:rPr>
          <w:rFonts w:cs="Times New Roman"/>
        </w:rPr>
        <w:t>: https://www.guru99.com/ro/interaction-collaboration-sequence-diagrams-examples.html</w:t>
      </w:r>
    </w:p>
    <w:p w14:paraId="1392508C" w14:textId="77777777" w:rsidR="002B1EC3" w:rsidRPr="008B64BB" w:rsidRDefault="002B1EC3" w:rsidP="001618D1">
      <w:pPr>
        <w:pStyle w:val="Bibliography"/>
        <w:widowControl w:val="0"/>
        <w:rPr>
          <w:rFonts w:cs="Times New Roman"/>
        </w:rPr>
      </w:pPr>
      <w:r w:rsidRPr="008B64BB">
        <w:rPr>
          <w:rFonts w:cs="Times New Roman"/>
        </w:rPr>
        <w:t>[9]</w:t>
      </w:r>
      <w:r w:rsidRPr="008B64BB">
        <w:rPr>
          <w:rFonts w:cs="Times New Roman"/>
        </w:rPr>
        <w:tab/>
        <w:t>D. L. Jisa, “Evaluarea si compararea instrumentelor CASE bazate pe UML,” 2001.</w:t>
      </w:r>
    </w:p>
    <w:p w14:paraId="6F28D7A9" w14:textId="4875198E" w:rsidR="002B1EC3" w:rsidRPr="008B64BB" w:rsidRDefault="002B1EC3" w:rsidP="001618D1">
      <w:pPr>
        <w:pStyle w:val="Bibliography"/>
        <w:widowControl w:val="0"/>
        <w:rPr>
          <w:rFonts w:cs="Times New Roman"/>
        </w:rPr>
      </w:pPr>
      <w:r w:rsidRPr="008B64BB">
        <w:rPr>
          <w:rFonts w:cs="Times New Roman"/>
        </w:rPr>
        <w:t xml:space="preserve">[10]“Communication Diagram | Enterprise Architect User Guide.” </w:t>
      </w:r>
      <w:r w:rsidR="004F5580" w:rsidRPr="008B64BB">
        <w:rPr>
          <w:rFonts w:cs="Times New Roman"/>
        </w:rPr>
        <w:t>Citat</w:t>
      </w:r>
      <w:r w:rsidRPr="008B64BB">
        <w:rPr>
          <w:rFonts w:cs="Times New Roman"/>
        </w:rPr>
        <w:t xml:space="preserve">: Mar. 24, 2025. [Online]. </w:t>
      </w:r>
      <w:r w:rsidR="004F5580" w:rsidRPr="008B64BB">
        <w:rPr>
          <w:rFonts w:cs="Times New Roman"/>
        </w:rPr>
        <w:t>Disponibi</w:t>
      </w:r>
      <w:r w:rsidR="005D4229">
        <w:rPr>
          <w:rFonts w:cs="Times New Roman"/>
        </w:rPr>
        <w:t xml:space="preserve">l </w:t>
      </w:r>
      <w:r w:rsidR="004F5580" w:rsidRPr="008B64BB">
        <w:rPr>
          <w:rFonts w:cs="Times New Roman"/>
        </w:rPr>
        <w:t>la</w:t>
      </w:r>
      <w:r w:rsidRPr="008B64BB">
        <w:rPr>
          <w:rFonts w:cs="Times New Roman"/>
        </w:rPr>
        <w:t>:https://sparxsystems.com/enterprise_architect_user_guide/17.0/modeling_languages/communicationdiagram.html</w:t>
      </w:r>
    </w:p>
    <w:p w14:paraId="0CE64F35" w14:textId="02EA1E57" w:rsidR="002B1EC3" w:rsidRPr="008B64BB" w:rsidRDefault="002B1EC3" w:rsidP="001618D1">
      <w:pPr>
        <w:pStyle w:val="Bibliography"/>
        <w:widowControl w:val="0"/>
        <w:rPr>
          <w:rFonts w:cs="Times New Roman"/>
        </w:rPr>
      </w:pPr>
      <w:r w:rsidRPr="008B64BB">
        <w:rPr>
          <w:rFonts w:cs="Times New Roman"/>
        </w:rPr>
        <w:t xml:space="preserve">[11]“Tutorial diagramă de clasă UML: Clasă abstractă cu exemple.” </w:t>
      </w:r>
      <w:r w:rsidR="004F5580" w:rsidRPr="008B64BB">
        <w:rPr>
          <w:rFonts w:cs="Times New Roman"/>
        </w:rPr>
        <w:t>Citat</w:t>
      </w:r>
      <w:r w:rsidRPr="008B64BB">
        <w:rPr>
          <w:rFonts w:cs="Times New Roman"/>
        </w:rPr>
        <w:t xml:space="preserve">: Mar. 25, 2025. [Online]. </w:t>
      </w:r>
      <w:r w:rsidR="004F5580" w:rsidRPr="008B64BB">
        <w:rPr>
          <w:rFonts w:cs="Times New Roman"/>
        </w:rPr>
        <w:t>Disponibil la</w:t>
      </w:r>
      <w:r w:rsidRPr="008B64BB">
        <w:rPr>
          <w:rFonts w:cs="Times New Roman"/>
        </w:rPr>
        <w:t>: https://www.guru99.com/ro/uml-class-diagram.html</w:t>
      </w:r>
    </w:p>
    <w:p w14:paraId="7A794B70" w14:textId="6A9A9C8F" w:rsidR="002B1EC3" w:rsidRPr="008B64BB" w:rsidRDefault="002B1EC3" w:rsidP="001618D1">
      <w:pPr>
        <w:pStyle w:val="Bibliography"/>
        <w:widowControl w:val="0"/>
        <w:rPr>
          <w:rFonts w:cs="Times New Roman"/>
        </w:rPr>
      </w:pPr>
      <w:r w:rsidRPr="008B64BB">
        <w:rPr>
          <w:rFonts w:cs="Times New Roman"/>
        </w:rPr>
        <w:t xml:space="preserve">[12]“https://cadredidactice.ub.ro/sorinpopa/files/2018/10/L2_diagrama_de_clase.pdf” </w:t>
      </w:r>
      <w:r w:rsidR="004F5580" w:rsidRPr="008B64BB">
        <w:rPr>
          <w:rFonts w:cs="Times New Roman"/>
        </w:rPr>
        <w:t>Citat</w:t>
      </w:r>
      <w:r w:rsidRPr="008B64BB">
        <w:rPr>
          <w:rFonts w:cs="Times New Roman"/>
        </w:rPr>
        <w:t xml:space="preserve">: Mar. 25, 2025. [Online]. </w:t>
      </w:r>
      <w:r w:rsidR="004F5580" w:rsidRPr="008B64BB">
        <w:rPr>
          <w:rFonts w:cs="Times New Roman"/>
        </w:rPr>
        <w:t>Dix`sponibil la</w:t>
      </w:r>
      <w:r w:rsidRPr="008B64BB">
        <w:rPr>
          <w:rFonts w:cs="Times New Roman"/>
        </w:rPr>
        <w:t>: https://cadredidactice.ub.ro/sorinpopa/files/2018/10/L2_diagrama_de_clase.pdf</w:t>
      </w:r>
    </w:p>
    <w:p w14:paraId="0EA7C79F" w14:textId="7D5968BD" w:rsidR="00BE735D" w:rsidRPr="008B64BB" w:rsidRDefault="003C794F" w:rsidP="001618D1">
      <w:pPr>
        <w:widowControl w:val="0"/>
        <w:ind w:right="-846"/>
      </w:pPr>
      <w:r w:rsidRPr="008B64BB">
        <w:fldChar w:fldCharType="end"/>
      </w:r>
    </w:p>
    <w:p w14:paraId="2EF56747" w14:textId="77777777" w:rsidR="00464F05" w:rsidRPr="008B64BB" w:rsidRDefault="00464F05" w:rsidP="001618D1">
      <w:pPr>
        <w:widowControl w:val="0"/>
        <w:ind w:right="-846"/>
      </w:pPr>
    </w:p>
    <w:p w14:paraId="52847114" w14:textId="77777777" w:rsidR="00464F05" w:rsidRPr="008B64BB" w:rsidRDefault="00464F05" w:rsidP="001618D1">
      <w:pPr>
        <w:widowControl w:val="0"/>
        <w:ind w:right="-846"/>
      </w:pPr>
    </w:p>
    <w:p w14:paraId="0BAEF755" w14:textId="77777777" w:rsidR="008A5A5A" w:rsidRPr="008B64BB" w:rsidRDefault="008A5A5A" w:rsidP="001618D1">
      <w:pPr>
        <w:widowControl w:val="0"/>
        <w:spacing w:before="0" w:after="160" w:line="259" w:lineRule="auto"/>
        <w:jc w:val="left"/>
        <w:rPr>
          <w:rFonts w:eastAsiaTheme="majorEastAsia" w:cstheme="majorBidi"/>
          <w:b/>
          <w:sz w:val="26"/>
          <w:szCs w:val="40"/>
        </w:rPr>
      </w:pPr>
      <w:r w:rsidRPr="008B64BB">
        <w:br w:type="page"/>
      </w:r>
    </w:p>
    <w:p w14:paraId="0290602A" w14:textId="346353A9" w:rsidR="0027625A" w:rsidRPr="00B54DB3" w:rsidRDefault="00464F05" w:rsidP="00B54DB3">
      <w:pPr>
        <w:pStyle w:val="Heading1"/>
        <w:jc w:val="center"/>
      </w:pPr>
      <w:bookmarkStart w:id="33" w:name="_Toc199279791"/>
      <w:r w:rsidRPr="008B64BB">
        <w:lastRenderedPageBreak/>
        <w:t>Anexa A</w:t>
      </w:r>
      <w:r w:rsidR="00B54DB3">
        <w:t xml:space="preserve"> </w:t>
      </w:r>
      <w:r w:rsidR="0027625A" w:rsidRPr="008B64BB">
        <w:t>Identificarea Hash-urilor</w:t>
      </w:r>
      <w:bookmarkEnd w:id="33"/>
    </w:p>
    <w:p w14:paraId="5017ACBF" w14:textId="77777777" w:rsidR="00464F05" w:rsidRPr="008B64BB" w:rsidRDefault="00464F05" w:rsidP="001618D1">
      <w:pPr>
        <w:pStyle w:val="cod"/>
        <w:widowControl w:val="0"/>
        <w:rPr>
          <w:noProof w:val="0"/>
        </w:rPr>
      </w:pPr>
      <w:r w:rsidRPr="008B64BB">
        <w:rPr>
          <w:noProof w:val="0"/>
        </w:rPr>
        <w:t>func DetectHash(input string) []ScoredMatch {</w:t>
      </w:r>
    </w:p>
    <w:p w14:paraId="374AEDF5" w14:textId="77777777" w:rsidR="00464F05" w:rsidRPr="008B64BB" w:rsidRDefault="00464F05" w:rsidP="001618D1">
      <w:pPr>
        <w:pStyle w:val="cod"/>
        <w:widowControl w:val="0"/>
        <w:rPr>
          <w:noProof w:val="0"/>
        </w:rPr>
      </w:pPr>
      <w:r w:rsidRPr="008B64BB">
        <w:rPr>
          <w:noProof w:val="0"/>
        </w:rPr>
        <w:tab/>
        <w:t>if len(rules) == 0 {</w:t>
      </w:r>
    </w:p>
    <w:p w14:paraId="5097B049" w14:textId="77777777" w:rsidR="00464F05" w:rsidRPr="008B64BB" w:rsidRDefault="00464F05" w:rsidP="001618D1">
      <w:pPr>
        <w:pStyle w:val="cod"/>
        <w:widowControl w:val="0"/>
        <w:rPr>
          <w:noProof w:val="0"/>
        </w:rPr>
      </w:pPr>
      <w:r w:rsidRPr="008B64BB">
        <w:rPr>
          <w:noProof w:val="0"/>
        </w:rPr>
        <w:tab/>
      </w:r>
      <w:r w:rsidRPr="008B64BB">
        <w:rPr>
          <w:noProof w:val="0"/>
        </w:rPr>
        <w:tab/>
        <w:t>jsonPath := filepath.Join(filepath.Dir(os.Args[0]), "rules.json")</w:t>
      </w:r>
    </w:p>
    <w:p w14:paraId="6652CA04" w14:textId="77777777" w:rsidR="00464F05" w:rsidRPr="008B64BB" w:rsidRDefault="00464F05" w:rsidP="001618D1">
      <w:pPr>
        <w:pStyle w:val="cod"/>
        <w:widowControl w:val="0"/>
        <w:rPr>
          <w:noProof w:val="0"/>
        </w:rPr>
      </w:pPr>
      <w:r w:rsidRPr="008B64BB">
        <w:rPr>
          <w:noProof w:val="0"/>
        </w:rPr>
        <w:tab/>
      </w:r>
      <w:r w:rsidRPr="008B64BB">
        <w:rPr>
          <w:noProof w:val="0"/>
        </w:rPr>
        <w:tab/>
        <w:t>_ = loadRulesFromJSON(jsonPath)</w:t>
      </w:r>
    </w:p>
    <w:p w14:paraId="111CF211" w14:textId="77777777" w:rsidR="00464F05" w:rsidRPr="008B64BB" w:rsidRDefault="00464F05" w:rsidP="001618D1">
      <w:pPr>
        <w:pStyle w:val="cod"/>
        <w:widowControl w:val="0"/>
        <w:rPr>
          <w:noProof w:val="0"/>
        </w:rPr>
      </w:pPr>
      <w:r w:rsidRPr="008B64BB">
        <w:rPr>
          <w:noProof w:val="0"/>
        </w:rPr>
        <w:tab/>
        <w:t>}</w:t>
      </w:r>
    </w:p>
    <w:p w14:paraId="1E7F3E42" w14:textId="77777777" w:rsidR="00464F05" w:rsidRPr="008B64BB" w:rsidRDefault="00464F05" w:rsidP="001618D1">
      <w:pPr>
        <w:pStyle w:val="cod"/>
        <w:widowControl w:val="0"/>
        <w:rPr>
          <w:noProof w:val="0"/>
        </w:rPr>
      </w:pPr>
    </w:p>
    <w:p w14:paraId="128439C7" w14:textId="77777777" w:rsidR="00464F05" w:rsidRPr="008B64BB" w:rsidRDefault="00464F05" w:rsidP="001618D1">
      <w:pPr>
        <w:pStyle w:val="cod"/>
        <w:widowControl w:val="0"/>
        <w:rPr>
          <w:noProof w:val="0"/>
        </w:rPr>
      </w:pPr>
      <w:r w:rsidRPr="008B64BB">
        <w:rPr>
          <w:noProof w:val="0"/>
        </w:rPr>
        <w:tab/>
        <w:t>matches := []ScoredMatch{}</w:t>
      </w:r>
    </w:p>
    <w:p w14:paraId="75A94BED" w14:textId="77777777" w:rsidR="00464F05" w:rsidRPr="008B64BB" w:rsidRDefault="00464F05" w:rsidP="001618D1">
      <w:pPr>
        <w:pStyle w:val="cod"/>
        <w:widowControl w:val="0"/>
        <w:rPr>
          <w:noProof w:val="0"/>
        </w:rPr>
      </w:pPr>
      <w:r w:rsidRPr="008B64BB">
        <w:rPr>
          <w:noProof w:val="0"/>
        </w:rPr>
        <w:tab/>
        <w:t>for _, rule := range rules {</w:t>
      </w:r>
    </w:p>
    <w:p w14:paraId="7AD2AB9F" w14:textId="77777777" w:rsidR="00464F05" w:rsidRPr="008B64BB" w:rsidRDefault="00464F05" w:rsidP="001618D1">
      <w:pPr>
        <w:pStyle w:val="cod"/>
        <w:widowControl w:val="0"/>
        <w:rPr>
          <w:noProof w:val="0"/>
        </w:rPr>
      </w:pPr>
      <w:r w:rsidRPr="008B64BB">
        <w:rPr>
          <w:noProof w:val="0"/>
        </w:rPr>
        <w:tab/>
      </w:r>
      <w:r w:rsidRPr="008B64BB">
        <w:rPr>
          <w:noProof w:val="0"/>
        </w:rPr>
        <w:tab/>
        <w:t>if rule.Pattern.MatchString(input) {</w:t>
      </w:r>
    </w:p>
    <w:p w14:paraId="7F0EDB95" w14:textId="77777777" w:rsidR="00464F05" w:rsidRPr="008B64BB" w:rsidRDefault="00464F05" w:rsidP="001618D1">
      <w:pPr>
        <w:pStyle w:val="cod"/>
        <w:widowControl w:val="0"/>
        <w:rPr>
          <w:noProof w:val="0"/>
        </w:rPr>
      </w:pPr>
      <w:r w:rsidRPr="008B64BB">
        <w:rPr>
          <w:noProof w:val="0"/>
        </w:rPr>
        <w:tab/>
      </w:r>
      <w:r w:rsidRPr="008B64BB">
        <w:rPr>
          <w:noProof w:val="0"/>
        </w:rPr>
        <w:tab/>
      </w:r>
      <w:r w:rsidRPr="008B64BB">
        <w:rPr>
          <w:noProof w:val="0"/>
        </w:rPr>
        <w:tab/>
        <w:t>s := scoreRule(input, rule)</w:t>
      </w:r>
    </w:p>
    <w:p w14:paraId="780AE7D3" w14:textId="7575DA3C" w:rsidR="00464F05" w:rsidRPr="008B64BB" w:rsidRDefault="00464F05" w:rsidP="001618D1">
      <w:pPr>
        <w:pStyle w:val="cod"/>
        <w:widowControl w:val="0"/>
        <w:ind w:left="708" w:firstLine="0"/>
        <w:rPr>
          <w:noProof w:val="0"/>
        </w:rPr>
      </w:pPr>
      <w:r w:rsidRPr="008B64BB">
        <w:rPr>
          <w:noProof w:val="0"/>
        </w:rPr>
        <w:tab/>
      </w:r>
      <w:r w:rsidRPr="008B64BB">
        <w:rPr>
          <w:noProof w:val="0"/>
        </w:rPr>
        <w:tab/>
      </w:r>
      <w:r w:rsidRPr="008B64BB">
        <w:rPr>
          <w:noProof w:val="0"/>
        </w:rPr>
        <w:tab/>
        <w:t>matches = append(matches, ScoredMatch{Name: rule.Name, Score:                 s})</w:t>
      </w:r>
    </w:p>
    <w:p w14:paraId="556C7DDD" w14:textId="77777777" w:rsidR="00464F05" w:rsidRPr="008B64BB" w:rsidRDefault="00464F05" w:rsidP="001618D1">
      <w:pPr>
        <w:pStyle w:val="cod"/>
        <w:widowControl w:val="0"/>
        <w:rPr>
          <w:noProof w:val="0"/>
        </w:rPr>
      </w:pPr>
      <w:r w:rsidRPr="008B64BB">
        <w:rPr>
          <w:noProof w:val="0"/>
        </w:rPr>
        <w:tab/>
      </w:r>
      <w:r w:rsidRPr="008B64BB">
        <w:rPr>
          <w:noProof w:val="0"/>
        </w:rPr>
        <w:tab/>
        <w:t>}</w:t>
      </w:r>
    </w:p>
    <w:p w14:paraId="3E257CFF" w14:textId="77777777" w:rsidR="00464F05" w:rsidRPr="008B64BB" w:rsidRDefault="00464F05" w:rsidP="001618D1">
      <w:pPr>
        <w:pStyle w:val="cod"/>
        <w:widowControl w:val="0"/>
        <w:rPr>
          <w:noProof w:val="0"/>
        </w:rPr>
      </w:pPr>
      <w:r w:rsidRPr="008B64BB">
        <w:rPr>
          <w:noProof w:val="0"/>
        </w:rPr>
        <w:tab/>
        <w:t>}</w:t>
      </w:r>
    </w:p>
    <w:p w14:paraId="3F392A30" w14:textId="77777777" w:rsidR="00464F05" w:rsidRPr="008B64BB" w:rsidRDefault="00464F05" w:rsidP="001618D1">
      <w:pPr>
        <w:pStyle w:val="cod"/>
        <w:widowControl w:val="0"/>
        <w:rPr>
          <w:noProof w:val="0"/>
        </w:rPr>
      </w:pPr>
    </w:p>
    <w:p w14:paraId="0F144E54" w14:textId="77777777" w:rsidR="00464F05" w:rsidRPr="008B64BB" w:rsidRDefault="00464F05" w:rsidP="001618D1">
      <w:pPr>
        <w:pStyle w:val="cod"/>
        <w:widowControl w:val="0"/>
        <w:rPr>
          <w:noProof w:val="0"/>
        </w:rPr>
      </w:pPr>
      <w:r w:rsidRPr="008B64BB">
        <w:rPr>
          <w:noProof w:val="0"/>
        </w:rPr>
        <w:tab/>
        <w:t>sort.SliceStable(matches, func(i, j int) bool {</w:t>
      </w:r>
    </w:p>
    <w:p w14:paraId="190DACA8" w14:textId="77777777" w:rsidR="00464F05" w:rsidRPr="008B64BB" w:rsidRDefault="00464F05" w:rsidP="001618D1">
      <w:pPr>
        <w:pStyle w:val="cod"/>
        <w:widowControl w:val="0"/>
        <w:rPr>
          <w:noProof w:val="0"/>
        </w:rPr>
      </w:pPr>
      <w:r w:rsidRPr="008B64BB">
        <w:rPr>
          <w:noProof w:val="0"/>
        </w:rPr>
        <w:tab/>
      </w:r>
      <w:r w:rsidRPr="008B64BB">
        <w:rPr>
          <w:noProof w:val="0"/>
        </w:rPr>
        <w:tab/>
        <w:t>return matches[i].Score &gt; matches[j].Score</w:t>
      </w:r>
    </w:p>
    <w:p w14:paraId="3CA56F17" w14:textId="77777777" w:rsidR="00464F05" w:rsidRPr="008B64BB" w:rsidRDefault="00464F05" w:rsidP="001618D1">
      <w:pPr>
        <w:pStyle w:val="cod"/>
        <w:widowControl w:val="0"/>
        <w:rPr>
          <w:noProof w:val="0"/>
        </w:rPr>
      </w:pPr>
      <w:r w:rsidRPr="008B64BB">
        <w:rPr>
          <w:noProof w:val="0"/>
        </w:rPr>
        <w:tab/>
        <w:t>})</w:t>
      </w:r>
    </w:p>
    <w:p w14:paraId="31A398D4" w14:textId="77777777" w:rsidR="00464F05" w:rsidRPr="008B64BB" w:rsidRDefault="00464F05" w:rsidP="001618D1">
      <w:pPr>
        <w:pStyle w:val="cod"/>
        <w:widowControl w:val="0"/>
        <w:rPr>
          <w:noProof w:val="0"/>
        </w:rPr>
      </w:pPr>
    </w:p>
    <w:p w14:paraId="6C2ABDD4" w14:textId="77777777" w:rsidR="00464F05" w:rsidRPr="008B64BB" w:rsidRDefault="00464F05" w:rsidP="001618D1">
      <w:pPr>
        <w:pStyle w:val="cod"/>
        <w:widowControl w:val="0"/>
        <w:rPr>
          <w:noProof w:val="0"/>
        </w:rPr>
      </w:pPr>
      <w:r w:rsidRPr="008B64BB">
        <w:rPr>
          <w:noProof w:val="0"/>
        </w:rPr>
        <w:tab/>
        <w:t>return matches</w:t>
      </w:r>
    </w:p>
    <w:p w14:paraId="36D92491" w14:textId="3EC14C6D" w:rsidR="00464F05" w:rsidRPr="008B64BB" w:rsidRDefault="00464F05" w:rsidP="001618D1">
      <w:pPr>
        <w:pStyle w:val="cod"/>
        <w:widowControl w:val="0"/>
        <w:rPr>
          <w:noProof w:val="0"/>
        </w:rPr>
      </w:pPr>
      <w:r w:rsidRPr="008B64BB">
        <w:rPr>
          <w:noProof w:val="0"/>
        </w:rPr>
        <w:t>}</w:t>
      </w:r>
    </w:p>
    <w:p w14:paraId="1AC0D699" w14:textId="04F0E274" w:rsidR="00464F05" w:rsidRPr="008B64BB" w:rsidRDefault="0027625A" w:rsidP="00DF73CB">
      <w:pPr>
        <w:widowControl w:val="0"/>
        <w:jc w:val="center"/>
      </w:pPr>
      <w:r w:rsidRPr="008B64BB">
        <w:t>F</w:t>
      </w:r>
      <w:r w:rsidR="00464F05" w:rsidRPr="008B64BB">
        <w:t>uncția de detectare a hash-ului</w:t>
      </w:r>
    </w:p>
    <w:p w14:paraId="7F467C27" w14:textId="77777777" w:rsidR="004952D2" w:rsidRPr="008B64BB" w:rsidRDefault="004952D2" w:rsidP="001618D1">
      <w:pPr>
        <w:pStyle w:val="cod"/>
        <w:widowControl w:val="0"/>
        <w:rPr>
          <w:noProof w:val="0"/>
        </w:rPr>
      </w:pPr>
      <w:r w:rsidRPr="008B64BB">
        <w:rPr>
          <w:noProof w:val="0"/>
        </w:rPr>
        <w:t>func scoreRule(input string, rule HashRule) int {</w:t>
      </w:r>
    </w:p>
    <w:p w14:paraId="4E15EB57" w14:textId="77777777" w:rsidR="004952D2" w:rsidRPr="008B64BB" w:rsidRDefault="004952D2" w:rsidP="001618D1">
      <w:pPr>
        <w:pStyle w:val="cod"/>
        <w:widowControl w:val="0"/>
        <w:rPr>
          <w:noProof w:val="0"/>
        </w:rPr>
      </w:pPr>
      <w:r w:rsidRPr="008B64BB">
        <w:rPr>
          <w:noProof w:val="0"/>
        </w:rPr>
        <w:t xml:space="preserve">  score := 0</w:t>
      </w:r>
    </w:p>
    <w:p w14:paraId="39F23628" w14:textId="77777777" w:rsidR="004952D2" w:rsidRPr="008B64BB" w:rsidRDefault="004952D2" w:rsidP="001618D1">
      <w:pPr>
        <w:pStyle w:val="cod"/>
        <w:widowControl w:val="0"/>
        <w:rPr>
          <w:noProof w:val="0"/>
        </w:rPr>
      </w:pPr>
      <w:r w:rsidRPr="008B64BB">
        <w:rPr>
          <w:noProof w:val="0"/>
        </w:rPr>
        <w:t xml:space="preserve">  if rule.Pattern.MatchString(input) {</w:t>
      </w:r>
    </w:p>
    <w:p w14:paraId="1C14764C" w14:textId="77777777" w:rsidR="004952D2" w:rsidRPr="008B64BB" w:rsidRDefault="004952D2" w:rsidP="001618D1">
      <w:pPr>
        <w:pStyle w:val="cod"/>
        <w:widowControl w:val="0"/>
        <w:rPr>
          <w:noProof w:val="0"/>
        </w:rPr>
      </w:pPr>
      <w:r w:rsidRPr="008B64BB">
        <w:rPr>
          <w:noProof w:val="0"/>
        </w:rPr>
        <w:t xml:space="preserve">    score += 10</w:t>
      </w:r>
    </w:p>
    <w:p w14:paraId="580B0C50" w14:textId="77777777" w:rsidR="004952D2" w:rsidRPr="008B64BB" w:rsidRDefault="004952D2" w:rsidP="001618D1">
      <w:pPr>
        <w:pStyle w:val="cod"/>
        <w:widowControl w:val="0"/>
        <w:rPr>
          <w:noProof w:val="0"/>
        </w:rPr>
      </w:pPr>
      <w:r w:rsidRPr="008B64BB">
        <w:rPr>
          <w:noProof w:val="0"/>
        </w:rPr>
        <w:t xml:space="preserve">  }</w:t>
      </w:r>
    </w:p>
    <w:p w14:paraId="3AE43693" w14:textId="77777777" w:rsidR="004952D2" w:rsidRPr="008B64BB" w:rsidRDefault="004952D2" w:rsidP="001618D1">
      <w:pPr>
        <w:pStyle w:val="cod"/>
        <w:widowControl w:val="0"/>
        <w:rPr>
          <w:noProof w:val="0"/>
        </w:rPr>
      </w:pPr>
      <w:r w:rsidRPr="008B64BB">
        <w:rPr>
          <w:noProof w:val="0"/>
        </w:rPr>
        <w:t xml:space="preserve">  if len(input) == expectedLength(rule.Regex) {</w:t>
      </w:r>
    </w:p>
    <w:p w14:paraId="600E7340" w14:textId="77777777" w:rsidR="004952D2" w:rsidRPr="008B64BB" w:rsidRDefault="004952D2" w:rsidP="001618D1">
      <w:pPr>
        <w:pStyle w:val="cod"/>
        <w:widowControl w:val="0"/>
        <w:rPr>
          <w:noProof w:val="0"/>
        </w:rPr>
      </w:pPr>
      <w:r w:rsidRPr="008B64BB">
        <w:rPr>
          <w:noProof w:val="0"/>
        </w:rPr>
        <w:t xml:space="preserve">    score += 5</w:t>
      </w:r>
    </w:p>
    <w:p w14:paraId="256853E4" w14:textId="77777777" w:rsidR="004952D2" w:rsidRPr="008B64BB" w:rsidRDefault="004952D2" w:rsidP="001618D1">
      <w:pPr>
        <w:pStyle w:val="cod"/>
        <w:widowControl w:val="0"/>
        <w:rPr>
          <w:noProof w:val="0"/>
        </w:rPr>
      </w:pPr>
      <w:r w:rsidRPr="008B64BB">
        <w:rPr>
          <w:noProof w:val="0"/>
        </w:rPr>
        <w:t xml:space="preserve">  }</w:t>
      </w:r>
    </w:p>
    <w:p w14:paraId="2E670C0C" w14:textId="77777777" w:rsidR="004952D2" w:rsidRPr="008B64BB" w:rsidRDefault="004952D2" w:rsidP="001618D1">
      <w:pPr>
        <w:pStyle w:val="cod"/>
        <w:widowControl w:val="0"/>
        <w:rPr>
          <w:noProof w:val="0"/>
        </w:rPr>
      </w:pPr>
      <w:r w:rsidRPr="008B64BB">
        <w:rPr>
          <w:noProof w:val="0"/>
        </w:rPr>
        <w:t xml:space="preserve">  if input[:1] == "$" {</w:t>
      </w:r>
    </w:p>
    <w:p w14:paraId="4246075E" w14:textId="77777777" w:rsidR="004952D2" w:rsidRPr="008B64BB" w:rsidRDefault="004952D2" w:rsidP="001618D1">
      <w:pPr>
        <w:pStyle w:val="cod"/>
        <w:widowControl w:val="0"/>
        <w:rPr>
          <w:noProof w:val="0"/>
        </w:rPr>
      </w:pPr>
      <w:r w:rsidRPr="008B64BB">
        <w:rPr>
          <w:noProof w:val="0"/>
        </w:rPr>
        <w:t xml:space="preserve">    score += 2</w:t>
      </w:r>
    </w:p>
    <w:p w14:paraId="13958747" w14:textId="77777777" w:rsidR="004952D2" w:rsidRPr="008B64BB" w:rsidRDefault="004952D2" w:rsidP="001618D1">
      <w:pPr>
        <w:pStyle w:val="cod"/>
        <w:widowControl w:val="0"/>
        <w:rPr>
          <w:noProof w:val="0"/>
        </w:rPr>
      </w:pPr>
      <w:r w:rsidRPr="008B64BB">
        <w:rPr>
          <w:noProof w:val="0"/>
        </w:rPr>
        <w:t xml:space="preserve">  }</w:t>
      </w:r>
    </w:p>
    <w:p w14:paraId="6A73785F" w14:textId="77777777" w:rsidR="004952D2" w:rsidRPr="008B64BB" w:rsidRDefault="004952D2" w:rsidP="001618D1">
      <w:pPr>
        <w:pStyle w:val="cod"/>
        <w:widowControl w:val="0"/>
        <w:rPr>
          <w:noProof w:val="0"/>
        </w:rPr>
      </w:pPr>
      <w:r w:rsidRPr="008B64BB">
        <w:rPr>
          <w:noProof w:val="0"/>
        </w:rPr>
        <w:t xml:space="preserve">  return score</w:t>
      </w:r>
    </w:p>
    <w:p w14:paraId="151A98FC" w14:textId="6ADDBC96" w:rsidR="004952D2" w:rsidRPr="008B64BB" w:rsidRDefault="004952D2" w:rsidP="001618D1">
      <w:pPr>
        <w:pStyle w:val="cod"/>
        <w:widowControl w:val="0"/>
        <w:rPr>
          <w:noProof w:val="0"/>
        </w:rPr>
      </w:pPr>
      <w:r w:rsidRPr="008B64BB">
        <w:rPr>
          <w:noProof w:val="0"/>
        </w:rPr>
        <w:t>}</w:t>
      </w:r>
    </w:p>
    <w:p w14:paraId="17037AC4" w14:textId="53916F94" w:rsidR="004952D2" w:rsidRPr="008B64BB" w:rsidRDefault="0027625A" w:rsidP="001618D1">
      <w:pPr>
        <w:widowControl w:val="0"/>
        <w:jc w:val="center"/>
      </w:pPr>
      <w:r w:rsidRPr="008B64BB">
        <w:t>F</w:t>
      </w:r>
      <w:r w:rsidR="004952D2" w:rsidRPr="008B64BB">
        <w:t>uncția de a oferi puncte hash-ului</w:t>
      </w:r>
    </w:p>
    <w:p w14:paraId="6D8F9659" w14:textId="269F8B30" w:rsidR="0027625A" w:rsidRPr="008B64BB" w:rsidRDefault="0027625A" w:rsidP="001618D1">
      <w:pPr>
        <w:widowControl w:val="0"/>
        <w:spacing w:before="0" w:after="160" w:line="259" w:lineRule="auto"/>
        <w:jc w:val="left"/>
        <w:rPr>
          <w:rFonts w:eastAsiaTheme="majorEastAsia" w:cstheme="majorBidi"/>
          <w:b/>
          <w:szCs w:val="32"/>
        </w:rPr>
      </w:pPr>
      <w:r w:rsidRPr="008B64BB">
        <w:br w:type="page"/>
      </w:r>
    </w:p>
    <w:p w14:paraId="45BDB0EF" w14:textId="0062F980" w:rsidR="0027625A" w:rsidRPr="00B54DB3" w:rsidRDefault="0027625A" w:rsidP="00B54DB3">
      <w:pPr>
        <w:pStyle w:val="Heading1"/>
        <w:jc w:val="center"/>
      </w:pPr>
      <w:bookmarkStart w:id="34" w:name="_Toc199279792"/>
      <w:r w:rsidRPr="008B64BB">
        <w:lastRenderedPageBreak/>
        <w:t>Anexa B</w:t>
      </w:r>
      <w:r w:rsidR="00B54DB3">
        <w:t xml:space="preserve"> </w:t>
      </w:r>
      <w:r w:rsidRPr="008B64BB">
        <w:t>Datele raportului</w:t>
      </w:r>
      <w:bookmarkEnd w:id="34"/>
    </w:p>
    <w:p w14:paraId="3FB70DDE" w14:textId="77777777" w:rsidR="0027625A" w:rsidRPr="008B64BB" w:rsidRDefault="0027625A" w:rsidP="001618D1">
      <w:pPr>
        <w:pStyle w:val="cod"/>
        <w:widowControl w:val="0"/>
      </w:pPr>
      <w:r w:rsidRPr="008B64BB">
        <w:t>func (tb *TimeBucket) ToList() []report.HashRatePoint {</w:t>
      </w:r>
    </w:p>
    <w:p w14:paraId="6C9BE413" w14:textId="15C9BFD4" w:rsidR="0027625A" w:rsidRPr="008B64BB" w:rsidRDefault="0027625A" w:rsidP="001618D1">
      <w:pPr>
        <w:pStyle w:val="cod"/>
        <w:widowControl w:val="0"/>
      </w:pPr>
      <w:r w:rsidRPr="008B64BB">
        <w:tab/>
      </w:r>
      <w:r w:rsidRPr="008B64BB">
        <w:tab/>
        <w:t>tb.Lock()</w:t>
      </w:r>
    </w:p>
    <w:p w14:paraId="3389925B" w14:textId="77D0D425" w:rsidR="0027625A" w:rsidRPr="008B64BB" w:rsidRDefault="0027625A" w:rsidP="001618D1">
      <w:pPr>
        <w:pStyle w:val="cod"/>
        <w:widowControl w:val="0"/>
      </w:pPr>
      <w:r w:rsidRPr="008B64BB">
        <w:tab/>
      </w:r>
      <w:r w:rsidRPr="008B64BB">
        <w:tab/>
        <w:t>defer tb.Unlock()</w:t>
      </w:r>
    </w:p>
    <w:p w14:paraId="3FC084CD" w14:textId="77777777" w:rsidR="0027625A" w:rsidRPr="008B64BB" w:rsidRDefault="0027625A" w:rsidP="001618D1">
      <w:pPr>
        <w:pStyle w:val="cod"/>
        <w:widowControl w:val="0"/>
      </w:pPr>
    </w:p>
    <w:p w14:paraId="57B37AD9" w14:textId="21678F1F" w:rsidR="0027625A" w:rsidRPr="008B64BB" w:rsidRDefault="0027625A" w:rsidP="001618D1">
      <w:pPr>
        <w:pStyle w:val="cod"/>
        <w:widowControl w:val="0"/>
      </w:pPr>
      <w:r w:rsidRPr="008B64BB">
        <w:tab/>
      </w:r>
      <w:r w:rsidRPr="008B64BB">
        <w:tab/>
        <w:t>totalDuration := int(time.Since(tb.startTime).Seconds())</w:t>
      </w:r>
    </w:p>
    <w:p w14:paraId="1B7CB086" w14:textId="1CEA5F85" w:rsidR="0027625A" w:rsidRPr="008B64BB" w:rsidRDefault="0027625A" w:rsidP="001618D1">
      <w:pPr>
        <w:pStyle w:val="cod"/>
        <w:widowControl w:val="0"/>
      </w:pPr>
      <w:r w:rsidRPr="008B64BB">
        <w:tab/>
      </w:r>
      <w:r w:rsidRPr="008B64BB">
        <w:tab/>
        <w:t>if totalDuration == 0 {</w:t>
      </w:r>
    </w:p>
    <w:p w14:paraId="198CC86B" w14:textId="5632C4D2" w:rsidR="0027625A" w:rsidRPr="008B64BB" w:rsidRDefault="0027625A" w:rsidP="001618D1">
      <w:pPr>
        <w:pStyle w:val="cod"/>
        <w:widowControl w:val="0"/>
      </w:pPr>
      <w:r w:rsidRPr="008B64BB">
        <w:tab/>
      </w:r>
      <w:r w:rsidRPr="008B64BB">
        <w:tab/>
      </w:r>
      <w:r w:rsidRPr="008B64BB">
        <w:tab/>
        <w:t xml:space="preserve">totalDuration = 1 </w:t>
      </w:r>
    </w:p>
    <w:p w14:paraId="48F16C24" w14:textId="6F54C067" w:rsidR="0027625A" w:rsidRPr="008B64BB" w:rsidRDefault="0027625A" w:rsidP="001618D1">
      <w:pPr>
        <w:pStyle w:val="cod"/>
        <w:widowControl w:val="0"/>
      </w:pPr>
      <w:r w:rsidRPr="008B64BB">
        <w:tab/>
      </w:r>
      <w:r w:rsidRPr="008B64BB">
        <w:tab/>
        <w:t>}</w:t>
      </w:r>
    </w:p>
    <w:p w14:paraId="70CE6E8D" w14:textId="77777777" w:rsidR="0027625A" w:rsidRPr="008B64BB" w:rsidRDefault="0027625A" w:rsidP="001618D1">
      <w:pPr>
        <w:pStyle w:val="cod"/>
        <w:widowControl w:val="0"/>
      </w:pPr>
    </w:p>
    <w:p w14:paraId="11A54E81" w14:textId="216613D3" w:rsidR="0027625A" w:rsidRPr="008B64BB" w:rsidRDefault="0027625A" w:rsidP="001618D1">
      <w:pPr>
        <w:pStyle w:val="cod"/>
        <w:widowControl w:val="0"/>
      </w:pPr>
      <w:r w:rsidRPr="008B64BB">
        <w:tab/>
      </w:r>
      <w:r w:rsidRPr="008B64BB">
        <w:tab/>
        <w:t>bucketSize := totalDuration / 40</w:t>
      </w:r>
    </w:p>
    <w:p w14:paraId="0DC1689C" w14:textId="64134869" w:rsidR="0027625A" w:rsidRPr="008B64BB" w:rsidRDefault="0027625A" w:rsidP="001618D1">
      <w:pPr>
        <w:pStyle w:val="cod"/>
        <w:widowControl w:val="0"/>
      </w:pPr>
      <w:r w:rsidRPr="008B64BB">
        <w:tab/>
      </w:r>
      <w:r w:rsidRPr="008B64BB">
        <w:tab/>
        <w:t>if bucketSize &lt; 1 {</w:t>
      </w:r>
    </w:p>
    <w:p w14:paraId="4FD6CF8F" w14:textId="52CDDE47" w:rsidR="0027625A" w:rsidRPr="008B64BB" w:rsidRDefault="0027625A" w:rsidP="001618D1">
      <w:pPr>
        <w:pStyle w:val="cod"/>
        <w:widowControl w:val="0"/>
      </w:pPr>
      <w:r w:rsidRPr="008B64BB">
        <w:tab/>
      </w:r>
      <w:r w:rsidRPr="008B64BB">
        <w:tab/>
      </w:r>
      <w:r w:rsidRPr="008B64BB">
        <w:tab/>
        <w:t>bucketSize = 1</w:t>
      </w:r>
    </w:p>
    <w:p w14:paraId="7EE58533" w14:textId="3ED5267B" w:rsidR="0027625A" w:rsidRPr="008B64BB" w:rsidRDefault="0027625A" w:rsidP="001618D1">
      <w:pPr>
        <w:pStyle w:val="cod"/>
        <w:widowControl w:val="0"/>
      </w:pPr>
      <w:r w:rsidRPr="008B64BB">
        <w:tab/>
      </w:r>
      <w:r w:rsidRPr="008B64BB">
        <w:tab/>
        <w:t>}</w:t>
      </w:r>
    </w:p>
    <w:p w14:paraId="4633F714" w14:textId="77777777" w:rsidR="0027625A" w:rsidRPr="008B64BB" w:rsidRDefault="0027625A" w:rsidP="001618D1">
      <w:pPr>
        <w:pStyle w:val="cod"/>
        <w:widowControl w:val="0"/>
      </w:pPr>
    </w:p>
    <w:p w14:paraId="529A965A" w14:textId="12320A9D" w:rsidR="0027625A" w:rsidRPr="008B64BB" w:rsidRDefault="0027625A" w:rsidP="001618D1">
      <w:pPr>
        <w:pStyle w:val="cod"/>
        <w:widowControl w:val="0"/>
      </w:pPr>
      <w:r w:rsidRPr="008B64BB">
        <w:tab/>
      </w:r>
      <w:r w:rsidRPr="008B64BB">
        <w:tab/>
        <w:t>grouped := make(map[int]int)</w:t>
      </w:r>
    </w:p>
    <w:p w14:paraId="0F86DD9B" w14:textId="77777777" w:rsidR="0027625A" w:rsidRPr="008B64BB" w:rsidRDefault="0027625A" w:rsidP="001618D1">
      <w:pPr>
        <w:pStyle w:val="cod"/>
        <w:widowControl w:val="0"/>
      </w:pPr>
    </w:p>
    <w:p w14:paraId="43F02DCB" w14:textId="0F6F44D9" w:rsidR="0027625A" w:rsidRPr="008B64BB" w:rsidRDefault="0027625A" w:rsidP="001618D1">
      <w:pPr>
        <w:pStyle w:val="cod"/>
        <w:widowControl w:val="0"/>
      </w:pPr>
      <w:r w:rsidRPr="008B64BB">
        <w:tab/>
      </w:r>
      <w:r w:rsidRPr="008B64BB">
        <w:tab/>
        <w:t>for sec, count := range tb.buckets {</w:t>
      </w:r>
    </w:p>
    <w:p w14:paraId="70199E35" w14:textId="3AB0E484" w:rsidR="0027625A" w:rsidRPr="008B64BB" w:rsidRDefault="0027625A" w:rsidP="001618D1">
      <w:pPr>
        <w:pStyle w:val="cod"/>
        <w:widowControl w:val="0"/>
      </w:pPr>
      <w:r w:rsidRPr="008B64BB">
        <w:tab/>
      </w:r>
      <w:r w:rsidRPr="008B64BB">
        <w:tab/>
      </w:r>
      <w:r w:rsidRPr="008B64BB">
        <w:tab/>
        <w:t>group := (sec / bucketSize) * bucketSize</w:t>
      </w:r>
    </w:p>
    <w:p w14:paraId="21D752D0" w14:textId="2F3B71D3" w:rsidR="0027625A" w:rsidRPr="008B64BB" w:rsidRDefault="0027625A" w:rsidP="001618D1">
      <w:pPr>
        <w:pStyle w:val="cod"/>
        <w:widowControl w:val="0"/>
      </w:pPr>
      <w:r w:rsidRPr="008B64BB">
        <w:tab/>
      </w:r>
      <w:r w:rsidRPr="008B64BB">
        <w:tab/>
      </w:r>
      <w:r w:rsidRPr="008B64BB">
        <w:tab/>
        <w:t>grouped[group] += count</w:t>
      </w:r>
    </w:p>
    <w:p w14:paraId="5C90BD44" w14:textId="168A6546" w:rsidR="0027625A" w:rsidRPr="008B64BB" w:rsidRDefault="0027625A" w:rsidP="001618D1">
      <w:pPr>
        <w:pStyle w:val="cod"/>
        <w:widowControl w:val="0"/>
      </w:pPr>
      <w:r w:rsidRPr="008B64BB">
        <w:tab/>
      </w:r>
      <w:r w:rsidRPr="008B64BB">
        <w:tab/>
        <w:t>}</w:t>
      </w:r>
    </w:p>
    <w:p w14:paraId="37B9D363" w14:textId="77777777" w:rsidR="0027625A" w:rsidRPr="008B64BB" w:rsidRDefault="0027625A" w:rsidP="001618D1">
      <w:pPr>
        <w:pStyle w:val="cod"/>
        <w:widowControl w:val="0"/>
      </w:pPr>
    </w:p>
    <w:p w14:paraId="6EEF5634" w14:textId="565BFC0E" w:rsidR="0027625A" w:rsidRPr="008B64BB" w:rsidRDefault="0027625A" w:rsidP="001618D1">
      <w:pPr>
        <w:pStyle w:val="cod"/>
        <w:widowControl w:val="0"/>
      </w:pPr>
      <w:r w:rsidRPr="008B64BB">
        <w:tab/>
      </w:r>
      <w:r w:rsidRPr="008B64BB">
        <w:tab/>
        <w:t>points := make([]report.HashRatePoint, 0, len(grouped))</w:t>
      </w:r>
    </w:p>
    <w:p w14:paraId="6ECAEF8A" w14:textId="21E185D2" w:rsidR="0027625A" w:rsidRPr="008B64BB" w:rsidRDefault="0027625A" w:rsidP="001618D1">
      <w:pPr>
        <w:pStyle w:val="cod"/>
        <w:widowControl w:val="0"/>
      </w:pPr>
      <w:r w:rsidRPr="008B64BB">
        <w:tab/>
      </w:r>
      <w:r w:rsidRPr="008B64BB">
        <w:tab/>
        <w:t>for sec, count := range grouped {</w:t>
      </w:r>
    </w:p>
    <w:p w14:paraId="7A547BA3" w14:textId="63D78FDF" w:rsidR="0027625A" w:rsidRPr="008B64BB" w:rsidRDefault="0027625A" w:rsidP="001618D1">
      <w:pPr>
        <w:pStyle w:val="cod"/>
        <w:widowControl w:val="0"/>
      </w:pPr>
      <w:r w:rsidRPr="008B64BB">
        <w:tab/>
      </w:r>
      <w:r w:rsidRPr="008B64BB">
        <w:tab/>
      </w:r>
      <w:r w:rsidRPr="008B64BB">
        <w:tab/>
        <w:t>points = append(points, report.HashRatePoint{</w:t>
      </w:r>
    </w:p>
    <w:p w14:paraId="16181BD2" w14:textId="5FB73BE5" w:rsidR="0027625A" w:rsidRPr="008B64BB" w:rsidRDefault="0027625A" w:rsidP="001618D1">
      <w:pPr>
        <w:pStyle w:val="cod"/>
        <w:widowControl w:val="0"/>
      </w:pPr>
      <w:r w:rsidRPr="008B64BB">
        <w:tab/>
      </w:r>
      <w:r w:rsidRPr="008B64BB">
        <w:tab/>
      </w:r>
      <w:r w:rsidRPr="008B64BB">
        <w:tab/>
      </w:r>
      <w:r w:rsidRPr="008B64BB">
        <w:tab/>
        <w:t>Second: formatSecond(sec),</w:t>
      </w:r>
    </w:p>
    <w:p w14:paraId="35F007A7" w14:textId="1381B0E3" w:rsidR="0027625A" w:rsidRPr="008B64BB" w:rsidRDefault="0027625A" w:rsidP="001618D1">
      <w:pPr>
        <w:pStyle w:val="cod"/>
        <w:widowControl w:val="0"/>
      </w:pPr>
      <w:r w:rsidRPr="008B64BB">
        <w:tab/>
      </w:r>
      <w:r w:rsidRPr="008B64BB">
        <w:tab/>
      </w:r>
      <w:r w:rsidRPr="008B64BB">
        <w:tab/>
      </w:r>
      <w:r w:rsidRPr="008B64BB">
        <w:tab/>
        <w:t>Count:  count,</w:t>
      </w:r>
    </w:p>
    <w:p w14:paraId="54626CA1" w14:textId="716BAF22" w:rsidR="0027625A" w:rsidRPr="008B64BB" w:rsidRDefault="0027625A" w:rsidP="001618D1">
      <w:pPr>
        <w:pStyle w:val="cod"/>
        <w:widowControl w:val="0"/>
      </w:pPr>
      <w:r w:rsidRPr="008B64BB">
        <w:tab/>
      </w:r>
      <w:r w:rsidRPr="008B64BB">
        <w:tab/>
      </w:r>
      <w:r w:rsidRPr="008B64BB">
        <w:tab/>
        <w:t>})</w:t>
      </w:r>
    </w:p>
    <w:p w14:paraId="5EEE49F5" w14:textId="3A8F0BC0" w:rsidR="0027625A" w:rsidRPr="008B64BB" w:rsidRDefault="0027625A" w:rsidP="001618D1">
      <w:pPr>
        <w:pStyle w:val="cod"/>
        <w:widowControl w:val="0"/>
      </w:pPr>
      <w:r w:rsidRPr="008B64BB">
        <w:tab/>
      </w:r>
      <w:r w:rsidRPr="008B64BB">
        <w:tab/>
        <w:t>}</w:t>
      </w:r>
      <w:r w:rsidRPr="008B64BB">
        <w:tab/>
      </w:r>
    </w:p>
    <w:p w14:paraId="7698244D" w14:textId="77777777" w:rsidR="0027625A" w:rsidRPr="008B64BB" w:rsidRDefault="0027625A" w:rsidP="001618D1">
      <w:pPr>
        <w:pStyle w:val="cod"/>
        <w:widowControl w:val="0"/>
      </w:pPr>
    </w:p>
    <w:p w14:paraId="45B5982E" w14:textId="1CC29E84" w:rsidR="0027625A" w:rsidRPr="008B64BB" w:rsidRDefault="0027625A" w:rsidP="001618D1">
      <w:pPr>
        <w:pStyle w:val="cod"/>
        <w:widowControl w:val="0"/>
      </w:pPr>
      <w:r w:rsidRPr="008B64BB">
        <w:tab/>
      </w:r>
      <w:r w:rsidRPr="008B64BB">
        <w:tab/>
        <w:t>return points</w:t>
      </w:r>
    </w:p>
    <w:p w14:paraId="00CA6F40" w14:textId="629C0070" w:rsidR="0027625A" w:rsidRPr="008B64BB" w:rsidRDefault="0027625A" w:rsidP="001618D1">
      <w:pPr>
        <w:pStyle w:val="cod"/>
        <w:widowControl w:val="0"/>
      </w:pPr>
      <w:r w:rsidRPr="008B64BB">
        <w:t>}</w:t>
      </w:r>
    </w:p>
    <w:p w14:paraId="711B228A" w14:textId="50C58397" w:rsidR="0027625A" w:rsidRPr="008B64BB" w:rsidRDefault="0027625A" w:rsidP="001618D1">
      <w:pPr>
        <w:widowControl w:val="0"/>
        <w:jc w:val="center"/>
      </w:pPr>
      <w:r w:rsidRPr="008B64BB">
        <w:t>Funcția de repartizare a punctelor pe grafic</w:t>
      </w:r>
    </w:p>
    <w:p w14:paraId="662E76EE" w14:textId="28214678" w:rsidR="00464F05" w:rsidRPr="008B64BB" w:rsidRDefault="00464F05" w:rsidP="001618D1">
      <w:pPr>
        <w:widowControl w:val="0"/>
        <w:jc w:val="center"/>
        <w:rPr>
          <w:b/>
          <w:bCs/>
        </w:rPr>
      </w:pPr>
    </w:p>
    <w:sectPr w:rsidR="00464F05" w:rsidRPr="008B64BB" w:rsidSect="008A5A5A">
      <w:pgSz w:w="12240" w:h="15840"/>
      <w:pgMar w:top="1134" w:right="567"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91638" w14:textId="77777777" w:rsidR="00EB7B24" w:rsidRPr="008024DE" w:rsidRDefault="00EB7B24" w:rsidP="00D54855">
      <w:pPr>
        <w:spacing w:after="0" w:line="240" w:lineRule="auto"/>
      </w:pPr>
      <w:r w:rsidRPr="008024DE">
        <w:separator/>
      </w:r>
    </w:p>
  </w:endnote>
  <w:endnote w:type="continuationSeparator" w:id="0">
    <w:p w14:paraId="7FF36C91" w14:textId="77777777" w:rsidR="00EB7B24" w:rsidRPr="008024DE" w:rsidRDefault="00EB7B24" w:rsidP="00D54855">
      <w:pPr>
        <w:spacing w:after="0" w:line="240" w:lineRule="auto"/>
      </w:pPr>
      <w:r w:rsidRPr="008024D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028493"/>
      <w:docPartObj>
        <w:docPartGallery w:val="Page Numbers (Bottom of Page)"/>
        <w:docPartUnique/>
      </w:docPartObj>
    </w:sdtPr>
    <w:sdtContent>
      <w:p w14:paraId="47CE1C49" w14:textId="29A1DAFB" w:rsidR="00C203C4" w:rsidRDefault="00000000" w:rsidP="00A7500D">
        <w:pPr>
          <w:pStyle w:val="Footer"/>
        </w:pPr>
      </w:p>
    </w:sdtContent>
  </w:sdt>
  <w:p w14:paraId="491FF622" w14:textId="77777777" w:rsidR="00C203C4" w:rsidRDefault="00C20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FA970" w14:textId="77777777" w:rsidR="00C203C4" w:rsidRDefault="00C203C4">
    <w:pPr>
      <w:pStyle w:val="Footer"/>
      <w:jc w:val="center"/>
    </w:pPr>
  </w:p>
  <w:p w14:paraId="1033FACB" w14:textId="77777777" w:rsidR="00C203C4" w:rsidRDefault="00C203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3E367" w14:textId="2777BF58" w:rsidR="00D54855" w:rsidRPr="008024DE" w:rsidRDefault="00D54855" w:rsidP="00CD6B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3530977"/>
      <w:docPartObj>
        <w:docPartGallery w:val="Page Numbers (Bottom of Page)"/>
        <w:docPartUnique/>
      </w:docPartObj>
    </w:sdtPr>
    <w:sdtEndPr>
      <w:rPr>
        <w:noProof/>
      </w:rPr>
    </w:sdtEndPr>
    <w:sdtContent>
      <w:p w14:paraId="76B1B4B2" w14:textId="77777777" w:rsidR="00CD6BB1" w:rsidRPr="008024DE" w:rsidRDefault="00CD6BB1" w:rsidP="00CD6B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302FAF" w14:textId="77777777" w:rsidR="00EB7B24" w:rsidRPr="008024DE" w:rsidRDefault="00EB7B24" w:rsidP="00D54855">
      <w:pPr>
        <w:spacing w:after="0" w:line="240" w:lineRule="auto"/>
      </w:pPr>
      <w:r w:rsidRPr="008024DE">
        <w:separator/>
      </w:r>
    </w:p>
  </w:footnote>
  <w:footnote w:type="continuationSeparator" w:id="0">
    <w:p w14:paraId="023DFB75" w14:textId="77777777" w:rsidR="00EB7B24" w:rsidRPr="008024DE" w:rsidRDefault="00EB7B24" w:rsidP="00D54855">
      <w:pPr>
        <w:spacing w:after="0" w:line="240" w:lineRule="auto"/>
      </w:pPr>
      <w:r w:rsidRPr="008024D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933FF"/>
    <w:multiLevelType w:val="multilevel"/>
    <w:tmpl w:val="0A826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D0120"/>
    <w:multiLevelType w:val="multilevel"/>
    <w:tmpl w:val="8CCAB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2901A0"/>
    <w:multiLevelType w:val="multilevel"/>
    <w:tmpl w:val="5DE2FEE8"/>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127818"/>
    <w:multiLevelType w:val="multilevel"/>
    <w:tmpl w:val="279E5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994115"/>
    <w:multiLevelType w:val="multilevel"/>
    <w:tmpl w:val="4D62267A"/>
    <w:lvl w:ilvl="0">
      <w:start w:val="1"/>
      <w:numFmt w:val="bullet"/>
      <w:lvlText w:val="−"/>
      <w:lvlJc w:val="left"/>
      <w:pPr>
        <w:tabs>
          <w:tab w:val="num" w:pos="720"/>
        </w:tabs>
        <w:ind w:left="720" w:hanging="360"/>
      </w:pPr>
      <w:rPr>
        <w:rFonts w:ascii="Arial" w:hAnsi="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3F1F30"/>
    <w:multiLevelType w:val="multilevel"/>
    <w:tmpl w:val="E5660284"/>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CA51D47"/>
    <w:multiLevelType w:val="multilevel"/>
    <w:tmpl w:val="BE8EF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99640F"/>
    <w:multiLevelType w:val="multilevel"/>
    <w:tmpl w:val="BFB634BE"/>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CD31FA"/>
    <w:multiLevelType w:val="multilevel"/>
    <w:tmpl w:val="AF62DE76"/>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BF771F"/>
    <w:multiLevelType w:val="hybridMultilevel"/>
    <w:tmpl w:val="4760A920"/>
    <w:lvl w:ilvl="0" w:tplc="24F2C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D24BC9"/>
    <w:multiLevelType w:val="multilevel"/>
    <w:tmpl w:val="A688203C"/>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4B7E15"/>
    <w:multiLevelType w:val="multilevel"/>
    <w:tmpl w:val="939A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71450C"/>
    <w:multiLevelType w:val="hybridMultilevel"/>
    <w:tmpl w:val="9A8C7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0704F63"/>
    <w:multiLevelType w:val="hybridMultilevel"/>
    <w:tmpl w:val="9446C05E"/>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5D4A03"/>
    <w:multiLevelType w:val="hybridMultilevel"/>
    <w:tmpl w:val="4E9A00A2"/>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E177C83"/>
    <w:multiLevelType w:val="multilevel"/>
    <w:tmpl w:val="20442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4030883">
    <w:abstractNumId w:val="36"/>
  </w:num>
  <w:num w:numId="2" w16cid:durableId="1478693160">
    <w:abstractNumId w:val="26"/>
  </w:num>
  <w:num w:numId="3" w16cid:durableId="937251161">
    <w:abstractNumId w:val="35"/>
  </w:num>
  <w:num w:numId="4" w16cid:durableId="706951419">
    <w:abstractNumId w:val="15"/>
  </w:num>
  <w:num w:numId="5" w16cid:durableId="88353678">
    <w:abstractNumId w:val="30"/>
  </w:num>
  <w:num w:numId="6" w16cid:durableId="1672416720">
    <w:abstractNumId w:val="1"/>
  </w:num>
  <w:num w:numId="7" w16cid:durableId="1610771876">
    <w:abstractNumId w:val="14"/>
  </w:num>
  <w:num w:numId="8" w16cid:durableId="1846360787">
    <w:abstractNumId w:val="21"/>
  </w:num>
  <w:num w:numId="9" w16cid:durableId="1935894153">
    <w:abstractNumId w:val="5"/>
  </w:num>
  <w:num w:numId="10" w16cid:durableId="2120028655">
    <w:abstractNumId w:val="7"/>
  </w:num>
  <w:num w:numId="11" w16cid:durableId="1348361400">
    <w:abstractNumId w:val="19"/>
  </w:num>
  <w:num w:numId="12" w16cid:durableId="222833273">
    <w:abstractNumId w:val="6"/>
  </w:num>
  <w:num w:numId="13" w16cid:durableId="1886867012">
    <w:abstractNumId w:val="13"/>
  </w:num>
  <w:num w:numId="14" w16cid:durableId="77675351">
    <w:abstractNumId w:val="4"/>
  </w:num>
  <w:num w:numId="15" w16cid:durableId="1920015683">
    <w:abstractNumId w:val="34"/>
  </w:num>
  <w:num w:numId="16" w16cid:durableId="527763140">
    <w:abstractNumId w:val="18"/>
  </w:num>
  <w:num w:numId="17" w16cid:durableId="1813936541">
    <w:abstractNumId w:val="17"/>
  </w:num>
  <w:num w:numId="18" w16cid:durableId="1689871175">
    <w:abstractNumId w:val="29"/>
  </w:num>
  <w:num w:numId="19" w16cid:durableId="1498031809">
    <w:abstractNumId w:val="33"/>
  </w:num>
  <w:num w:numId="20" w16cid:durableId="2030912193">
    <w:abstractNumId w:val="8"/>
  </w:num>
  <w:num w:numId="21" w16cid:durableId="498038929">
    <w:abstractNumId w:val="9"/>
  </w:num>
  <w:num w:numId="22" w16cid:durableId="780152661">
    <w:abstractNumId w:val="3"/>
  </w:num>
  <w:num w:numId="23" w16cid:durableId="1476410377">
    <w:abstractNumId w:val="31"/>
  </w:num>
  <w:num w:numId="24" w16cid:durableId="1670672174">
    <w:abstractNumId w:val="16"/>
  </w:num>
  <w:num w:numId="25" w16cid:durableId="158929429">
    <w:abstractNumId w:val="27"/>
  </w:num>
  <w:num w:numId="26" w16cid:durableId="1394737427">
    <w:abstractNumId w:val="32"/>
  </w:num>
  <w:num w:numId="27" w16cid:durableId="988170593">
    <w:abstractNumId w:val="20"/>
  </w:num>
  <w:num w:numId="28" w16cid:durableId="578906808">
    <w:abstractNumId w:val="12"/>
  </w:num>
  <w:num w:numId="29" w16cid:durableId="1739402610">
    <w:abstractNumId w:val="37"/>
  </w:num>
  <w:num w:numId="30" w16cid:durableId="763455566">
    <w:abstractNumId w:val="25"/>
  </w:num>
  <w:num w:numId="31" w16cid:durableId="736561600">
    <w:abstractNumId w:val="2"/>
  </w:num>
  <w:num w:numId="32" w16cid:durableId="380718045">
    <w:abstractNumId w:val="11"/>
  </w:num>
  <w:num w:numId="33" w16cid:durableId="1648969361">
    <w:abstractNumId w:val="22"/>
  </w:num>
  <w:num w:numId="34" w16cid:durableId="403070000">
    <w:abstractNumId w:val="0"/>
  </w:num>
  <w:num w:numId="35" w16cid:durableId="1642925205">
    <w:abstractNumId w:val="10"/>
  </w:num>
  <w:num w:numId="36" w16cid:durableId="4599098">
    <w:abstractNumId w:val="23"/>
  </w:num>
  <w:num w:numId="37" w16cid:durableId="362219026">
    <w:abstractNumId w:val="24"/>
  </w:num>
  <w:num w:numId="38" w16cid:durableId="209027309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01E62"/>
    <w:rsid w:val="00010B18"/>
    <w:rsid w:val="00010C8E"/>
    <w:rsid w:val="00040AD6"/>
    <w:rsid w:val="00060B31"/>
    <w:rsid w:val="000616D1"/>
    <w:rsid w:val="0006553F"/>
    <w:rsid w:val="000663B1"/>
    <w:rsid w:val="000A0055"/>
    <w:rsid w:val="000A4731"/>
    <w:rsid w:val="000A76C5"/>
    <w:rsid w:val="000B7457"/>
    <w:rsid w:val="000C7B47"/>
    <w:rsid w:val="000E0BB0"/>
    <w:rsid w:val="000E261F"/>
    <w:rsid w:val="000F1113"/>
    <w:rsid w:val="000F46C5"/>
    <w:rsid w:val="000F5BE1"/>
    <w:rsid w:val="00117F50"/>
    <w:rsid w:val="001207BE"/>
    <w:rsid w:val="001218B8"/>
    <w:rsid w:val="00124734"/>
    <w:rsid w:val="001302EB"/>
    <w:rsid w:val="00140863"/>
    <w:rsid w:val="00143FEC"/>
    <w:rsid w:val="001475EA"/>
    <w:rsid w:val="001576EE"/>
    <w:rsid w:val="001618D1"/>
    <w:rsid w:val="00162FD2"/>
    <w:rsid w:val="00163CF6"/>
    <w:rsid w:val="00166ABB"/>
    <w:rsid w:val="001717F1"/>
    <w:rsid w:val="001837FE"/>
    <w:rsid w:val="00190093"/>
    <w:rsid w:val="001A0243"/>
    <w:rsid w:val="001B0425"/>
    <w:rsid w:val="001B0465"/>
    <w:rsid w:val="001B1EF2"/>
    <w:rsid w:val="001C5270"/>
    <w:rsid w:val="001D2FAD"/>
    <w:rsid w:val="001E20DC"/>
    <w:rsid w:val="001E5129"/>
    <w:rsid w:val="002143B9"/>
    <w:rsid w:val="00226BA6"/>
    <w:rsid w:val="002279A6"/>
    <w:rsid w:val="00237C45"/>
    <w:rsid w:val="002514AE"/>
    <w:rsid w:val="002650D1"/>
    <w:rsid w:val="00265FEE"/>
    <w:rsid w:val="00270AD7"/>
    <w:rsid w:val="0027625A"/>
    <w:rsid w:val="00276C78"/>
    <w:rsid w:val="0028021A"/>
    <w:rsid w:val="00290F9A"/>
    <w:rsid w:val="00295600"/>
    <w:rsid w:val="002A60B4"/>
    <w:rsid w:val="002B1232"/>
    <w:rsid w:val="002B1EC3"/>
    <w:rsid w:val="002B3179"/>
    <w:rsid w:val="002B4466"/>
    <w:rsid w:val="002C0A3A"/>
    <w:rsid w:val="002C237B"/>
    <w:rsid w:val="002D3524"/>
    <w:rsid w:val="002D7BC9"/>
    <w:rsid w:val="002F6571"/>
    <w:rsid w:val="002F6A73"/>
    <w:rsid w:val="00302572"/>
    <w:rsid w:val="00304DCA"/>
    <w:rsid w:val="00325FA0"/>
    <w:rsid w:val="003401EB"/>
    <w:rsid w:val="00343B00"/>
    <w:rsid w:val="0034679C"/>
    <w:rsid w:val="00354144"/>
    <w:rsid w:val="00361AFE"/>
    <w:rsid w:val="00362585"/>
    <w:rsid w:val="00364CCD"/>
    <w:rsid w:val="00364EC5"/>
    <w:rsid w:val="00373DFF"/>
    <w:rsid w:val="003765C7"/>
    <w:rsid w:val="003958E2"/>
    <w:rsid w:val="003A06EF"/>
    <w:rsid w:val="003A2AAD"/>
    <w:rsid w:val="003A3F85"/>
    <w:rsid w:val="003C3579"/>
    <w:rsid w:val="003C4E43"/>
    <w:rsid w:val="003C794F"/>
    <w:rsid w:val="003D13B8"/>
    <w:rsid w:val="003D5862"/>
    <w:rsid w:val="003F2B52"/>
    <w:rsid w:val="003F2F39"/>
    <w:rsid w:val="004024D5"/>
    <w:rsid w:val="00402972"/>
    <w:rsid w:val="00407C19"/>
    <w:rsid w:val="00412A9D"/>
    <w:rsid w:val="00423216"/>
    <w:rsid w:val="00440B95"/>
    <w:rsid w:val="00454E9A"/>
    <w:rsid w:val="00461F33"/>
    <w:rsid w:val="00464F05"/>
    <w:rsid w:val="00466719"/>
    <w:rsid w:val="00480812"/>
    <w:rsid w:val="00482914"/>
    <w:rsid w:val="004952D2"/>
    <w:rsid w:val="004A0334"/>
    <w:rsid w:val="004B3FFF"/>
    <w:rsid w:val="004E03A7"/>
    <w:rsid w:val="004E2129"/>
    <w:rsid w:val="004E531C"/>
    <w:rsid w:val="004E5F7D"/>
    <w:rsid w:val="004F5580"/>
    <w:rsid w:val="004F6599"/>
    <w:rsid w:val="00502DAF"/>
    <w:rsid w:val="00502E5E"/>
    <w:rsid w:val="00507882"/>
    <w:rsid w:val="005351C3"/>
    <w:rsid w:val="005514A5"/>
    <w:rsid w:val="00554BEC"/>
    <w:rsid w:val="005604C7"/>
    <w:rsid w:val="00560F11"/>
    <w:rsid w:val="00561533"/>
    <w:rsid w:val="00571AF0"/>
    <w:rsid w:val="00574AB8"/>
    <w:rsid w:val="0058551D"/>
    <w:rsid w:val="0059098F"/>
    <w:rsid w:val="005921A4"/>
    <w:rsid w:val="00596323"/>
    <w:rsid w:val="005A7460"/>
    <w:rsid w:val="005B0203"/>
    <w:rsid w:val="005B233D"/>
    <w:rsid w:val="005B338C"/>
    <w:rsid w:val="005B5E70"/>
    <w:rsid w:val="005B60B2"/>
    <w:rsid w:val="005C41C3"/>
    <w:rsid w:val="005C7094"/>
    <w:rsid w:val="005D27CF"/>
    <w:rsid w:val="005D4229"/>
    <w:rsid w:val="005D688D"/>
    <w:rsid w:val="005E13A2"/>
    <w:rsid w:val="005E6C77"/>
    <w:rsid w:val="005F69BF"/>
    <w:rsid w:val="00600A3A"/>
    <w:rsid w:val="006135CB"/>
    <w:rsid w:val="006137C4"/>
    <w:rsid w:val="0061383B"/>
    <w:rsid w:val="006146D8"/>
    <w:rsid w:val="00622D4D"/>
    <w:rsid w:val="0062417B"/>
    <w:rsid w:val="00630CB1"/>
    <w:rsid w:val="00653B44"/>
    <w:rsid w:val="00654065"/>
    <w:rsid w:val="00666688"/>
    <w:rsid w:val="00667E85"/>
    <w:rsid w:val="00670DEC"/>
    <w:rsid w:val="006745AE"/>
    <w:rsid w:val="00683372"/>
    <w:rsid w:val="0069277F"/>
    <w:rsid w:val="00693288"/>
    <w:rsid w:val="006948F4"/>
    <w:rsid w:val="006969F0"/>
    <w:rsid w:val="006A19ED"/>
    <w:rsid w:val="006B1502"/>
    <w:rsid w:val="006C549D"/>
    <w:rsid w:val="006D13F7"/>
    <w:rsid w:val="006D1964"/>
    <w:rsid w:val="006E30E2"/>
    <w:rsid w:val="006E593B"/>
    <w:rsid w:val="006F2CF6"/>
    <w:rsid w:val="006F5D57"/>
    <w:rsid w:val="00701369"/>
    <w:rsid w:val="007043ED"/>
    <w:rsid w:val="0070497E"/>
    <w:rsid w:val="007049BB"/>
    <w:rsid w:val="007130B2"/>
    <w:rsid w:val="00713BFA"/>
    <w:rsid w:val="00714B8C"/>
    <w:rsid w:val="00733BA2"/>
    <w:rsid w:val="007365F5"/>
    <w:rsid w:val="00751DCE"/>
    <w:rsid w:val="00751F86"/>
    <w:rsid w:val="00765688"/>
    <w:rsid w:val="007712A7"/>
    <w:rsid w:val="00776D49"/>
    <w:rsid w:val="00784A20"/>
    <w:rsid w:val="0079743F"/>
    <w:rsid w:val="007A4236"/>
    <w:rsid w:val="007B1124"/>
    <w:rsid w:val="007B162F"/>
    <w:rsid w:val="007C04F4"/>
    <w:rsid w:val="007D0080"/>
    <w:rsid w:val="007D4F14"/>
    <w:rsid w:val="007E06BE"/>
    <w:rsid w:val="007E32C2"/>
    <w:rsid w:val="007E6496"/>
    <w:rsid w:val="008024DE"/>
    <w:rsid w:val="008234F0"/>
    <w:rsid w:val="00834606"/>
    <w:rsid w:val="008407C3"/>
    <w:rsid w:val="00851A0F"/>
    <w:rsid w:val="00880262"/>
    <w:rsid w:val="00881B1B"/>
    <w:rsid w:val="00890EA1"/>
    <w:rsid w:val="0089351D"/>
    <w:rsid w:val="00894A79"/>
    <w:rsid w:val="008A2E63"/>
    <w:rsid w:val="008A5A5A"/>
    <w:rsid w:val="008B09C0"/>
    <w:rsid w:val="008B0EAD"/>
    <w:rsid w:val="008B64BB"/>
    <w:rsid w:val="008C2EAC"/>
    <w:rsid w:val="008E0450"/>
    <w:rsid w:val="008F1B6D"/>
    <w:rsid w:val="008F67C1"/>
    <w:rsid w:val="00914F05"/>
    <w:rsid w:val="00924C41"/>
    <w:rsid w:val="00926678"/>
    <w:rsid w:val="009427ED"/>
    <w:rsid w:val="009448B8"/>
    <w:rsid w:val="00946C84"/>
    <w:rsid w:val="00957DCF"/>
    <w:rsid w:val="0096371A"/>
    <w:rsid w:val="00973FCE"/>
    <w:rsid w:val="009859FD"/>
    <w:rsid w:val="009868A4"/>
    <w:rsid w:val="00995FFF"/>
    <w:rsid w:val="00997F6C"/>
    <w:rsid w:val="009C2FB4"/>
    <w:rsid w:val="009C7AED"/>
    <w:rsid w:val="009D322A"/>
    <w:rsid w:val="009D5272"/>
    <w:rsid w:val="009D7BA9"/>
    <w:rsid w:val="009E5345"/>
    <w:rsid w:val="009E59ED"/>
    <w:rsid w:val="00A001BC"/>
    <w:rsid w:val="00A06382"/>
    <w:rsid w:val="00A06F86"/>
    <w:rsid w:val="00A12234"/>
    <w:rsid w:val="00A2281A"/>
    <w:rsid w:val="00A30AEB"/>
    <w:rsid w:val="00A32D75"/>
    <w:rsid w:val="00A36225"/>
    <w:rsid w:val="00A414FB"/>
    <w:rsid w:val="00A460C9"/>
    <w:rsid w:val="00A51FDD"/>
    <w:rsid w:val="00A63705"/>
    <w:rsid w:val="00A71691"/>
    <w:rsid w:val="00A7500D"/>
    <w:rsid w:val="00A9552B"/>
    <w:rsid w:val="00A97817"/>
    <w:rsid w:val="00AB0890"/>
    <w:rsid w:val="00AB55AC"/>
    <w:rsid w:val="00AB60D9"/>
    <w:rsid w:val="00AC008F"/>
    <w:rsid w:val="00AC2C8F"/>
    <w:rsid w:val="00AC50E0"/>
    <w:rsid w:val="00AD0212"/>
    <w:rsid w:val="00AE0583"/>
    <w:rsid w:val="00AE60F9"/>
    <w:rsid w:val="00AF1E61"/>
    <w:rsid w:val="00B00530"/>
    <w:rsid w:val="00B03DD9"/>
    <w:rsid w:val="00B05D6C"/>
    <w:rsid w:val="00B137AE"/>
    <w:rsid w:val="00B221F2"/>
    <w:rsid w:val="00B24B26"/>
    <w:rsid w:val="00B45433"/>
    <w:rsid w:val="00B54DB3"/>
    <w:rsid w:val="00B66F4A"/>
    <w:rsid w:val="00B80711"/>
    <w:rsid w:val="00B8289C"/>
    <w:rsid w:val="00B82F96"/>
    <w:rsid w:val="00B85F54"/>
    <w:rsid w:val="00B87291"/>
    <w:rsid w:val="00B8729C"/>
    <w:rsid w:val="00BA44EC"/>
    <w:rsid w:val="00BA4F07"/>
    <w:rsid w:val="00BB374E"/>
    <w:rsid w:val="00BD0270"/>
    <w:rsid w:val="00BD148F"/>
    <w:rsid w:val="00BE08E6"/>
    <w:rsid w:val="00BE11A6"/>
    <w:rsid w:val="00BE735D"/>
    <w:rsid w:val="00BF7657"/>
    <w:rsid w:val="00C13539"/>
    <w:rsid w:val="00C14993"/>
    <w:rsid w:val="00C157E4"/>
    <w:rsid w:val="00C203C4"/>
    <w:rsid w:val="00C23798"/>
    <w:rsid w:val="00C37204"/>
    <w:rsid w:val="00C44028"/>
    <w:rsid w:val="00C44E59"/>
    <w:rsid w:val="00C46ABB"/>
    <w:rsid w:val="00C47D8C"/>
    <w:rsid w:val="00C50366"/>
    <w:rsid w:val="00C523F9"/>
    <w:rsid w:val="00C618CC"/>
    <w:rsid w:val="00C66A43"/>
    <w:rsid w:val="00C700C7"/>
    <w:rsid w:val="00C9186C"/>
    <w:rsid w:val="00CA6DC0"/>
    <w:rsid w:val="00CB25C3"/>
    <w:rsid w:val="00CB6D74"/>
    <w:rsid w:val="00CB7DBB"/>
    <w:rsid w:val="00CD32F7"/>
    <w:rsid w:val="00CD6BB1"/>
    <w:rsid w:val="00CE2FE2"/>
    <w:rsid w:val="00CF2486"/>
    <w:rsid w:val="00D03D19"/>
    <w:rsid w:val="00D053CE"/>
    <w:rsid w:val="00D113EC"/>
    <w:rsid w:val="00D20A4E"/>
    <w:rsid w:val="00D30755"/>
    <w:rsid w:val="00D328DD"/>
    <w:rsid w:val="00D40842"/>
    <w:rsid w:val="00D547E5"/>
    <w:rsid w:val="00D54855"/>
    <w:rsid w:val="00D54D0D"/>
    <w:rsid w:val="00D615CB"/>
    <w:rsid w:val="00D64B41"/>
    <w:rsid w:val="00D67285"/>
    <w:rsid w:val="00D7034F"/>
    <w:rsid w:val="00D76F28"/>
    <w:rsid w:val="00D93A77"/>
    <w:rsid w:val="00D96148"/>
    <w:rsid w:val="00DA2D9A"/>
    <w:rsid w:val="00DB2202"/>
    <w:rsid w:val="00DB61A9"/>
    <w:rsid w:val="00DE2515"/>
    <w:rsid w:val="00DF57A3"/>
    <w:rsid w:val="00DF6C95"/>
    <w:rsid w:val="00DF73CB"/>
    <w:rsid w:val="00E1711A"/>
    <w:rsid w:val="00E33B47"/>
    <w:rsid w:val="00E345A5"/>
    <w:rsid w:val="00E37112"/>
    <w:rsid w:val="00E4001D"/>
    <w:rsid w:val="00E4689E"/>
    <w:rsid w:val="00E61CFF"/>
    <w:rsid w:val="00E61DAC"/>
    <w:rsid w:val="00E635CA"/>
    <w:rsid w:val="00E6488F"/>
    <w:rsid w:val="00E662D4"/>
    <w:rsid w:val="00E74861"/>
    <w:rsid w:val="00E86CCC"/>
    <w:rsid w:val="00E87FE7"/>
    <w:rsid w:val="00E9582C"/>
    <w:rsid w:val="00EA10AC"/>
    <w:rsid w:val="00EA16A0"/>
    <w:rsid w:val="00EA50D4"/>
    <w:rsid w:val="00EB2745"/>
    <w:rsid w:val="00EB4E6A"/>
    <w:rsid w:val="00EB7B24"/>
    <w:rsid w:val="00EC2B74"/>
    <w:rsid w:val="00EC56AC"/>
    <w:rsid w:val="00EE5A6C"/>
    <w:rsid w:val="00F01604"/>
    <w:rsid w:val="00F11914"/>
    <w:rsid w:val="00F2141F"/>
    <w:rsid w:val="00F26A74"/>
    <w:rsid w:val="00F278D9"/>
    <w:rsid w:val="00F44197"/>
    <w:rsid w:val="00F471A6"/>
    <w:rsid w:val="00F5115B"/>
    <w:rsid w:val="00F54724"/>
    <w:rsid w:val="00F61205"/>
    <w:rsid w:val="00F64D50"/>
    <w:rsid w:val="00F70012"/>
    <w:rsid w:val="00F740E5"/>
    <w:rsid w:val="00F86D02"/>
    <w:rsid w:val="00F92188"/>
    <w:rsid w:val="00FC56B5"/>
    <w:rsid w:val="00FC7E32"/>
    <w:rsid w:val="00FD0A90"/>
    <w:rsid w:val="00FD4493"/>
    <w:rsid w:val="00FE35EF"/>
    <w:rsid w:val="00FF2A30"/>
    <w:rsid w:val="00FF5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936423"/>
  <w15:chartTrackingRefBased/>
  <w15:docId w15:val="{B8D7B1C6-FD9E-40A5-85AA-21580D32E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C23798"/>
    <w:pPr>
      <w:spacing w:before="120" w:after="280" w:line="360" w:lineRule="auto"/>
      <w:jc w:val="both"/>
    </w:pPr>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aliases w:val="Cod"/>
    <w:basedOn w:val="Normal"/>
    <w:next w:val="Normal"/>
    <w:link w:val="Heading3Char"/>
    <w:uiPriority w:val="9"/>
    <w:unhideWhenUsed/>
    <w:qFormat/>
    <w:rsid w:val="0061383B"/>
    <w:pPr>
      <w:keepNext/>
      <w:keepLines/>
      <w:spacing w:before="280" w:after="240"/>
      <w:outlineLvl w:val="2"/>
    </w:pPr>
    <w:rPr>
      <w:rFonts w:ascii="Courier New" w:eastAsiaTheme="majorEastAsia" w:hAnsi="Courier New" w:cstheme="majorBidi"/>
      <w:color w:val="000000" w:themeColor="text1"/>
      <w:sz w:val="20"/>
      <w:szCs w:val="28"/>
    </w:rPr>
  </w:style>
  <w:style w:type="paragraph" w:styleId="Heading4">
    <w:name w:val="heading 4"/>
    <w:basedOn w:val="Normal"/>
    <w:next w:val="Normal"/>
    <w:link w:val="Heading4Char"/>
    <w:uiPriority w:val="9"/>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aliases w:val="Cod Char"/>
    <w:basedOn w:val="DefaultParagraphFont"/>
    <w:link w:val="Heading3"/>
    <w:uiPriority w:val="9"/>
    <w:rsid w:val="0061383B"/>
    <w:rPr>
      <w:rFonts w:ascii="Courier New" w:eastAsiaTheme="majorEastAsia" w:hAnsi="Courier New" w:cstheme="majorBidi"/>
      <w:color w:val="000000" w:themeColor="text1"/>
      <w:sz w:val="20"/>
      <w:szCs w:val="28"/>
      <w:lang w:val="ro-RO"/>
    </w:rPr>
  </w:style>
  <w:style w:type="character" w:customStyle="1" w:styleId="Heading4Char">
    <w:name w:val="Heading 4 Char"/>
    <w:basedOn w:val="DefaultParagraphFont"/>
    <w:link w:val="Heading4"/>
    <w:uiPriority w:val="9"/>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uiPriority w:val="22"/>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9D5272"/>
    <w:pPr>
      <w:tabs>
        <w:tab w:val="right" w:leader="dot" w:pos="10529"/>
      </w:tabs>
      <w:spacing w:before="40" w:after="0"/>
      <w:jc w:val="left"/>
    </w:pPr>
    <w:rPr>
      <w:rFonts w:cs="Times New Roman"/>
      <w:b/>
      <w:bCs/>
      <w:noProof/>
      <w:szCs w:val="24"/>
    </w:rPr>
  </w:style>
  <w:style w:type="paragraph" w:styleId="TOC2">
    <w:name w:val="toc 2"/>
    <w:basedOn w:val="Normal"/>
    <w:next w:val="Normal"/>
    <w:autoRedefine/>
    <w:uiPriority w:val="39"/>
    <w:unhideWhenUsed/>
    <w:rsid w:val="005351C3"/>
    <w:pPr>
      <w:tabs>
        <w:tab w:val="right" w:leader="dot" w:pos="10529"/>
      </w:tabs>
      <w:spacing w:after="0"/>
      <w:ind w:left="240"/>
      <w:jc w:val="left"/>
    </w:pPr>
    <w:rPr>
      <w:rFonts w:cs="Times New Roman"/>
      <w:noProof/>
      <w:szCs w:val="24"/>
    </w:r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ind w:firstLine="708"/>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character" w:styleId="UnresolvedMention">
    <w:name w:val="Unresolved Mention"/>
    <w:basedOn w:val="DefaultParagraphFont"/>
    <w:uiPriority w:val="99"/>
    <w:semiHidden/>
    <w:unhideWhenUsed/>
    <w:rsid w:val="00440B95"/>
    <w:rPr>
      <w:color w:val="605E5C"/>
      <w:shd w:val="clear" w:color="auto" w:fill="E1DFDD"/>
    </w:rPr>
  </w:style>
  <w:style w:type="paragraph" w:styleId="NoSpacing">
    <w:name w:val="No Spacing"/>
    <w:uiPriority w:val="1"/>
    <w:qFormat/>
    <w:rsid w:val="0061383B"/>
    <w:pPr>
      <w:spacing w:after="0" w:line="240" w:lineRule="auto"/>
      <w:jc w:val="both"/>
    </w:pPr>
    <w:rPr>
      <w:rFonts w:ascii="Times New Roman" w:hAnsi="Times New Roman"/>
      <w:sz w:val="24"/>
      <w:lang w:val="ro-RO"/>
    </w:rPr>
  </w:style>
  <w:style w:type="paragraph" w:customStyle="1" w:styleId="cod">
    <w:name w:val="cod"/>
    <w:basedOn w:val="GeneralDiplomText"/>
    <w:link w:val="codChar"/>
    <w:qFormat/>
    <w:rsid w:val="0061383B"/>
    <w:pPr>
      <w:spacing w:before="0" w:line="240" w:lineRule="auto"/>
    </w:pPr>
    <w:rPr>
      <w:rFonts w:ascii="Courier New" w:hAnsi="Courier New"/>
      <w:sz w:val="20"/>
    </w:rPr>
  </w:style>
  <w:style w:type="character" w:customStyle="1" w:styleId="codChar">
    <w:name w:val="cod Char"/>
    <w:basedOn w:val="GeneralDiplomTextChar"/>
    <w:link w:val="cod"/>
    <w:rsid w:val="0061383B"/>
    <w:rPr>
      <w:rFonts w:ascii="Courier New" w:eastAsia="Times New Roman" w:hAnsi="Courier New" w:cs="Times New Roman"/>
      <w:noProof/>
      <w:kern w:val="0"/>
      <w:sz w:val="20"/>
      <w:szCs w:val="24"/>
      <w:lang w:val="ro-RO"/>
      <w14:ligatures w14:val="none"/>
    </w:rPr>
  </w:style>
  <w:style w:type="paragraph" w:styleId="TOC3">
    <w:name w:val="toc 3"/>
    <w:basedOn w:val="Normal"/>
    <w:next w:val="Normal"/>
    <w:autoRedefine/>
    <w:uiPriority w:val="39"/>
    <w:unhideWhenUsed/>
    <w:rsid w:val="00946C84"/>
    <w:pPr>
      <w:spacing w:before="0" w:after="0"/>
      <w:ind w:left="480"/>
      <w:jc w:val="left"/>
    </w:pPr>
    <w:rPr>
      <w:rFonts w:asciiTheme="minorHAnsi" w:hAnsiTheme="minorHAnsi" w:cstheme="minorHAnsi"/>
      <w:sz w:val="20"/>
      <w:szCs w:val="20"/>
    </w:rPr>
  </w:style>
  <w:style w:type="paragraph" w:customStyle="1" w:styleId="Default">
    <w:name w:val="Default"/>
    <w:rsid w:val="00C203C4"/>
    <w:pPr>
      <w:autoSpaceDE w:val="0"/>
      <w:autoSpaceDN w:val="0"/>
      <w:adjustRightInd w:val="0"/>
      <w:spacing w:after="0" w:line="240" w:lineRule="auto"/>
    </w:pPr>
    <w:rPr>
      <w:rFonts w:ascii="Times New Roman" w:hAnsi="Times New Roman" w:cs="Times New Roman"/>
      <w:color w:val="000000"/>
      <w:kern w:val="0"/>
      <w:sz w:val="24"/>
      <w:szCs w:val="24"/>
      <w:lang w:val="ro-RO"/>
      <w14:ligatures w14:val="none"/>
    </w:rPr>
  </w:style>
  <w:style w:type="paragraph" w:styleId="TOC4">
    <w:name w:val="toc 4"/>
    <w:basedOn w:val="Normal"/>
    <w:next w:val="Normal"/>
    <w:autoRedefine/>
    <w:uiPriority w:val="39"/>
    <w:unhideWhenUsed/>
    <w:rsid w:val="009D5272"/>
    <w:pPr>
      <w:spacing w:before="0"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9D5272"/>
    <w:pPr>
      <w:spacing w:before="0"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9D5272"/>
    <w:pPr>
      <w:spacing w:before="0"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9D5272"/>
    <w:pPr>
      <w:spacing w:before="0"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9D5272"/>
    <w:pPr>
      <w:spacing w:before="0"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9D5272"/>
    <w:pPr>
      <w:spacing w:before="0" w:after="0"/>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75067">
      <w:bodyDiv w:val="1"/>
      <w:marLeft w:val="0"/>
      <w:marRight w:val="0"/>
      <w:marTop w:val="0"/>
      <w:marBottom w:val="0"/>
      <w:divBdr>
        <w:top w:val="none" w:sz="0" w:space="0" w:color="auto"/>
        <w:left w:val="none" w:sz="0" w:space="0" w:color="auto"/>
        <w:bottom w:val="none" w:sz="0" w:space="0" w:color="auto"/>
        <w:right w:val="none" w:sz="0" w:space="0" w:color="auto"/>
      </w:divBdr>
    </w:div>
    <w:div w:id="55207971">
      <w:bodyDiv w:val="1"/>
      <w:marLeft w:val="0"/>
      <w:marRight w:val="0"/>
      <w:marTop w:val="0"/>
      <w:marBottom w:val="0"/>
      <w:divBdr>
        <w:top w:val="none" w:sz="0" w:space="0" w:color="auto"/>
        <w:left w:val="none" w:sz="0" w:space="0" w:color="auto"/>
        <w:bottom w:val="none" w:sz="0" w:space="0" w:color="auto"/>
        <w:right w:val="none" w:sz="0" w:space="0" w:color="auto"/>
      </w:divBdr>
    </w:div>
    <w:div w:id="122432101">
      <w:bodyDiv w:val="1"/>
      <w:marLeft w:val="0"/>
      <w:marRight w:val="0"/>
      <w:marTop w:val="0"/>
      <w:marBottom w:val="0"/>
      <w:divBdr>
        <w:top w:val="none" w:sz="0" w:space="0" w:color="auto"/>
        <w:left w:val="none" w:sz="0" w:space="0" w:color="auto"/>
        <w:bottom w:val="none" w:sz="0" w:space="0" w:color="auto"/>
        <w:right w:val="none" w:sz="0" w:space="0" w:color="auto"/>
      </w:divBdr>
    </w:div>
    <w:div w:id="128665837">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194538889">
      <w:bodyDiv w:val="1"/>
      <w:marLeft w:val="0"/>
      <w:marRight w:val="0"/>
      <w:marTop w:val="0"/>
      <w:marBottom w:val="0"/>
      <w:divBdr>
        <w:top w:val="none" w:sz="0" w:space="0" w:color="auto"/>
        <w:left w:val="none" w:sz="0" w:space="0" w:color="auto"/>
        <w:bottom w:val="none" w:sz="0" w:space="0" w:color="auto"/>
        <w:right w:val="none" w:sz="0" w:space="0" w:color="auto"/>
      </w:divBdr>
    </w:div>
    <w:div w:id="206067822">
      <w:bodyDiv w:val="1"/>
      <w:marLeft w:val="0"/>
      <w:marRight w:val="0"/>
      <w:marTop w:val="0"/>
      <w:marBottom w:val="0"/>
      <w:divBdr>
        <w:top w:val="none" w:sz="0" w:space="0" w:color="auto"/>
        <w:left w:val="none" w:sz="0" w:space="0" w:color="auto"/>
        <w:bottom w:val="none" w:sz="0" w:space="0" w:color="auto"/>
        <w:right w:val="none" w:sz="0" w:space="0" w:color="auto"/>
      </w:divBdr>
    </w:div>
    <w:div w:id="222065506">
      <w:bodyDiv w:val="1"/>
      <w:marLeft w:val="0"/>
      <w:marRight w:val="0"/>
      <w:marTop w:val="0"/>
      <w:marBottom w:val="0"/>
      <w:divBdr>
        <w:top w:val="none" w:sz="0" w:space="0" w:color="auto"/>
        <w:left w:val="none" w:sz="0" w:space="0" w:color="auto"/>
        <w:bottom w:val="none" w:sz="0" w:space="0" w:color="auto"/>
        <w:right w:val="none" w:sz="0" w:space="0" w:color="auto"/>
      </w:divBdr>
    </w:div>
    <w:div w:id="237911863">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304511161">
      <w:bodyDiv w:val="1"/>
      <w:marLeft w:val="0"/>
      <w:marRight w:val="0"/>
      <w:marTop w:val="0"/>
      <w:marBottom w:val="0"/>
      <w:divBdr>
        <w:top w:val="none" w:sz="0" w:space="0" w:color="auto"/>
        <w:left w:val="none" w:sz="0" w:space="0" w:color="auto"/>
        <w:bottom w:val="none" w:sz="0" w:space="0" w:color="auto"/>
        <w:right w:val="none" w:sz="0" w:space="0" w:color="auto"/>
      </w:divBdr>
    </w:div>
    <w:div w:id="313949080">
      <w:bodyDiv w:val="1"/>
      <w:marLeft w:val="0"/>
      <w:marRight w:val="0"/>
      <w:marTop w:val="0"/>
      <w:marBottom w:val="0"/>
      <w:divBdr>
        <w:top w:val="none" w:sz="0" w:space="0" w:color="auto"/>
        <w:left w:val="none" w:sz="0" w:space="0" w:color="auto"/>
        <w:bottom w:val="none" w:sz="0" w:space="0" w:color="auto"/>
        <w:right w:val="none" w:sz="0" w:space="0" w:color="auto"/>
      </w:divBdr>
    </w:div>
    <w:div w:id="327942973">
      <w:bodyDiv w:val="1"/>
      <w:marLeft w:val="0"/>
      <w:marRight w:val="0"/>
      <w:marTop w:val="0"/>
      <w:marBottom w:val="0"/>
      <w:divBdr>
        <w:top w:val="none" w:sz="0" w:space="0" w:color="auto"/>
        <w:left w:val="none" w:sz="0" w:space="0" w:color="auto"/>
        <w:bottom w:val="none" w:sz="0" w:space="0" w:color="auto"/>
        <w:right w:val="none" w:sz="0" w:space="0" w:color="auto"/>
      </w:divBdr>
    </w:div>
    <w:div w:id="330065279">
      <w:bodyDiv w:val="1"/>
      <w:marLeft w:val="0"/>
      <w:marRight w:val="0"/>
      <w:marTop w:val="0"/>
      <w:marBottom w:val="0"/>
      <w:divBdr>
        <w:top w:val="none" w:sz="0" w:space="0" w:color="auto"/>
        <w:left w:val="none" w:sz="0" w:space="0" w:color="auto"/>
        <w:bottom w:val="none" w:sz="0" w:space="0" w:color="auto"/>
        <w:right w:val="none" w:sz="0" w:space="0" w:color="auto"/>
      </w:divBdr>
    </w:div>
    <w:div w:id="359477215">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4818965">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386875143">
      <w:bodyDiv w:val="1"/>
      <w:marLeft w:val="0"/>
      <w:marRight w:val="0"/>
      <w:marTop w:val="0"/>
      <w:marBottom w:val="0"/>
      <w:divBdr>
        <w:top w:val="none" w:sz="0" w:space="0" w:color="auto"/>
        <w:left w:val="none" w:sz="0" w:space="0" w:color="auto"/>
        <w:bottom w:val="none" w:sz="0" w:space="0" w:color="auto"/>
        <w:right w:val="none" w:sz="0" w:space="0" w:color="auto"/>
      </w:divBdr>
    </w:div>
    <w:div w:id="387917588">
      <w:bodyDiv w:val="1"/>
      <w:marLeft w:val="0"/>
      <w:marRight w:val="0"/>
      <w:marTop w:val="0"/>
      <w:marBottom w:val="0"/>
      <w:divBdr>
        <w:top w:val="none" w:sz="0" w:space="0" w:color="auto"/>
        <w:left w:val="none" w:sz="0" w:space="0" w:color="auto"/>
        <w:bottom w:val="none" w:sz="0" w:space="0" w:color="auto"/>
        <w:right w:val="none" w:sz="0" w:space="0" w:color="auto"/>
      </w:divBdr>
    </w:div>
    <w:div w:id="395783730">
      <w:bodyDiv w:val="1"/>
      <w:marLeft w:val="0"/>
      <w:marRight w:val="0"/>
      <w:marTop w:val="0"/>
      <w:marBottom w:val="0"/>
      <w:divBdr>
        <w:top w:val="none" w:sz="0" w:space="0" w:color="auto"/>
        <w:left w:val="none" w:sz="0" w:space="0" w:color="auto"/>
        <w:bottom w:val="none" w:sz="0" w:space="0" w:color="auto"/>
        <w:right w:val="none" w:sz="0" w:space="0" w:color="auto"/>
      </w:divBdr>
    </w:div>
    <w:div w:id="410321464">
      <w:bodyDiv w:val="1"/>
      <w:marLeft w:val="0"/>
      <w:marRight w:val="0"/>
      <w:marTop w:val="0"/>
      <w:marBottom w:val="0"/>
      <w:divBdr>
        <w:top w:val="none" w:sz="0" w:space="0" w:color="auto"/>
        <w:left w:val="none" w:sz="0" w:space="0" w:color="auto"/>
        <w:bottom w:val="none" w:sz="0" w:space="0" w:color="auto"/>
        <w:right w:val="none" w:sz="0" w:space="0" w:color="auto"/>
      </w:divBdr>
    </w:div>
    <w:div w:id="422915685">
      <w:bodyDiv w:val="1"/>
      <w:marLeft w:val="0"/>
      <w:marRight w:val="0"/>
      <w:marTop w:val="0"/>
      <w:marBottom w:val="0"/>
      <w:divBdr>
        <w:top w:val="none" w:sz="0" w:space="0" w:color="auto"/>
        <w:left w:val="none" w:sz="0" w:space="0" w:color="auto"/>
        <w:bottom w:val="none" w:sz="0" w:space="0" w:color="auto"/>
        <w:right w:val="none" w:sz="0" w:space="0" w:color="auto"/>
      </w:divBdr>
    </w:div>
    <w:div w:id="454062414">
      <w:bodyDiv w:val="1"/>
      <w:marLeft w:val="0"/>
      <w:marRight w:val="0"/>
      <w:marTop w:val="0"/>
      <w:marBottom w:val="0"/>
      <w:divBdr>
        <w:top w:val="none" w:sz="0" w:space="0" w:color="auto"/>
        <w:left w:val="none" w:sz="0" w:space="0" w:color="auto"/>
        <w:bottom w:val="none" w:sz="0" w:space="0" w:color="auto"/>
        <w:right w:val="none" w:sz="0" w:space="0" w:color="auto"/>
      </w:divBdr>
    </w:div>
    <w:div w:id="484666686">
      <w:bodyDiv w:val="1"/>
      <w:marLeft w:val="0"/>
      <w:marRight w:val="0"/>
      <w:marTop w:val="0"/>
      <w:marBottom w:val="0"/>
      <w:divBdr>
        <w:top w:val="none" w:sz="0" w:space="0" w:color="auto"/>
        <w:left w:val="none" w:sz="0" w:space="0" w:color="auto"/>
        <w:bottom w:val="none" w:sz="0" w:space="0" w:color="auto"/>
        <w:right w:val="none" w:sz="0" w:space="0" w:color="auto"/>
      </w:divBdr>
    </w:div>
    <w:div w:id="510728385">
      <w:bodyDiv w:val="1"/>
      <w:marLeft w:val="0"/>
      <w:marRight w:val="0"/>
      <w:marTop w:val="0"/>
      <w:marBottom w:val="0"/>
      <w:divBdr>
        <w:top w:val="none" w:sz="0" w:space="0" w:color="auto"/>
        <w:left w:val="none" w:sz="0" w:space="0" w:color="auto"/>
        <w:bottom w:val="none" w:sz="0" w:space="0" w:color="auto"/>
        <w:right w:val="none" w:sz="0" w:space="0" w:color="auto"/>
      </w:divBdr>
    </w:div>
    <w:div w:id="510801549">
      <w:bodyDiv w:val="1"/>
      <w:marLeft w:val="0"/>
      <w:marRight w:val="0"/>
      <w:marTop w:val="0"/>
      <w:marBottom w:val="0"/>
      <w:divBdr>
        <w:top w:val="none" w:sz="0" w:space="0" w:color="auto"/>
        <w:left w:val="none" w:sz="0" w:space="0" w:color="auto"/>
        <w:bottom w:val="none" w:sz="0" w:space="0" w:color="auto"/>
        <w:right w:val="none" w:sz="0" w:space="0" w:color="auto"/>
      </w:divBdr>
    </w:div>
    <w:div w:id="513153626">
      <w:bodyDiv w:val="1"/>
      <w:marLeft w:val="0"/>
      <w:marRight w:val="0"/>
      <w:marTop w:val="0"/>
      <w:marBottom w:val="0"/>
      <w:divBdr>
        <w:top w:val="none" w:sz="0" w:space="0" w:color="auto"/>
        <w:left w:val="none" w:sz="0" w:space="0" w:color="auto"/>
        <w:bottom w:val="none" w:sz="0" w:space="0" w:color="auto"/>
        <w:right w:val="none" w:sz="0" w:space="0" w:color="auto"/>
      </w:divBdr>
    </w:div>
    <w:div w:id="544413281">
      <w:bodyDiv w:val="1"/>
      <w:marLeft w:val="0"/>
      <w:marRight w:val="0"/>
      <w:marTop w:val="0"/>
      <w:marBottom w:val="0"/>
      <w:divBdr>
        <w:top w:val="none" w:sz="0" w:space="0" w:color="auto"/>
        <w:left w:val="none" w:sz="0" w:space="0" w:color="auto"/>
        <w:bottom w:val="none" w:sz="0" w:space="0" w:color="auto"/>
        <w:right w:val="none" w:sz="0" w:space="0" w:color="auto"/>
      </w:divBdr>
    </w:div>
    <w:div w:id="550921055">
      <w:bodyDiv w:val="1"/>
      <w:marLeft w:val="0"/>
      <w:marRight w:val="0"/>
      <w:marTop w:val="0"/>
      <w:marBottom w:val="0"/>
      <w:divBdr>
        <w:top w:val="none" w:sz="0" w:space="0" w:color="auto"/>
        <w:left w:val="none" w:sz="0" w:space="0" w:color="auto"/>
        <w:bottom w:val="none" w:sz="0" w:space="0" w:color="auto"/>
        <w:right w:val="none" w:sz="0" w:space="0" w:color="auto"/>
      </w:divBdr>
      <w:divsChild>
        <w:div w:id="1912503365">
          <w:marLeft w:val="0"/>
          <w:marRight w:val="0"/>
          <w:marTop w:val="0"/>
          <w:marBottom w:val="0"/>
          <w:divBdr>
            <w:top w:val="none" w:sz="0" w:space="0" w:color="auto"/>
            <w:left w:val="none" w:sz="0" w:space="0" w:color="auto"/>
            <w:bottom w:val="none" w:sz="0" w:space="0" w:color="auto"/>
            <w:right w:val="none" w:sz="0" w:space="0" w:color="auto"/>
          </w:divBdr>
        </w:div>
      </w:divsChild>
    </w:div>
    <w:div w:id="569735538">
      <w:bodyDiv w:val="1"/>
      <w:marLeft w:val="0"/>
      <w:marRight w:val="0"/>
      <w:marTop w:val="0"/>
      <w:marBottom w:val="0"/>
      <w:divBdr>
        <w:top w:val="none" w:sz="0" w:space="0" w:color="auto"/>
        <w:left w:val="none" w:sz="0" w:space="0" w:color="auto"/>
        <w:bottom w:val="none" w:sz="0" w:space="0" w:color="auto"/>
        <w:right w:val="none" w:sz="0" w:space="0" w:color="auto"/>
      </w:divBdr>
    </w:div>
    <w:div w:id="570969586">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592012298">
      <w:bodyDiv w:val="1"/>
      <w:marLeft w:val="0"/>
      <w:marRight w:val="0"/>
      <w:marTop w:val="0"/>
      <w:marBottom w:val="0"/>
      <w:divBdr>
        <w:top w:val="none" w:sz="0" w:space="0" w:color="auto"/>
        <w:left w:val="none" w:sz="0" w:space="0" w:color="auto"/>
        <w:bottom w:val="none" w:sz="0" w:space="0" w:color="auto"/>
        <w:right w:val="none" w:sz="0" w:space="0" w:color="auto"/>
      </w:divBdr>
    </w:div>
    <w:div w:id="594361866">
      <w:bodyDiv w:val="1"/>
      <w:marLeft w:val="0"/>
      <w:marRight w:val="0"/>
      <w:marTop w:val="0"/>
      <w:marBottom w:val="0"/>
      <w:divBdr>
        <w:top w:val="none" w:sz="0" w:space="0" w:color="auto"/>
        <w:left w:val="none" w:sz="0" w:space="0" w:color="auto"/>
        <w:bottom w:val="none" w:sz="0" w:space="0" w:color="auto"/>
        <w:right w:val="none" w:sz="0" w:space="0" w:color="auto"/>
      </w:divBdr>
    </w:div>
    <w:div w:id="597367050">
      <w:bodyDiv w:val="1"/>
      <w:marLeft w:val="0"/>
      <w:marRight w:val="0"/>
      <w:marTop w:val="0"/>
      <w:marBottom w:val="0"/>
      <w:divBdr>
        <w:top w:val="none" w:sz="0" w:space="0" w:color="auto"/>
        <w:left w:val="none" w:sz="0" w:space="0" w:color="auto"/>
        <w:bottom w:val="none" w:sz="0" w:space="0" w:color="auto"/>
        <w:right w:val="none" w:sz="0" w:space="0" w:color="auto"/>
      </w:divBdr>
    </w:div>
    <w:div w:id="606230180">
      <w:bodyDiv w:val="1"/>
      <w:marLeft w:val="0"/>
      <w:marRight w:val="0"/>
      <w:marTop w:val="0"/>
      <w:marBottom w:val="0"/>
      <w:divBdr>
        <w:top w:val="none" w:sz="0" w:space="0" w:color="auto"/>
        <w:left w:val="none" w:sz="0" w:space="0" w:color="auto"/>
        <w:bottom w:val="none" w:sz="0" w:space="0" w:color="auto"/>
        <w:right w:val="none" w:sz="0" w:space="0" w:color="auto"/>
      </w:divBdr>
    </w:div>
    <w:div w:id="615406911">
      <w:bodyDiv w:val="1"/>
      <w:marLeft w:val="0"/>
      <w:marRight w:val="0"/>
      <w:marTop w:val="0"/>
      <w:marBottom w:val="0"/>
      <w:divBdr>
        <w:top w:val="none" w:sz="0" w:space="0" w:color="auto"/>
        <w:left w:val="none" w:sz="0" w:space="0" w:color="auto"/>
        <w:bottom w:val="none" w:sz="0" w:space="0" w:color="auto"/>
        <w:right w:val="none" w:sz="0" w:space="0" w:color="auto"/>
      </w:divBdr>
    </w:div>
    <w:div w:id="653217718">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732117122">
      <w:bodyDiv w:val="1"/>
      <w:marLeft w:val="0"/>
      <w:marRight w:val="0"/>
      <w:marTop w:val="0"/>
      <w:marBottom w:val="0"/>
      <w:divBdr>
        <w:top w:val="none" w:sz="0" w:space="0" w:color="auto"/>
        <w:left w:val="none" w:sz="0" w:space="0" w:color="auto"/>
        <w:bottom w:val="none" w:sz="0" w:space="0" w:color="auto"/>
        <w:right w:val="none" w:sz="0" w:space="0" w:color="auto"/>
      </w:divBdr>
    </w:div>
    <w:div w:id="741176453">
      <w:bodyDiv w:val="1"/>
      <w:marLeft w:val="0"/>
      <w:marRight w:val="0"/>
      <w:marTop w:val="0"/>
      <w:marBottom w:val="0"/>
      <w:divBdr>
        <w:top w:val="none" w:sz="0" w:space="0" w:color="auto"/>
        <w:left w:val="none" w:sz="0" w:space="0" w:color="auto"/>
        <w:bottom w:val="none" w:sz="0" w:space="0" w:color="auto"/>
        <w:right w:val="none" w:sz="0" w:space="0" w:color="auto"/>
      </w:divBdr>
    </w:div>
    <w:div w:id="771822125">
      <w:bodyDiv w:val="1"/>
      <w:marLeft w:val="0"/>
      <w:marRight w:val="0"/>
      <w:marTop w:val="0"/>
      <w:marBottom w:val="0"/>
      <w:divBdr>
        <w:top w:val="none" w:sz="0" w:space="0" w:color="auto"/>
        <w:left w:val="none" w:sz="0" w:space="0" w:color="auto"/>
        <w:bottom w:val="none" w:sz="0" w:space="0" w:color="auto"/>
        <w:right w:val="none" w:sz="0" w:space="0" w:color="auto"/>
      </w:divBdr>
    </w:div>
    <w:div w:id="780106121">
      <w:bodyDiv w:val="1"/>
      <w:marLeft w:val="0"/>
      <w:marRight w:val="0"/>
      <w:marTop w:val="0"/>
      <w:marBottom w:val="0"/>
      <w:divBdr>
        <w:top w:val="none" w:sz="0" w:space="0" w:color="auto"/>
        <w:left w:val="none" w:sz="0" w:space="0" w:color="auto"/>
        <w:bottom w:val="none" w:sz="0" w:space="0" w:color="auto"/>
        <w:right w:val="none" w:sz="0" w:space="0" w:color="auto"/>
      </w:divBdr>
    </w:div>
    <w:div w:id="804587870">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30216382">
      <w:bodyDiv w:val="1"/>
      <w:marLeft w:val="0"/>
      <w:marRight w:val="0"/>
      <w:marTop w:val="0"/>
      <w:marBottom w:val="0"/>
      <w:divBdr>
        <w:top w:val="none" w:sz="0" w:space="0" w:color="auto"/>
        <w:left w:val="none" w:sz="0" w:space="0" w:color="auto"/>
        <w:bottom w:val="none" w:sz="0" w:space="0" w:color="auto"/>
        <w:right w:val="none" w:sz="0" w:space="0" w:color="auto"/>
      </w:divBdr>
    </w:div>
    <w:div w:id="842547611">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71188823">
      <w:bodyDiv w:val="1"/>
      <w:marLeft w:val="0"/>
      <w:marRight w:val="0"/>
      <w:marTop w:val="0"/>
      <w:marBottom w:val="0"/>
      <w:divBdr>
        <w:top w:val="none" w:sz="0" w:space="0" w:color="auto"/>
        <w:left w:val="none" w:sz="0" w:space="0" w:color="auto"/>
        <w:bottom w:val="none" w:sz="0" w:space="0" w:color="auto"/>
        <w:right w:val="none" w:sz="0" w:space="0" w:color="auto"/>
      </w:divBdr>
    </w:div>
    <w:div w:id="888760359">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963535904">
      <w:bodyDiv w:val="1"/>
      <w:marLeft w:val="0"/>
      <w:marRight w:val="0"/>
      <w:marTop w:val="0"/>
      <w:marBottom w:val="0"/>
      <w:divBdr>
        <w:top w:val="none" w:sz="0" w:space="0" w:color="auto"/>
        <w:left w:val="none" w:sz="0" w:space="0" w:color="auto"/>
        <w:bottom w:val="none" w:sz="0" w:space="0" w:color="auto"/>
        <w:right w:val="none" w:sz="0" w:space="0" w:color="auto"/>
      </w:divBdr>
    </w:div>
    <w:div w:id="967473110">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28146754">
      <w:bodyDiv w:val="1"/>
      <w:marLeft w:val="0"/>
      <w:marRight w:val="0"/>
      <w:marTop w:val="0"/>
      <w:marBottom w:val="0"/>
      <w:divBdr>
        <w:top w:val="none" w:sz="0" w:space="0" w:color="auto"/>
        <w:left w:val="none" w:sz="0" w:space="0" w:color="auto"/>
        <w:bottom w:val="none" w:sz="0" w:space="0" w:color="auto"/>
        <w:right w:val="none" w:sz="0" w:space="0" w:color="auto"/>
      </w:divBdr>
    </w:div>
    <w:div w:id="1037195890">
      <w:bodyDiv w:val="1"/>
      <w:marLeft w:val="0"/>
      <w:marRight w:val="0"/>
      <w:marTop w:val="0"/>
      <w:marBottom w:val="0"/>
      <w:divBdr>
        <w:top w:val="none" w:sz="0" w:space="0" w:color="auto"/>
        <w:left w:val="none" w:sz="0" w:space="0" w:color="auto"/>
        <w:bottom w:val="none" w:sz="0" w:space="0" w:color="auto"/>
        <w:right w:val="none" w:sz="0" w:space="0" w:color="auto"/>
      </w:divBdr>
      <w:divsChild>
        <w:div w:id="1686589270">
          <w:marLeft w:val="0"/>
          <w:marRight w:val="0"/>
          <w:marTop w:val="0"/>
          <w:marBottom w:val="0"/>
          <w:divBdr>
            <w:top w:val="none" w:sz="0" w:space="0" w:color="auto"/>
            <w:left w:val="none" w:sz="0" w:space="0" w:color="auto"/>
            <w:bottom w:val="none" w:sz="0" w:space="0" w:color="auto"/>
            <w:right w:val="none" w:sz="0" w:space="0" w:color="auto"/>
          </w:divBdr>
        </w:div>
      </w:divsChild>
    </w:div>
    <w:div w:id="1071777153">
      <w:bodyDiv w:val="1"/>
      <w:marLeft w:val="0"/>
      <w:marRight w:val="0"/>
      <w:marTop w:val="0"/>
      <w:marBottom w:val="0"/>
      <w:divBdr>
        <w:top w:val="none" w:sz="0" w:space="0" w:color="auto"/>
        <w:left w:val="none" w:sz="0" w:space="0" w:color="auto"/>
        <w:bottom w:val="none" w:sz="0" w:space="0" w:color="auto"/>
        <w:right w:val="none" w:sz="0" w:space="0" w:color="auto"/>
      </w:divBdr>
    </w:div>
    <w:div w:id="1081172377">
      <w:bodyDiv w:val="1"/>
      <w:marLeft w:val="0"/>
      <w:marRight w:val="0"/>
      <w:marTop w:val="0"/>
      <w:marBottom w:val="0"/>
      <w:divBdr>
        <w:top w:val="none" w:sz="0" w:space="0" w:color="auto"/>
        <w:left w:val="none" w:sz="0" w:space="0" w:color="auto"/>
        <w:bottom w:val="none" w:sz="0" w:space="0" w:color="auto"/>
        <w:right w:val="none" w:sz="0" w:space="0" w:color="auto"/>
      </w:divBdr>
    </w:div>
    <w:div w:id="1082140210">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107121829">
      <w:bodyDiv w:val="1"/>
      <w:marLeft w:val="0"/>
      <w:marRight w:val="0"/>
      <w:marTop w:val="0"/>
      <w:marBottom w:val="0"/>
      <w:divBdr>
        <w:top w:val="none" w:sz="0" w:space="0" w:color="auto"/>
        <w:left w:val="none" w:sz="0" w:space="0" w:color="auto"/>
        <w:bottom w:val="none" w:sz="0" w:space="0" w:color="auto"/>
        <w:right w:val="none" w:sz="0" w:space="0" w:color="auto"/>
      </w:divBdr>
    </w:div>
    <w:div w:id="1116026002">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3236387">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48783083">
      <w:bodyDiv w:val="1"/>
      <w:marLeft w:val="0"/>
      <w:marRight w:val="0"/>
      <w:marTop w:val="0"/>
      <w:marBottom w:val="0"/>
      <w:divBdr>
        <w:top w:val="none" w:sz="0" w:space="0" w:color="auto"/>
        <w:left w:val="none" w:sz="0" w:space="0" w:color="auto"/>
        <w:bottom w:val="none" w:sz="0" w:space="0" w:color="auto"/>
        <w:right w:val="none" w:sz="0" w:space="0" w:color="auto"/>
      </w:divBdr>
    </w:div>
    <w:div w:id="1162551426">
      <w:bodyDiv w:val="1"/>
      <w:marLeft w:val="0"/>
      <w:marRight w:val="0"/>
      <w:marTop w:val="0"/>
      <w:marBottom w:val="0"/>
      <w:divBdr>
        <w:top w:val="none" w:sz="0" w:space="0" w:color="auto"/>
        <w:left w:val="none" w:sz="0" w:space="0" w:color="auto"/>
        <w:bottom w:val="none" w:sz="0" w:space="0" w:color="auto"/>
        <w:right w:val="none" w:sz="0" w:space="0" w:color="auto"/>
      </w:divBdr>
    </w:div>
    <w:div w:id="1187255969">
      <w:bodyDiv w:val="1"/>
      <w:marLeft w:val="0"/>
      <w:marRight w:val="0"/>
      <w:marTop w:val="0"/>
      <w:marBottom w:val="0"/>
      <w:divBdr>
        <w:top w:val="none" w:sz="0" w:space="0" w:color="auto"/>
        <w:left w:val="none" w:sz="0" w:space="0" w:color="auto"/>
        <w:bottom w:val="none" w:sz="0" w:space="0" w:color="auto"/>
        <w:right w:val="none" w:sz="0" w:space="0" w:color="auto"/>
      </w:divBdr>
    </w:div>
    <w:div w:id="1196576910">
      <w:bodyDiv w:val="1"/>
      <w:marLeft w:val="0"/>
      <w:marRight w:val="0"/>
      <w:marTop w:val="0"/>
      <w:marBottom w:val="0"/>
      <w:divBdr>
        <w:top w:val="none" w:sz="0" w:space="0" w:color="auto"/>
        <w:left w:val="none" w:sz="0" w:space="0" w:color="auto"/>
        <w:bottom w:val="none" w:sz="0" w:space="0" w:color="auto"/>
        <w:right w:val="none" w:sz="0" w:space="0" w:color="auto"/>
      </w:divBdr>
    </w:div>
    <w:div w:id="1215387310">
      <w:bodyDiv w:val="1"/>
      <w:marLeft w:val="0"/>
      <w:marRight w:val="0"/>
      <w:marTop w:val="0"/>
      <w:marBottom w:val="0"/>
      <w:divBdr>
        <w:top w:val="none" w:sz="0" w:space="0" w:color="auto"/>
        <w:left w:val="none" w:sz="0" w:space="0" w:color="auto"/>
        <w:bottom w:val="none" w:sz="0" w:space="0" w:color="auto"/>
        <w:right w:val="none" w:sz="0" w:space="0" w:color="auto"/>
      </w:divBdr>
    </w:div>
    <w:div w:id="1221139473">
      <w:bodyDiv w:val="1"/>
      <w:marLeft w:val="0"/>
      <w:marRight w:val="0"/>
      <w:marTop w:val="0"/>
      <w:marBottom w:val="0"/>
      <w:divBdr>
        <w:top w:val="none" w:sz="0" w:space="0" w:color="auto"/>
        <w:left w:val="none" w:sz="0" w:space="0" w:color="auto"/>
        <w:bottom w:val="none" w:sz="0" w:space="0" w:color="auto"/>
        <w:right w:val="none" w:sz="0" w:space="0" w:color="auto"/>
      </w:divBdr>
    </w:div>
    <w:div w:id="1230382764">
      <w:bodyDiv w:val="1"/>
      <w:marLeft w:val="0"/>
      <w:marRight w:val="0"/>
      <w:marTop w:val="0"/>
      <w:marBottom w:val="0"/>
      <w:divBdr>
        <w:top w:val="none" w:sz="0" w:space="0" w:color="auto"/>
        <w:left w:val="none" w:sz="0" w:space="0" w:color="auto"/>
        <w:bottom w:val="none" w:sz="0" w:space="0" w:color="auto"/>
        <w:right w:val="none" w:sz="0" w:space="0" w:color="auto"/>
      </w:divBdr>
    </w:div>
    <w:div w:id="1276523846">
      <w:bodyDiv w:val="1"/>
      <w:marLeft w:val="0"/>
      <w:marRight w:val="0"/>
      <w:marTop w:val="0"/>
      <w:marBottom w:val="0"/>
      <w:divBdr>
        <w:top w:val="none" w:sz="0" w:space="0" w:color="auto"/>
        <w:left w:val="none" w:sz="0" w:space="0" w:color="auto"/>
        <w:bottom w:val="none" w:sz="0" w:space="0" w:color="auto"/>
        <w:right w:val="none" w:sz="0" w:space="0" w:color="auto"/>
      </w:divBdr>
    </w:div>
    <w:div w:id="1290474223">
      <w:bodyDiv w:val="1"/>
      <w:marLeft w:val="0"/>
      <w:marRight w:val="0"/>
      <w:marTop w:val="0"/>
      <w:marBottom w:val="0"/>
      <w:divBdr>
        <w:top w:val="none" w:sz="0" w:space="0" w:color="auto"/>
        <w:left w:val="none" w:sz="0" w:space="0" w:color="auto"/>
        <w:bottom w:val="none" w:sz="0" w:space="0" w:color="auto"/>
        <w:right w:val="none" w:sz="0" w:space="0" w:color="auto"/>
      </w:divBdr>
    </w:div>
    <w:div w:id="1294210842">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14262248">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21927874">
      <w:bodyDiv w:val="1"/>
      <w:marLeft w:val="0"/>
      <w:marRight w:val="0"/>
      <w:marTop w:val="0"/>
      <w:marBottom w:val="0"/>
      <w:divBdr>
        <w:top w:val="none" w:sz="0" w:space="0" w:color="auto"/>
        <w:left w:val="none" w:sz="0" w:space="0" w:color="auto"/>
        <w:bottom w:val="none" w:sz="0" w:space="0" w:color="auto"/>
        <w:right w:val="none" w:sz="0" w:space="0" w:color="auto"/>
      </w:divBdr>
    </w:div>
    <w:div w:id="1344236847">
      <w:bodyDiv w:val="1"/>
      <w:marLeft w:val="0"/>
      <w:marRight w:val="0"/>
      <w:marTop w:val="0"/>
      <w:marBottom w:val="0"/>
      <w:divBdr>
        <w:top w:val="none" w:sz="0" w:space="0" w:color="auto"/>
        <w:left w:val="none" w:sz="0" w:space="0" w:color="auto"/>
        <w:bottom w:val="none" w:sz="0" w:space="0" w:color="auto"/>
        <w:right w:val="none" w:sz="0" w:space="0" w:color="auto"/>
      </w:divBdr>
    </w:div>
    <w:div w:id="1359815411">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406874744">
      <w:bodyDiv w:val="1"/>
      <w:marLeft w:val="0"/>
      <w:marRight w:val="0"/>
      <w:marTop w:val="0"/>
      <w:marBottom w:val="0"/>
      <w:divBdr>
        <w:top w:val="none" w:sz="0" w:space="0" w:color="auto"/>
        <w:left w:val="none" w:sz="0" w:space="0" w:color="auto"/>
        <w:bottom w:val="none" w:sz="0" w:space="0" w:color="auto"/>
        <w:right w:val="none" w:sz="0" w:space="0" w:color="auto"/>
      </w:divBdr>
    </w:div>
    <w:div w:id="1425418373">
      <w:bodyDiv w:val="1"/>
      <w:marLeft w:val="0"/>
      <w:marRight w:val="0"/>
      <w:marTop w:val="0"/>
      <w:marBottom w:val="0"/>
      <w:divBdr>
        <w:top w:val="none" w:sz="0" w:space="0" w:color="auto"/>
        <w:left w:val="none" w:sz="0" w:space="0" w:color="auto"/>
        <w:bottom w:val="none" w:sz="0" w:space="0" w:color="auto"/>
        <w:right w:val="none" w:sz="0" w:space="0" w:color="auto"/>
      </w:divBdr>
    </w:div>
    <w:div w:id="1443501888">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59256732">
      <w:bodyDiv w:val="1"/>
      <w:marLeft w:val="0"/>
      <w:marRight w:val="0"/>
      <w:marTop w:val="0"/>
      <w:marBottom w:val="0"/>
      <w:divBdr>
        <w:top w:val="none" w:sz="0" w:space="0" w:color="auto"/>
        <w:left w:val="none" w:sz="0" w:space="0" w:color="auto"/>
        <w:bottom w:val="none" w:sz="0" w:space="0" w:color="auto"/>
        <w:right w:val="none" w:sz="0" w:space="0" w:color="auto"/>
      </w:divBdr>
    </w:div>
    <w:div w:id="1535118129">
      <w:bodyDiv w:val="1"/>
      <w:marLeft w:val="0"/>
      <w:marRight w:val="0"/>
      <w:marTop w:val="0"/>
      <w:marBottom w:val="0"/>
      <w:divBdr>
        <w:top w:val="none" w:sz="0" w:space="0" w:color="auto"/>
        <w:left w:val="none" w:sz="0" w:space="0" w:color="auto"/>
        <w:bottom w:val="none" w:sz="0" w:space="0" w:color="auto"/>
        <w:right w:val="none" w:sz="0" w:space="0" w:color="auto"/>
      </w:divBdr>
      <w:divsChild>
        <w:div w:id="685521503">
          <w:marLeft w:val="0"/>
          <w:marRight w:val="0"/>
          <w:marTop w:val="0"/>
          <w:marBottom w:val="0"/>
          <w:divBdr>
            <w:top w:val="none" w:sz="0" w:space="0" w:color="auto"/>
            <w:left w:val="none" w:sz="0" w:space="0" w:color="auto"/>
            <w:bottom w:val="none" w:sz="0" w:space="0" w:color="auto"/>
            <w:right w:val="none" w:sz="0" w:space="0" w:color="auto"/>
          </w:divBdr>
        </w:div>
      </w:divsChild>
    </w:div>
    <w:div w:id="1542477295">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576746176">
      <w:bodyDiv w:val="1"/>
      <w:marLeft w:val="0"/>
      <w:marRight w:val="0"/>
      <w:marTop w:val="0"/>
      <w:marBottom w:val="0"/>
      <w:divBdr>
        <w:top w:val="none" w:sz="0" w:space="0" w:color="auto"/>
        <w:left w:val="none" w:sz="0" w:space="0" w:color="auto"/>
        <w:bottom w:val="none" w:sz="0" w:space="0" w:color="auto"/>
        <w:right w:val="none" w:sz="0" w:space="0" w:color="auto"/>
      </w:divBdr>
    </w:div>
    <w:div w:id="1580099451">
      <w:bodyDiv w:val="1"/>
      <w:marLeft w:val="0"/>
      <w:marRight w:val="0"/>
      <w:marTop w:val="0"/>
      <w:marBottom w:val="0"/>
      <w:divBdr>
        <w:top w:val="none" w:sz="0" w:space="0" w:color="auto"/>
        <w:left w:val="none" w:sz="0" w:space="0" w:color="auto"/>
        <w:bottom w:val="none" w:sz="0" w:space="0" w:color="auto"/>
        <w:right w:val="none" w:sz="0" w:space="0" w:color="auto"/>
      </w:divBdr>
    </w:div>
    <w:div w:id="1629580579">
      <w:bodyDiv w:val="1"/>
      <w:marLeft w:val="0"/>
      <w:marRight w:val="0"/>
      <w:marTop w:val="0"/>
      <w:marBottom w:val="0"/>
      <w:divBdr>
        <w:top w:val="none" w:sz="0" w:space="0" w:color="auto"/>
        <w:left w:val="none" w:sz="0" w:space="0" w:color="auto"/>
        <w:bottom w:val="none" w:sz="0" w:space="0" w:color="auto"/>
        <w:right w:val="none" w:sz="0" w:space="0" w:color="auto"/>
      </w:divBdr>
      <w:divsChild>
        <w:div w:id="1625191685">
          <w:marLeft w:val="0"/>
          <w:marRight w:val="0"/>
          <w:marTop w:val="0"/>
          <w:marBottom w:val="0"/>
          <w:divBdr>
            <w:top w:val="none" w:sz="0" w:space="0" w:color="auto"/>
            <w:left w:val="none" w:sz="0" w:space="0" w:color="auto"/>
            <w:bottom w:val="none" w:sz="0" w:space="0" w:color="auto"/>
            <w:right w:val="none" w:sz="0" w:space="0" w:color="auto"/>
          </w:divBdr>
        </w:div>
      </w:divsChild>
    </w:div>
    <w:div w:id="1646549973">
      <w:bodyDiv w:val="1"/>
      <w:marLeft w:val="0"/>
      <w:marRight w:val="0"/>
      <w:marTop w:val="0"/>
      <w:marBottom w:val="0"/>
      <w:divBdr>
        <w:top w:val="none" w:sz="0" w:space="0" w:color="auto"/>
        <w:left w:val="none" w:sz="0" w:space="0" w:color="auto"/>
        <w:bottom w:val="none" w:sz="0" w:space="0" w:color="auto"/>
        <w:right w:val="none" w:sz="0" w:space="0" w:color="auto"/>
      </w:divBdr>
      <w:divsChild>
        <w:div w:id="1071999763">
          <w:marLeft w:val="0"/>
          <w:marRight w:val="0"/>
          <w:marTop w:val="0"/>
          <w:marBottom w:val="0"/>
          <w:divBdr>
            <w:top w:val="none" w:sz="0" w:space="0" w:color="auto"/>
            <w:left w:val="none" w:sz="0" w:space="0" w:color="auto"/>
            <w:bottom w:val="none" w:sz="0" w:space="0" w:color="auto"/>
            <w:right w:val="none" w:sz="0" w:space="0" w:color="auto"/>
          </w:divBdr>
        </w:div>
      </w:divsChild>
    </w:div>
    <w:div w:id="1647122752">
      <w:bodyDiv w:val="1"/>
      <w:marLeft w:val="0"/>
      <w:marRight w:val="0"/>
      <w:marTop w:val="0"/>
      <w:marBottom w:val="0"/>
      <w:divBdr>
        <w:top w:val="none" w:sz="0" w:space="0" w:color="auto"/>
        <w:left w:val="none" w:sz="0" w:space="0" w:color="auto"/>
        <w:bottom w:val="none" w:sz="0" w:space="0" w:color="auto"/>
        <w:right w:val="none" w:sz="0" w:space="0" w:color="auto"/>
      </w:divBdr>
    </w:div>
    <w:div w:id="1756128884">
      <w:bodyDiv w:val="1"/>
      <w:marLeft w:val="0"/>
      <w:marRight w:val="0"/>
      <w:marTop w:val="0"/>
      <w:marBottom w:val="0"/>
      <w:divBdr>
        <w:top w:val="none" w:sz="0" w:space="0" w:color="auto"/>
        <w:left w:val="none" w:sz="0" w:space="0" w:color="auto"/>
        <w:bottom w:val="none" w:sz="0" w:space="0" w:color="auto"/>
        <w:right w:val="none" w:sz="0" w:space="0" w:color="auto"/>
      </w:divBdr>
    </w:div>
    <w:div w:id="1772043637">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1335251">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5656105">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15696738">
      <w:bodyDiv w:val="1"/>
      <w:marLeft w:val="0"/>
      <w:marRight w:val="0"/>
      <w:marTop w:val="0"/>
      <w:marBottom w:val="0"/>
      <w:divBdr>
        <w:top w:val="none" w:sz="0" w:space="0" w:color="auto"/>
        <w:left w:val="none" w:sz="0" w:space="0" w:color="auto"/>
        <w:bottom w:val="none" w:sz="0" w:space="0" w:color="auto"/>
        <w:right w:val="none" w:sz="0" w:space="0" w:color="auto"/>
      </w:divBdr>
    </w:div>
    <w:div w:id="1937012838">
      <w:bodyDiv w:val="1"/>
      <w:marLeft w:val="0"/>
      <w:marRight w:val="0"/>
      <w:marTop w:val="0"/>
      <w:marBottom w:val="0"/>
      <w:divBdr>
        <w:top w:val="none" w:sz="0" w:space="0" w:color="auto"/>
        <w:left w:val="none" w:sz="0" w:space="0" w:color="auto"/>
        <w:bottom w:val="none" w:sz="0" w:space="0" w:color="auto"/>
        <w:right w:val="none" w:sz="0" w:space="0" w:color="auto"/>
      </w:divBdr>
    </w:div>
    <w:div w:id="1939829267">
      <w:bodyDiv w:val="1"/>
      <w:marLeft w:val="0"/>
      <w:marRight w:val="0"/>
      <w:marTop w:val="0"/>
      <w:marBottom w:val="0"/>
      <w:divBdr>
        <w:top w:val="none" w:sz="0" w:space="0" w:color="auto"/>
        <w:left w:val="none" w:sz="0" w:space="0" w:color="auto"/>
        <w:bottom w:val="none" w:sz="0" w:space="0" w:color="auto"/>
        <w:right w:val="none" w:sz="0" w:space="0" w:color="auto"/>
      </w:divBdr>
      <w:divsChild>
        <w:div w:id="484277059">
          <w:marLeft w:val="0"/>
          <w:marRight w:val="0"/>
          <w:marTop w:val="0"/>
          <w:marBottom w:val="0"/>
          <w:divBdr>
            <w:top w:val="none" w:sz="0" w:space="0" w:color="auto"/>
            <w:left w:val="none" w:sz="0" w:space="0" w:color="auto"/>
            <w:bottom w:val="none" w:sz="0" w:space="0" w:color="auto"/>
            <w:right w:val="none" w:sz="0" w:space="0" w:color="auto"/>
          </w:divBdr>
        </w:div>
      </w:divsChild>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48922597">
      <w:bodyDiv w:val="1"/>
      <w:marLeft w:val="0"/>
      <w:marRight w:val="0"/>
      <w:marTop w:val="0"/>
      <w:marBottom w:val="0"/>
      <w:divBdr>
        <w:top w:val="none" w:sz="0" w:space="0" w:color="auto"/>
        <w:left w:val="none" w:sz="0" w:space="0" w:color="auto"/>
        <w:bottom w:val="none" w:sz="0" w:space="0" w:color="auto"/>
        <w:right w:val="none" w:sz="0" w:space="0" w:color="auto"/>
      </w:divBdr>
    </w:div>
    <w:div w:id="1985432422">
      <w:bodyDiv w:val="1"/>
      <w:marLeft w:val="0"/>
      <w:marRight w:val="0"/>
      <w:marTop w:val="0"/>
      <w:marBottom w:val="0"/>
      <w:divBdr>
        <w:top w:val="none" w:sz="0" w:space="0" w:color="auto"/>
        <w:left w:val="none" w:sz="0" w:space="0" w:color="auto"/>
        <w:bottom w:val="none" w:sz="0" w:space="0" w:color="auto"/>
        <w:right w:val="none" w:sz="0" w:space="0" w:color="auto"/>
      </w:divBdr>
    </w:div>
    <w:div w:id="1987782438">
      <w:bodyDiv w:val="1"/>
      <w:marLeft w:val="0"/>
      <w:marRight w:val="0"/>
      <w:marTop w:val="0"/>
      <w:marBottom w:val="0"/>
      <w:divBdr>
        <w:top w:val="none" w:sz="0" w:space="0" w:color="auto"/>
        <w:left w:val="none" w:sz="0" w:space="0" w:color="auto"/>
        <w:bottom w:val="none" w:sz="0" w:space="0" w:color="auto"/>
        <w:right w:val="none" w:sz="0" w:space="0" w:color="auto"/>
      </w:divBdr>
    </w:div>
    <w:div w:id="1996181865">
      <w:bodyDiv w:val="1"/>
      <w:marLeft w:val="0"/>
      <w:marRight w:val="0"/>
      <w:marTop w:val="0"/>
      <w:marBottom w:val="0"/>
      <w:divBdr>
        <w:top w:val="none" w:sz="0" w:space="0" w:color="auto"/>
        <w:left w:val="none" w:sz="0" w:space="0" w:color="auto"/>
        <w:bottom w:val="none" w:sz="0" w:space="0" w:color="auto"/>
        <w:right w:val="none" w:sz="0" w:space="0" w:color="auto"/>
      </w:divBdr>
    </w:div>
    <w:div w:id="2055541330">
      <w:bodyDiv w:val="1"/>
      <w:marLeft w:val="0"/>
      <w:marRight w:val="0"/>
      <w:marTop w:val="0"/>
      <w:marBottom w:val="0"/>
      <w:divBdr>
        <w:top w:val="none" w:sz="0" w:space="0" w:color="auto"/>
        <w:left w:val="none" w:sz="0" w:space="0" w:color="auto"/>
        <w:bottom w:val="none" w:sz="0" w:space="0" w:color="auto"/>
        <w:right w:val="none" w:sz="0" w:space="0" w:color="auto"/>
      </w:divBdr>
    </w:div>
    <w:div w:id="2093119085">
      <w:bodyDiv w:val="1"/>
      <w:marLeft w:val="0"/>
      <w:marRight w:val="0"/>
      <w:marTop w:val="0"/>
      <w:marBottom w:val="0"/>
      <w:divBdr>
        <w:top w:val="none" w:sz="0" w:space="0" w:color="auto"/>
        <w:left w:val="none" w:sz="0" w:space="0" w:color="auto"/>
        <w:bottom w:val="none" w:sz="0" w:space="0" w:color="auto"/>
        <w:right w:val="none" w:sz="0" w:space="0" w:color="auto"/>
      </w:divBdr>
    </w:div>
    <w:div w:id="2132168956">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 w:id="2139179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4.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61</Pages>
  <Words>16896</Words>
  <Characters>9631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3</cp:revision>
  <cp:lastPrinted>2025-05-27T13:50:00Z</cp:lastPrinted>
  <dcterms:created xsi:type="dcterms:W3CDTF">2025-05-27T20:08:00Z</dcterms:created>
  <dcterms:modified xsi:type="dcterms:W3CDTF">2025-05-2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kAbJX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